
<file path=[Content_Types].xml><?xml version="1.0" encoding="utf-8"?>
<Types xmlns="http://schemas.openxmlformats.org/package/2006/content-types">
  <Default ContentType="image/x-emf" Extension="emf"/>
  <Default ContentType="image/gif" Extension="gif"/>
  <Default ContentType="image/png" Extension="png"/>
  <Default ContentType="application/vnd.openxmlformats-package.relationships+xml" Extension="rels"/>
  <Default ContentType="application/xml" Extension="xml"/>
  <Override ContentType="application/vnd.openxmlformats-officedocument.customXmlProperties+xml" PartName="/customXml/itemProps1.xml"/>
  <Override ContentType="application/vnd.openxmlformats-officedocument.extended-properties+xml" PartName="/docProps/app.xml"/>
  <Override ContentType="application/vnd.openxmlformats-package.core-properties+xml" PartName="/docProps/core.xml"/>
  <Override ContentType="application/vnd.openxmlformats-officedocument.custom-properties+xml" PartName="/docProps/custom.xml"/>
  <Override ContentType="application/vnd.openxmlformats-officedocument.wordprocessingml.document.main+xml" PartName="/word/document.xml"/>
  <Override ContentType="application/vnd.openxmlformats-officedocument.wordprocessingml.endnotes+xml" PartName="/word/endnotes.xml"/>
  <Override ContentType="application/vnd.openxmlformats-officedocument.wordprocessingml.fontTable+xml" PartName="/word/fontTable.xml"/>
  <Override ContentType="application/vnd.openxmlformats-officedocument.wordprocessingml.footer+xml" PartName="/word/footer1.xml"/>
  <Override ContentType="application/vnd.openxmlformats-officedocument.wordprocessingml.footer+xml" PartName="/word/footer2.xml"/>
  <Override ContentType="application/vnd.openxmlformats-officedocument.wordprocessingml.footer+xml" PartName="/word/footer3.xml"/>
  <Override ContentType="application/vnd.openxmlformats-officedocument.wordprocessingml.footer+xml" PartName="/word/footer4.xml"/>
  <Override ContentType="application/vnd.openxmlformats-officedocument.wordprocessingml.footer+xml" PartName="/word/footer5.xml"/>
  <Override ContentType="application/vnd.openxmlformats-officedocument.wordprocessingml.footnotes+xml" PartName="/word/footnotes.xml"/>
  <Override ContentType="application/vnd.openxmlformats-officedocument.wordprocessingml.header+xml" PartName="/word/header1.xml"/>
  <Override ContentType="application/vnd.openxmlformats-officedocument.wordprocessingml.header+xml" PartName="/word/header2.xml"/>
  <Override ContentType="application/vnd.openxmlformats-officedocument.wordprocessingml.header+xml" PartName="/word/header3.xml"/>
  <Override ContentType="application/vnd.openxmlformats-officedocument.wordprocessingml.header+xml" PartName="/word/header4.xml"/>
  <Override ContentType="application/vnd.openxmlformats-officedocument.wordprocessingml.header+xml" PartName="/word/header5.xml"/>
  <Override ContentType="application/vnd.openxmlformats-officedocument.wordprocessingml.header+xml" PartName="/word/header6.xml"/>
  <Override ContentType="application/vnd.openxmlformats-officedocument.wordprocessingml.header+xml" PartName="/word/header7.xml"/>
  <Override ContentType="application/vnd.openxmlformats-officedocument.wordprocessingml.header+xml" PartName="/word/header8.xml"/>
  <Override ContentType="application/vnd.openxmlformats-officedocument.wordprocessingml.header+xml" PartName="/word/header9.xml"/>
  <Override ContentType="application/vnd.openxmlformats-officedocument.wordprocessingml.header+xml" PartName="/word/header10.xml"/>
  <Override ContentType="application/vnd.openxmlformats-officedocument.wordprocessingml.header+xml" PartName="/word/header11.xml"/>
  <Override ContentType="application/vnd.openxmlformats-officedocument.wordprocessingml.header+xml" PartName="/word/header12.xml"/>
  <Override ContentType="application/vnd.openxmlformats-officedocument.wordprocessingml.numbering+xml" PartName="/word/numbering.xml"/>
  <Override ContentType="application/vnd.openxmlformats-officedocument.wordprocessingml.settings+xml" PartName="/word/settings.xml"/>
  <Override ContentType="application/vnd.openxmlformats-officedocument.wordprocessingml.styles+xml" PartName="/word/styles.xml"/>
  <Override ContentType="application/vnd.openxmlformats-officedocument.theme+xml" PartName="/word/theme/theme1.xml"/>
  <Override ContentType="application/vnd.openxmlformats-officedocument.wordprocessingml.webSettings+xml" PartName="/word/webSettings.xml"/>
</Types>
</file>

<file path=_rels/.rels><?xml version="1.0" encoding="UTF-8" standalone="no"?>
<Relationships xmlns="http://schemas.openxmlformats.org/package/2006/relationships">
<Relationship Id="rId1" Target="word/document.xml" Type="http://schemas.openxmlformats.org/officeDocument/2006/relationships/officeDocument"/>
<Relationship Id="rId2" Target="docProps/core.xml" Type="http://schemas.openxmlformats.org/package/2006/relationships/metadata/core-properties"/>
<Relationship Id="rId3" Target="docProps/app.xml" Type="http://schemas.openxmlformats.org/officeDocument/2006/relationships/extended-properties"/>
<Relationship Id="rId4" Target="docProps/custom.xml" Type="http://schemas.openxmlformats.org/officeDocument/2006/relationships/custom-properties"/>
</Relationships>
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5E0F90" w14:textId="12387124" w:rsidR="00A25EE9" w:rsidRPr="00A25EE9" w:rsidRDefault="00A25EE9" w:rsidP="00157859">
      <w:pPr>
        <w:ind w:firstLine="0"/>
        <w:rPr>
          <w:rFonts w:cs="Times New Roman"/>
          <w:lang w:val="es-ES"/>
        </w:r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05"/>
        <w:gridCol w:w="4106"/>
      </w:tblGrid>
      <w:tr w:rsidR="00A25EE9" w14:paraId="1E71D539" w14:textId="77777777" w:rsidTr="00A25EE9">
        <w:tc>
          <w:tcPr>
            <w:tcW w:w="4105" w:type="dxa"/>
          </w:tcPr>
          <w:p w14:paraId="642DB290" w14:textId="77777777" w:rsidR="00A25EE9" w:rsidRDefault="00A25EE9" w:rsidP="00A25EE9">
            <w:pPr>
              <w:ind w:firstLine="0"/>
              <w:jc w:val="left"/>
              <w:rPr>
                <w:rFonts w:cs="Times New Roman"/>
                <w:lang w:val="es-ES"/>
              </w:rPr>
            </w:pPr>
          </w:p>
          <w:p w14:paraId="01464091" w14:textId="56CBD16A" w:rsidR="00A25EE9" w:rsidRDefault="00A25EE9" w:rsidP="00A25EE9">
            <w:pPr>
              <w:ind w:firstLine="0"/>
              <w:jc w:val="left"/>
              <w:rPr>
                <w:rFonts w:cs="Times New Roman"/>
                <w:lang w:val="es-ES"/>
              </w:rPr>
            </w:pPr>
            <w:r w:rsidRPr="00A25EE9">
              <w:rPr>
                <w:rFonts w:cs="Times New Roman"/>
                <w:lang w:val="es-ES"/>
              </w:rPr>
              <w:t>UNIVERSIDAD DE LA LAGUNA</w:t>
            </w:r>
            <w:r>
              <w:rPr>
                <w:rFonts w:cs="Times New Roman"/>
                <w:noProof/>
                <w:lang w:val="es-ES" w:eastAsia="es-ES"/>
              </w:rPr>
              <w:t xml:space="preserve">          </w:t>
            </w:r>
            <w:r>
              <w:rPr>
                <w:rFonts w:cs="Times New Roman"/>
                <w:lang w:val="es-ES"/>
              </w:rPr>
              <w:br/>
            </w:r>
            <w:r w:rsidRPr="00A25EE9">
              <w:rPr>
                <w:rFonts w:cs="Times New Roman"/>
                <w:lang w:val="es-ES"/>
              </w:rPr>
              <w:t xml:space="preserve">Departamento de Astrofísica </w:t>
            </w:r>
          </w:p>
          <w:p w14:paraId="1B853EF7" w14:textId="77777777" w:rsidR="00A25EE9" w:rsidRDefault="00A25EE9" w:rsidP="00157859">
            <w:pPr>
              <w:ind w:firstLine="0"/>
              <w:rPr>
                <w:rFonts w:cs="Times New Roman"/>
                <w:lang w:val="es-ES"/>
              </w:rPr>
            </w:pPr>
          </w:p>
        </w:tc>
        <w:tc>
          <w:tcPr>
            <w:tcW w:w="4106" w:type="dxa"/>
          </w:tcPr>
          <w:p w14:paraId="61CD5CE6" w14:textId="015EC5F2" w:rsidR="00A25EE9" w:rsidRDefault="00A25EE9" w:rsidP="00157859">
            <w:pPr>
              <w:ind w:firstLine="0"/>
              <w:rPr>
                <w:rFonts w:cs="Times New Roman"/>
                <w:lang w:val="es-ES"/>
              </w:rPr>
            </w:pPr>
            <w:r w:rsidRPr="00A25EE9">
              <w:rPr>
                <w:rFonts w:cs="Times New Roman"/>
                <w:noProof/>
                <w:lang w:val="es-ES" w:eastAsia="es-ES"/>
              </w:rPr>
              <w:drawing>
                <wp:inline distT="0" distB="0" distL="0" distR="0" wp14:anchorId="2BDC9787" wp14:editId="48ADDBE1">
                  <wp:extent cx="2336800" cy="698500"/>
                  <wp:effectExtent l="0" t="0" r="25400" b="0"/>
                  <wp:docPr id="3" name="Imagen 3" descr="K:\Enseñanza\Secretaria\Area\USUARIOS\INTRANET\FORMATO TESIS\Logo-Universidad-de-La-Laguna-original.pn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K:\Enseñanza\Secretaria\Area\USUARIOS\INTRANET\FORMATO TESIS\Logo-Universidad-de-La-Laguna-original.pn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36800" cy="698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D373877" w14:textId="5A43B916" w:rsidR="00146F59" w:rsidRPr="00A25EE9" w:rsidRDefault="00A25EE9" w:rsidP="00157859">
      <w:pPr>
        <w:ind w:firstLine="0"/>
        <w:rPr>
          <w:rFonts w:cs="Times New Roman"/>
          <w:lang w:val="es-ES"/>
        </w:rPr>
      </w:pPr>
      <w:r w:rsidRPr="00A25EE9">
        <w:rPr>
          <w:rFonts w:cs="Times New Roman"/>
          <w:lang w:val="es-ES"/>
        </w:rPr>
        <w:t>___________</w:t>
      </w:r>
      <w:r>
        <w:rPr>
          <w:rFonts w:cs="Times New Roman"/>
          <w:lang w:val="es-ES"/>
        </w:rPr>
        <w:t>______</w:t>
      </w:r>
      <w:r w:rsidRPr="00A25EE9">
        <w:rPr>
          <w:rFonts w:cs="Times New Roman"/>
          <w:lang w:val="es-ES"/>
        </w:rPr>
        <w:t>________________</w:t>
      </w:r>
      <w:r>
        <w:rPr>
          <w:rFonts w:cs="Times New Roman"/>
          <w:lang w:val="es-ES"/>
        </w:rPr>
        <w:t>________</w:t>
      </w:r>
      <w:r>
        <w:rPr>
          <w:rFonts w:cs="Times New Roman"/>
          <w:lang w:val="es-ES"/>
        </w:rPr>
        <w:softHyphen/>
      </w:r>
      <w:r>
        <w:rPr>
          <w:rFonts w:cs="Times New Roman"/>
          <w:lang w:val="es-ES"/>
        </w:rPr>
        <w:softHyphen/>
      </w:r>
      <w:r>
        <w:rPr>
          <w:rFonts w:cs="Times New Roman"/>
          <w:lang w:val="es-ES"/>
        </w:rPr>
        <w:softHyphen/>
      </w:r>
      <w:r>
        <w:rPr>
          <w:rFonts w:cs="Times New Roman"/>
          <w:lang w:val="es-ES"/>
        </w:rPr>
        <w:softHyphen/>
        <w:t>__________________</w:t>
      </w:r>
    </w:p>
    <w:p w14:paraId="42CEC31E" w14:textId="1120319D" w:rsidR="002F568E" w:rsidRPr="00A25EE9" w:rsidRDefault="002F568E" w:rsidP="00157859">
      <w:pPr>
        <w:ind w:firstLine="0"/>
        <w:rPr>
          <w:rFonts w:cs="Times New Roman"/>
          <w:lang w:val="es-ES"/>
        </w:rPr>
      </w:pPr>
    </w:p>
    <w:p w14:paraId="1B1C141A" w14:textId="1F3BE88A" w:rsidR="002F568E" w:rsidRPr="00A25EE9" w:rsidRDefault="002F568E" w:rsidP="00157859">
      <w:pPr>
        <w:ind w:firstLine="0"/>
        <w:rPr>
          <w:rFonts w:cs="Times New Roman"/>
          <w:lang w:val="es-ES"/>
        </w:rPr>
      </w:pPr>
    </w:p>
    <w:p w14:paraId="5854A75C" w14:textId="42A55B39" w:rsidR="002F568E" w:rsidRPr="00A25EE9" w:rsidRDefault="002F568E" w:rsidP="00157859">
      <w:pPr>
        <w:ind w:firstLine="0"/>
        <w:rPr>
          <w:rFonts w:cs="Times New Roman"/>
          <w:lang w:val="es-ES"/>
        </w:rPr>
      </w:pPr>
    </w:p>
    <w:p w14:paraId="5CA97BA3" w14:textId="6CF90590" w:rsidR="002F568E" w:rsidRPr="00A25EE9" w:rsidRDefault="002F568E" w:rsidP="00157859">
      <w:pPr>
        <w:ind w:firstLine="0"/>
        <w:rPr>
          <w:rFonts w:cs="Times New Roman"/>
          <w:lang w:val="es-ES"/>
        </w:rPr>
      </w:pPr>
    </w:p>
    <w:p w14:paraId="28574DFD" w14:textId="0F7F231B" w:rsidR="002F568E" w:rsidRPr="00A25EE9" w:rsidRDefault="002F568E" w:rsidP="00157859">
      <w:pPr>
        <w:ind w:firstLine="0"/>
        <w:rPr>
          <w:rFonts w:cs="Times New Roman"/>
          <w:lang w:val="es-ES"/>
        </w:rPr>
      </w:pPr>
    </w:p>
    <w:p w14:paraId="1B7271B7" w14:textId="10814815" w:rsidR="00CE2334" w:rsidRPr="00A25EE9" w:rsidRDefault="00CE2334" w:rsidP="00157859">
      <w:pPr>
        <w:ind w:firstLine="0"/>
        <w:rPr>
          <w:rFonts w:cs="Times New Roman"/>
          <w:lang w:val="es-ES"/>
        </w:rPr>
      </w:pPr>
    </w:p>
    <w:p w14:paraId="4AB715DC" w14:textId="6CCE76A8" w:rsidR="00CE2334" w:rsidRPr="00A25EE9" w:rsidRDefault="00CE2334" w:rsidP="00157859">
      <w:pPr>
        <w:ind w:firstLine="0"/>
        <w:rPr>
          <w:rFonts w:cs="Times New Roman"/>
          <w:lang w:val="es-ES"/>
        </w:rPr>
      </w:pPr>
    </w:p>
    <w:p w14:paraId="47AAEDC9" w14:textId="03712173" w:rsidR="00CE2334" w:rsidRPr="00A25EE9" w:rsidRDefault="00CE2334" w:rsidP="00157859">
      <w:pPr>
        <w:ind w:firstLine="0"/>
        <w:rPr>
          <w:rFonts w:cs="Times New Roman"/>
          <w:lang w:val="es-ES"/>
        </w:rPr>
      </w:pPr>
    </w:p>
    <w:p w14:paraId="261CDBB2" w14:textId="425274A8" w:rsidR="00CE2334" w:rsidRPr="00A25EE9" w:rsidRDefault="00A25EE9" w:rsidP="00A25EE9">
      <w:pPr>
        <w:ind w:firstLine="0"/>
        <w:jc w:val="center"/>
        <w:rPr>
          <w:rFonts w:cs="Times New Roman"/>
          <w:b/>
          <w:i/>
          <w:lang w:val="es-ES"/>
        </w:rPr>
      </w:pPr>
      <w:r w:rsidRPr="00A25EE9">
        <w:rPr>
          <w:rFonts w:cs="Times New Roman"/>
          <w:b/>
          <w:i/>
          <w:lang w:val="es-ES"/>
        </w:rPr>
        <w:t>TITULO DE LA TESIS</w:t>
      </w:r>
    </w:p>
    <w:p w14:paraId="73AB9F12" w14:textId="1A026410" w:rsidR="00CE2334" w:rsidRPr="00E469A2" w:rsidRDefault="00CE2334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68C56A4A" w14:textId="325A3146" w:rsidR="00CE2334" w:rsidRDefault="00CE2334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492120AC" w14:textId="16EF42F3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73E81D4C" w14:textId="2AB8CF37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0EF24C52" w14:textId="40D87F30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4C941BD8" w14:textId="68FD0B47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4EA68C84" w14:textId="6669891B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79BDB2E3" w14:textId="08160D9A" w:rsidR="00A25EE9" w:rsidRPr="00A25EE9" w:rsidRDefault="00A25EE9" w:rsidP="00A25EE9">
      <w:pPr>
        <w:ind w:firstLine="0"/>
        <w:jc w:val="center"/>
        <w:rPr>
          <w:rFonts w:cs="Times New Roman"/>
          <w:lang w:val="es-ES"/>
        </w:rPr>
      </w:pPr>
      <w:r w:rsidRPr="00A25EE9">
        <w:rPr>
          <w:rFonts w:cs="Times New Roman"/>
          <w:lang w:val="es-ES"/>
        </w:rPr>
        <w:t>A dissertation submited by</w:t>
      </w:r>
    </w:p>
    <w:p w14:paraId="45A5CDF4" w14:textId="62B5DDEF" w:rsidR="00A25EE9" w:rsidRPr="00A25EE9" w:rsidRDefault="00A25EE9" w:rsidP="00A25EE9">
      <w:pPr>
        <w:ind w:firstLine="0"/>
        <w:jc w:val="center"/>
        <w:rPr>
          <w:rFonts w:cs="Times New Roman"/>
          <w:b/>
          <w:i/>
          <w:lang w:val="es-ES"/>
        </w:rPr>
      </w:pPr>
      <w:r>
        <w:rPr>
          <w:rFonts w:cs="Times New Roman"/>
          <w:b/>
          <w:i/>
          <w:lang w:val="es-ES"/>
        </w:rPr>
        <w:t>Nombre del doctorand@</w:t>
      </w:r>
      <w:r w:rsidRPr="00A25EE9">
        <w:rPr>
          <w:rFonts w:cs="Times New Roman"/>
          <w:b/>
          <w:i/>
          <w:lang w:val="es-ES"/>
        </w:rPr>
        <w:br/>
      </w:r>
      <w:r w:rsidRPr="00A25EE9">
        <w:rPr>
          <w:rFonts w:cs="Times New Roman"/>
          <w:lang w:val="es-ES"/>
        </w:rPr>
        <w:t>in partial fulfilment of the requirements for the degree of</w:t>
      </w:r>
      <w:r>
        <w:rPr>
          <w:rFonts w:cs="Times New Roman"/>
          <w:b/>
          <w:i/>
          <w:lang w:val="es-ES"/>
        </w:rPr>
        <w:t xml:space="preserve"> </w:t>
      </w:r>
      <w:r w:rsidRPr="00A25EE9">
        <w:rPr>
          <w:rFonts w:cs="Times New Roman"/>
          <w:lang w:val="es-ES"/>
        </w:rPr>
        <w:t>Doctor of Philosophy in Astrophysics</w:t>
      </w:r>
    </w:p>
    <w:p w14:paraId="1BBC725A" w14:textId="04DAE030" w:rsidR="00CE2334" w:rsidRPr="00A25EE9" w:rsidRDefault="00A25EE9" w:rsidP="00A25EE9">
      <w:pPr>
        <w:ind w:firstLine="0"/>
        <w:jc w:val="center"/>
        <w:rPr>
          <w:rFonts w:cs="Times New Roman"/>
          <w:lang w:val="es-ES"/>
        </w:rPr>
      </w:pPr>
      <w:r w:rsidRPr="00A25EE9">
        <w:rPr>
          <w:rFonts w:cs="Times New Roman"/>
          <w:lang w:val="es-ES"/>
        </w:rPr>
        <w:t>at the Universidad de La Laguna</w:t>
      </w:r>
    </w:p>
    <w:p w14:paraId="386BD52C" w14:textId="1BDDCBDC" w:rsidR="00CE2334" w:rsidRPr="00A25EE9" w:rsidRDefault="00CE2334" w:rsidP="00157859">
      <w:pPr>
        <w:ind w:firstLine="0"/>
        <w:rPr>
          <w:rFonts w:cs="Times New Roman"/>
          <w:lang w:val="es-ES"/>
        </w:rPr>
      </w:pPr>
    </w:p>
    <w:p w14:paraId="74841F79" w14:textId="665B1FB2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31F36557" w14:textId="2F91F04F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0CBCDD18" w14:textId="447AA5C1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3035B442" w14:textId="175104F9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1A387264" w14:textId="120341A8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21FA74BE" w14:textId="04A0B963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24F4C6FC" w14:textId="4FDE12D4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158531A0" w14:textId="31CD7C1A" w:rsidR="00802655" w:rsidRDefault="00802655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331EB508" w14:textId="3C13C79A" w:rsidR="00802655" w:rsidRDefault="00802655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5DDD34A9" w14:textId="0A3A2FCF" w:rsidR="00802655" w:rsidRDefault="00802655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7548C7B3" w14:textId="77777777" w:rsidR="00802655" w:rsidRDefault="00802655" w:rsidP="00157859">
      <w:pPr>
        <w:ind w:firstLine="0"/>
        <w:rPr>
          <w:rFonts w:ascii="Times New Roman" w:hAnsi="Times New Roman" w:cs="Times New Roman"/>
          <w:lang w:val="es-ES"/>
        </w:rPr>
      </w:pPr>
      <w:bookmarkStart w:id="0" w:name="_GoBack"/>
      <w:bookmarkEnd w:id="0"/>
    </w:p>
    <w:p w14:paraId="3C6DCF37" w14:textId="5BB33DC8" w:rsidR="00A25EE9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06560DEE" w14:textId="77777777" w:rsidR="00A25EE9" w:rsidRPr="00E469A2" w:rsidRDefault="00A25EE9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21CEC80C" w14:textId="50794F08" w:rsidR="00CE2334" w:rsidRPr="00E469A2" w:rsidRDefault="00A25EE9" w:rsidP="00A25EE9">
      <w:pPr>
        <w:ind w:firstLine="0"/>
        <w:jc w:val="center"/>
        <w:rPr>
          <w:rFonts w:ascii="Times New Roman" w:hAnsi="Times New Roman" w:cs="Times New Roman"/>
          <w:lang w:val="es-ES"/>
        </w:rPr>
      </w:pPr>
      <w:r w:rsidRPr="00A25EE9">
        <w:rPr>
          <w:rFonts w:ascii="Times New Roman" w:hAnsi="Times New Roman" w:cs="Times New Roman"/>
          <w:noProof/>
          <w:lang w:val="es-ES" w:eastAsia="es-ES"/>
        </w:rPr>
        <w:drawing>
          <wp:inline distT="0" distB="0" distL="0" distR="0" wp14:anchorId="06C7D3B7" wp14:editId="0D11C55F">
            <wp:extent cx="857250" cy="85725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7250" cy="857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FFC3DF" w14:textId="1D09E7EE" w:rsidR="00CE2334" w:rsidRPr="00E469A2" w:rsidRDefault="00CE2334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7E7E6886" w14:textId="1A38EF26" w:rsidR="00A25EE9" w:rsidRDefault="00A25EE9" w:rsidP="00A25EE9">
      <w:pPr>
        <w:ind w:left="-709" w:firstLine="0"/>
        <w:rPr>
          <w:rFonts w:ascii="Times New Roman" w:hAnsi="Times New Roman" w:cs="Times New Roman"/>
          <w:lang w:val="es-ES"/>
        </w:rPr>
      </w:pPr>
    </w:p>
    <w:p w14:paraId="0EC2698A" w14:textId="619656AB" w:rsidR="00A25EE9" w:rsidRPr="00A25EE9" w:rsidRDefault="00A25EE9" w:rsidP="00A25EE9">
      <w:pPr>
        <w:ind w:firstLine="0"/>
        <w:jc w:val="center"/>
        <w:rPr>
          <w:rFonts w:cs="Times New Roman"/>
          <w:lang w:val="es-ES"/>
        </w:rPr>
      </w:pPr>
      <w:r w:rsidRPr="00A25EE9">
        <w:rPr>
          <w:rFonts w:cs="Times New Roman"/>
          <w:lang w:val="es-ES"/>
        </w:rPr>
        <w:t>INSTITUTO DE ASTROF</w:t>
      </w:r>
      <w:r>
        <w:rPr>
          <w:rFonts w:cs="Times New Roman"/>
          <w:lang w:val="es-ES"/>
        </w:rPr>
        <w:t xml:space="preserve">ÍSICA DE CANARIAS </w:t>
      </w:r>
      <w:r>
        <w:rPr>
          <w:rFonts w:cs="Times New Roman"/>
          <w:lang w:val="es-ES"/>
        </w:rPr>
        <w:br/>
      </w:r>
      <w:r w:rsidRPr="00A25EE9">
        <w:rPr>
          <w:rFonts w:cs="Times New Roman"/>
          <w:lang w:val="es-ES"/>
        </w:rPr>
        <w:t>San Cristóbal de La Laguna, Tenerife</w:t>
      </w:r>
      <w:r w:rsidRPr="00A25EE9">
        <w:rPr>
          <w:rFonts w:cs="Times New Roman"/>
          <w:lang w:val="es-ES"/>
        </w:rPr>
        <w:br/>
      </w:r>
      <w:r w:rsidRPr="00A25EE9">
        <w:rPr>
          <w:rFonts w:cs="Times New Roman"/>
          <w:b/>
          <w:lang w:val="es-ES"/>
        </w:rPr>
        <w:t>Mes, año</w:t>
      </w:r>
    </w:p>
    <w:p w14:paraId="6A74D8CF" w14:textId="1FAE73BD" w:rsidR="00CE2334" w:rsidRPr="00E469A2" w:rsidRDefault="00CE2334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114F1100" w14:textId="214BF336" w:rsidR="00D568B8" w:rsidRDefault="00D568B8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79BE19A8" w14:textId="0CEB4755" w:rsidR="00D568B8" w:rsidRDefault="00D568B8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391C40C0" w14:textId="0BECDA6C" w:rsidR="00D568B8" w:rsidRDefault="00D568B8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140884FB" w14:textId="529EA689" w:rsidR="00D568B8" w:rsidRDefault="00D568B8" w:rsidP="00157859">
      <w:pPr>
        <w:ind w:firstLine="0"/>
        <w:rPr>
          <w:rFonts w:cs="Times New Roman"/>
          <w:lang w:val="es-ES"/>
        </w:rPr>
      </w:pPr>
    </w:p>
    <w:p w14:paraId="2B67C198" w14:textId="467AA64E" w:rsidR="00966DAC" w:rsidRDefault="00966DAC" w:rsidP="00157859">
      <w:pPr>
        <w:ind w:firstLine="0"/>
        <w:rPr>
          <w:rFonts w:cs="Times New Roman"/>
          <w:lang w:val="es-ES"/>
        </w:rPr>
      </w:pPr>
    </w:p>
    <w:p w14:paraId="6A4AE01D" w14:textId="5584BA4F" w:rsidR="00966DAC" w:rsidRDefault="00966DAC" w:rsidP="00157859">
      <w:pPr>
        <w:ind w:firstLine="0"/>
        <w:rPr>
          <w:rFonts w:cs="Times New Roman"/>
          <w:lang w:val="es-ES"/>
        </w:rPr>
      </w:pPr>
    </w:p>
    <w:p w14:paraId="5FEC599D" w14:textId="0936D1FA" w:rsidR="00966DAC" w:rsidRDefault="00966DAC" w:rsidP="00157859">
      <w:pPr>
        <w:ind w:firstLine="0"/>
        <w:rPr>
          <w:rFonts w:cs="Times New Roman"/>
          <w:lang w:val="es-ES"/>
        </w:rPr>
      </w:pPr>
    </w:p>
    <w:p w14:paraId="1722138D" w14:textId="1154D6C0" w:rsidR="00966DAC" w:rsidRDefault="00966DAC" w:rsidP="00157859">
      <w:pPr>
        <w:ind w:firstLine="0"/>
        <w:rPr>
          <w:rFonts w:cs="Times New Roman"/>
          <w:lang w:val="es-ES"/>
        </w:rPr>
      </w:pPr>
    </w:p>
    <w:p w14:paraId="7EBF4502" w14:textId="0AC765F3" w:rsidR="00966DAC" w:rsidRDefault="00966DAC" w:rsidP="00157859">
      <w:pPr>
        <w:ind w:firstLine="0"/>
        <w:rPr>
          <w:rFonts w:cs="Times New Roman"/>
          <w:lang w:val="es-ES"/>
        </w:rPr>
      </w:pPr>
    </w:p>
    <w:p w14:paraId="1E105ABA" w14:textId="77777777" w:rsidR="00966DAC" w:rsidRPr="00E469A2" w:rsidRDefault="00966DAC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4CFEBC75" w14:textId="6390B12E" w:rsidR="00CE2334" w:rsidRPr="00E469A2" w:rsidRDefault="00CE2334" w:rsidP="00157859">
      <w:pPr>
        <w:ind w:firstLine="0"/>
        <w:rPr>
          <w:rFonts w:ascii="Times New Roman" w:hAnsi="Times New Roman" w:cs="Times New Roman"/>
          <w:lang w:val="es-ES"/>
        </w:rPr>
      </w:pPr>
    </w:p>
    <w:p w14:paraId="40EA16B7" w14:textId="54701D55" w:rsidR="00CE2334" w:rsidRPr="003958DD" w:rsidRDefault="00CF0057" w:rsidP="00157859">
      <w:pPr>
        <w:ind w:firstLine="0"/>
        <w:rPr>
          <w:rFonts w:cs="Times New Roman"/>
          <w:lang w:val="es-ES"/>
        </w:rPr>
      </w:pPr>
      <w:r w:rsidRPr="003958DD">
        <w:rPr>
          <w:rFonts w:cs="Times New Roman"/>
          <w:lang w:val="es-ES"/>
        </w:rPr>
        <w:t>Créditos i</w:t>
      </w:r>
      <w:r w:rsidR="00E5399F" w:rsidRPr="003958DD">
        <w:rPr>
          <w:rFonts w:cs="Times New Roman"/>
          <w:lang w:val="es-ES"/>
        </w:rPr>
        <w:t>magen</w:t>
      </w:r>
      <w:r w:rsidR="00B93D72" w:rsidRPr="003958DD">
        <w:rPr>
          <w:rFonts w:cs="Times New Roman"/>
          <w:lang w:val="es-ES"/>
        </w:rPr>
        <w:t xml:space="preserve"> de cubierta: </w:t>
      </w:r>
      <w:r w:rsidR="0064452F">
        <w:rPr>
          <w:rFonts w:cs="Times New Roman"/>
          <w:lang w:val="es-ES"/>
        </w:rPr>
        <w:t>---</w:t>
      </w:r>
    </w:p>
    <w:p w14:paraId="15D09189" w14:textId="55B5287A" w:rsidR="00CE2334" w:rsidRPr="00606B38" w:rsidRDefault="00966DAC" w:rsidP="00157859">
      <w:pPr>
        <w:ind w:firstLine="0"/>
        <w:rPr>
          <w:rFonts w:cs="Times New Roman"/>
          <w:lang w:val="es-ES"/>
        </w:rPr>
      </w:pPr>
      <w:r>
        <w:rPr>
          <w:rFonts w:cs="Times New Roman"/>
          <w:lang w:val="es-ES"/>
        </w:rPr>
        <w:t>Fecha de defensa: 28 de abril de 2020</w:t>
      </w:r>
    </w:p>
    <w:p w14:paraId="519CBB5E" w14:textId="5C83817E" w:rsidR="00146F59" w:rsidRDefault="00966DAC" w:rsidP="00157859">
      <w:pPr>
        <w:ind w:firstLine="0"/>
        <w:rPr>
          <w:rFonts w:cs="Times New Roman"/>
          <w:lang w:val="es-ES"/>
        </w:rPr>
      </w:pPr>
      <w:r>
        <w:rPr>
          <w:rFonts w:cs="Times New Roman"/>
          <w:lang w:val="es-ES"/>
        </w:rPr>
        <w:t xml:space="preserve">Supervisores de tesis: </w:t>
      </w:r>
      <w:r w:rsidR="0064452F">
        <w:rPr>
          <w:rFonts w:cs="Times New Roman"/>
          <w:lang w:val="es-ES"/>
        </w:rPr>
        <w:t>---</w:t>
      </w:r>
    </w:p>
    <w:p w14:paraId="52A2B3DA" w14:textId="77777777" w:rsidR="00C20832" w:rsidRPr="00606B38" w:rsidRDefault="00C20832" w:rsidP="00157859">
      <w:pPr>
        <w:ind w:firstLine="0"/>
        <w:rPr>
          <w:rFonts w:cs="Times New Roman"/>
          <w:lang w:val="es-ES"/>
        </w:rPr>
      </w:pPr>
    </w:p>
    <w:p w14:paraId="7923DE81" w14:textId="277FD5D1" w:rsidR="00CE2334" w:rsidRPr="00606B38" w:rsidRDefault="00F9087B" w:rsidP="00157859">
      <w:pPr>
        <w:ind w:firstLine="0"/>
        <w:rPr>
          <w:rFonts w:cs="Times New Roman"/>
          <w:lang w:val="es-ES"/>
        </w:rPr>
      </w:pPr>
      <w:r w:rsidRPr="00606B38">
        <w:rPr>
          <w:rFonts w:cs="Times New Roman"/>
          <w:lang w:val="es-ES"/>
        </w:rPr>
        <w:t>© Juan Luis Rizos García 20</w:t>
      </w:r>
      <w:r w:rsidR="00832EC1" w:rsidRPr="00606B38">
        <w:rPr>
          <w:rFonts w:cs="Times New Roman"/>
          <w:lang w:val="es-ES"/>
        </w:rPr>
        <w:t>20</w:t>
      </w:r>
    </w:p>
    <w:p w14:paraId="055DB53B" w14:textId="76FE5CFD" w:rsidR="00F35925" w:rsidRPr="00606B38" w:rsidRDefault="00F35925" w:rsidP="00157859">
      <w:pPr>
        <w:ind w:firstLine="0"/>
        <w:rPr>
          <w:rFonts w:cs="Times New Roman"/>
          <w:lang w:val="es-ES"/>
        </w:rPr>
      </w:pPr>
    </w:p>
    <w:p w14:paraId="17425DD5" w14:textId="77777777" w:rsidR="00F35925" w:rsidRPr="00606B38" w:rsidRDefault="00F35925" w:rsidP="00157859">
      <w:pPr>
        <w:ind w:firstLine="0"/>
        <w:rPr>
          <w:rFonts w:cs="Times New Roman"/>
          <w:lang w:val="es-ES"/>
        </w:rPr>
      </w:pPr>
    </w:p>
    <w:sdt>
      <w:sdtPr>
        <w:rPr>
          <w:rFonts w:cs="Times New Roman"/>
        </w:rPr>
        <w:id w:val="-1076054444"/>
        <w:docPartObj>
          <w:docPartGallery w:val="Cover Pages"/>
          <w:docPartUnique/>
        </w:docPartObj>
      </w:sdtPr>
      <w:sdtEndPr>
        <w:rPr>
          <w:lang w:val="es-ES"/>
        </w:rPr>
      </w:sdtEndPr>
      <w:sdtContent>
        <w:p w14:paraId="5DE2C0A1" w14:textId="13E588F1" w:rsidR="00D96BA3" w:rsidRPr="00606B38" w:rsidRDefault="00D96BA3" w:rsidP="00F84656">
          <w:pPr>
            <w:ind w:firstLine="0"/>
            <w:rPr>
              <w:rFonts w:cs="Times New Roman"/>
            </w:rPr>
          </w:pPr>
        </w:p>
        <w:p w14:paraId="173FDF27" w14:textId="086089B4" w:rsidR="00020C7A" w:rsidRPr="00606B38" w:rsidRDefault="00020C7A" w:rsidP="0089049F">
          <w:pPr>
            <w:ind w:left="708" w:hanging="708"/>
            <w:rPr>
              <w:rFonts w:cs="Times New Roman"/>
            </w:rPr>
          </w:pPr>
        </w:p>
        <w:p w14:paraId="697CCDE8" w14:textId="77777777" w:rsidR="004C1081" w:rsidRPr="00606B38" w:rsidRDefault="004C1081" w:rsidP="004C1081">
          <w:pPr>
            <w:ind w:firstLine="0"/>
            <w:rPr>
              <w:rFonts w:cs="Times New Roman"/>
            </w:rPr>
          </w:pPr>
        </w:p>
        <w:p w14:paraId="34FE281E" w14:textId="77777777" w:rsidR="00360F06" w:rsidRPr="00606B38" w:rsidRDefault="00360F06" w:rsidP="00360F06">
          <w:pPr>
            <w:ind w:firstLine="0"/>
            <w:rPr>
              <w:rFonts w:cs="Times New Roman"/>
            </w:rPr>
            <w:sectPr w:rsidR="00360F06" w:rsidRPr="00606B38" w:rsidSect="00802655">
              <w:headerReference w:type="even" r:id="rId10"/>
              <w:headerReference w:type="default" r:id="rId11"/>
              <w:footerReference w:type="even" r:id="rId12"/>
              <w:footerReference w:type="default" r:id="rId13"/>
              <w:headerReference w:type="first" r:id="rId14"/>
              <w:footerReference w:type="first" r:id="rId15"/>
              <w:pgSz w:w="11906" w:h="16838"/>
              <w:pgMar w:top="1702" w:right="991" w:bottom="1701" w:left="2552" w:header="709" w:footer="709" w:gutter="0"/>
              <w:pgNumType w:fmt="lowerRoman"/>
              <w:cols w:space="708"/>
              <w:docGrid w:linePitch="360"/>
            </w:sectPr>
          </w:pPr>
        </w:p>
        <w:p w14:paraId="63D33F83" w14:textId="44A6259F" w:rsidR="00020C7A" w:rsidRPr="00606B38" w:rsidRDefault="00020C7A" w:rsidP="00360F06">
          <w:pPr>
            <w:ind w:firstLine="0"/>
            <w:rPr>
              <w:rFonts w:cs="Times New Roman"/>
            </w:rPr>
          </w:pPr>
        </w:p>
        <w:p w14:paraId="07D75D75" w14:textId="7F11D022" w:rsidR="00213724" w:rsidRPr="00C40B66" w:rsidRDefault="00EB0DA0" w:rsidP="00213724">
          <w:pPr>
            <w:ind w:left="708" w:hanging="708"/>
            <w:jc w:val="right"/>
            <w:rPr>
              <w:rFonts w:cs="Times New Roman"/>
              <w:i/>
              <w:iCs/>
              <w:lang w:val="es-ES"/>
            </w:rPr>
          </w:pPr>
          <w:r w:rsidRPr="00C40B66">
            <w:rPr>
              <w:rFonts w:cs="Times New Roman"/>
              <w:i/>
              <w:iCs/>
              <w:lang w:val="es-ES"/>
            </w:rPr>
            <w:t xml:space="preserve">A </w:t>
          </w:r>
          <w:r w:rsidR="0064452F">
            <w:rPr>
              <w:rFonts w:cs="Times New Roman"/>
              <w:i/>
              <w:iCs/>
              <w:lang w:val="es-ES"/>
            </w:rPr>
            <w:t>----</w:t>
          </w:r>
        </w:p>
        <w:p w14:paraId="249339B2" w14:textId="3F193642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45435E97" w14:textId="44908DD0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89D3EEC" w14:textId="4383E62F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36227C0E" w14:textId="63FDFCE6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21DBFF43" w14:textId="0FDC82E9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1996E8C2" w14:textId="4D6C1239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4603F3F1" w14:textId="20B23939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049FCEC" w14:textId="6178D2EF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340F58F" w14:textId="1E196DE1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50991F30" w14:textId="1D4E5519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61235FB2" w14:textId="251B11AC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1A81BD71" w14:textId="7E4D563D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7F25938" w14:textId="2755AB50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1C99DA2E" w14:textId="5553E070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0DD61EB4" w14:textId="365A0D1D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37B5D80B" w14:textId="357FBB3E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003F1B3C" w14:textId="10047AE2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16EAD86B" w14:textId="4A7D3813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40DD0D92" w14:textId="7B5E6FD4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0F51764" w14:textId="058F4F71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65E75C1E" w14:textId="77C5E255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D88C53F" w14:textId="0303F129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49475B54" w14:textId="51879084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58BFF11E" w14:textId="5691EB95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37078B3F" w14:textId="3775BABE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3A89D01C" w14:textId="540187C8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59C2D3AE" w14:textId="223F93C1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C1408E9" w14:textId="27A6BC85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429B071E" w14:textId="506CEAB5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7D74EF4D" w14:textId="0A0D5D1B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3DB9794D" w14:textId="7BB6FBE7" w:rsidR="00020C7A" w:rsidRPr="00606B38" w:rsidRDefault="00020C7A" w:rsidP="0089049F">
          <w:pPr>
            <w:ind w:left="708" w:hanging="708"/>
            <w:rPr>
              <w:rFonts w:cs="Times New Roman"/>
              <w:lang w:val="es-ES"/>
            </w:rPr>
          </w:pPr>
        </w:p>
        <w:p w14:paraId="35EAC8ED" w14:textId="0B2AF741" w:rsidR="00C97930" w:rsidRPr="00606B38" w:rsidRDefault="00C97930" w:rsidP="0089049F">
          <w:pPr>
            <w:ind w:left="708" w:hanging="708"/>
            <w:rPr>
              <w:rFonts w:cs="Times New Roman"/>
              <w:lang w:val="es-ES"/>
            </w:rPr>
          </w:pPr>
        </w:p>
        <w:p w14:paraId="0A5C3336" w14:textId="0E2553BF" w:rsidR="00C97930" w:rsidRPr="00606B38" w:rsidRDefault="00C97930" w:rsidP="0089049F">
          <w:pPr>
            <w:ind w:left="708" w:hanging="708"/>
            <w:rPr>
              <w:rFonts w:cs="Times New Roman"/>
              <w:lang w:val="es-ES"/>
            </w:rPr>
          </w:pPr>
        </w:p>
        <w:p w14:paraId="3DBCE349" w14:textId="77777777" w:rsidR="00977C6C" w:rsidRPr="00606B38" w:rsidRDefault="00977C6C" w:rsidP="00A874D3">
          <w:pPr>
            <w:ind w:firstLine="0"/>
            <w:rPr>
              <w:rFonts w:cs="Times New Roman"/>
              <w:lang w:val="es-ES"/>
            </w:rPr>
            <w:sectPr w:rsidR="00977C6C" w:rsidRPr="00606B38" w:rsidSect="00797F19">
              <w:headerReference w:type="first" r:id="rId16"/>
              <w:footerReference w:type="first" r:id="rId17"/>
              <w:pgSz w:w="11906" w:h="16838"/>
              <w:pgMar w:top="2608" w:right="1843" w:bottom="3459" w:left="2552" w:header="2098" w:footer="709" w:gutter="0"/>
              <w:pgNumType w:fmt="lowerRoman"/>
              <w:cols w:space="708"/>
              <w:titlePg/>
              <w:docGrid w:linePitch="360"/>
            </w:sectPr>
          </w:pPr>
        </w:p>
        <w:p w14:paraId="648D1051" w14:textId="5B7D5E99" w:rsidR="00350BDA" w:rsidRDefault="00350BDA" w:rsidP="00A874D3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</w:p>
        <w:p w14:paraId="03C9D6FD" w14:textId="77777777" w:rsidR="00866820" w:rsidRPr="00606B38" w:rsidRDefault="00866820" w:rsidP="00A874D3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</w:p>
        <w:p w14:paraId="17E5C690" w14:textId="194053B8" w:rsidR="007E7AF8" w:rsidRPr="00A874D3" w:rsidRDefault="007E7AF8" w:rsidP="00A874D3">
          <w:pPr>
            <w:spacing w:after="160" w:line="259" w:lineRule="auto"/>
            <w:ind w:firstLine="0"/>
            <w:jc w:val="center"/>
            <w:rPr>
              <w:rFonts w:cs="Times New Roman"/>
              <w:b/>
              <w:bCs/>
              <w:sz w:val="24"/>
              <w:szCs w:val="28"/>
              <w:lang w:val="es-ES"/>
            </w:rPr>
          </w:pPr>
          <w:r w:rsidRPr="00A874D3">
            <w:rPr>
              <w:rFonts w:cs="Times New Roman"/>
              <w:b/>
              <w:bCs/>
              <w:sz w:val="24"/>
              <w:szCs w:val="28"/>
              <w:lang w:val="es-ES"/>
            </w:rPr>
            <w:t>Agradecimientos</w:t>
          </w:r>
        </w:p>
        <w:p w14:paraId="2FFE3E31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5CC2CA2A" w14:textId="3A071BFC" w:rsidR="007E7AF8" w:rsidRDefault="0064452F" w:rsidP="005D1A43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  <w:r>
            <w:rPr>
              <w:rFonts w:cs="Times New Roman"/>
              <w:lang w:val="es-ES"/>
            </w:rPr>
            <w:t>----</w:t>
          </w:r>
        </w:p>
        <w:p w14:paraId="6B6EF597" w14:textId="1AD08391" w:rsidR="00866820" w:rsidRDefault="00866820" w:rsidP="005D1A43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</w:p>
        <w:p w14:paraId="4C53FFC2" w14:textId="38B3DCFE" w:rsidR="00866820" w:rsidRDefault="00866820" w:rsidP="005D1A43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</w:p>
        <w:p w14:paraId="6731DFB4" w14:textId="77777777" w:rsidR="00866820" w:rsidRPr="00606B38" w:rsidRDefault="00866820" w:rsidP="005D1A43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</w:p>
        <w:p w14:paraId="6A394E09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6B836CB" w14:textId="1507D400" w:rsidR="007E7AF8" w:rsidRPr="00606B38" w:rsidRDefault="0064452F" w:rsidP="005D1A43">
          <w:pPr>
            <w:spacing w:after="160" w:line="259" w:lineRule="auto"/>
            <w:ind w:firstLine="0"/>
            <w:jc w:val="right"/>
            <w:rPr>
              <w:rFonts w:cs="Times New Roman"/>
              <w:lang w:val="es-ES"/>
            </w:rPr>
          </w:pPr>
          <w:r>
            <w:rPr>
              <w:rFonts w:cs="Times New Roman"/>
              <w:lang w:val="es-ES"/>
            </w:rPr>
            <w:t>Nombre, fecha</w:t>
          </w:r>
        </w:p>
        <w:p w14:paraId="68FE079E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17A198B9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3C6F59D1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14B7538A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299E916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49BE0F9B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3C0D9BFC" w14:textId="78E7E672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38096A7" w14:textId="71D2299E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269394A0" w14:textId="06B98C4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17474494" w14:textId="241EB1DE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10158B73" w14:textId="25937BD1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2601CDE1" w14:textId="2E43F91F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00B8DF93" w14:textId="4F65BE8D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0D4C1140" w14:textId="3A3E8404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4953B7DF" w14:textId="6ED3D6C8" w:rsidR="00C97930" w:rsidRPr="00606B38" w:rsidRDefault="00C97930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40A1B45E" w14:textId="77777777" w:rsidR="00C97930" w:rsidRPr="00606B38" w:rsidRDefault="00C97930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4A20437D" w14:textId="52C9DC10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250C40DC" w14:textId="215B17EF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  <w:r w:rsidRPr="00606B38">
            <w:rPr>
              <w:rFonts w:cs="Times New Roman"/>
              <w:lang w:val="es-ES"/>
            </w:rPr>
            <w:br w:type="page"/>
          </w:r>
        </w:p>
        <w:p w14:paraId="3EB1E478" w14:textId="7FD6E0A3" w:rsidR="007E7AF8" w:rsidRPr="00205045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b/>
              <w:bCs/>
              <w:lang w:val="es-ES"/>
            </w:rPr>
          </w:pPr>
          <w:r w:rsidRPr="00205045">
            <w:rPr>
              <w:rFonts w:cs="Times New Roman"/>
              <w:b/>
              <w:bCs/>
              <w:lang w:val="es-ES"/>
            </w:rPr>
            <w:lastRenderedPageBreak/>
            <w:t>Resumen</w:t>
          </w:r>
        </w:p>
        <w:p w14:paraId="4514F023" w14:textId="320AFD12" w:rsidR="00735B6D" w:rsidRPr="0020581D" w:rsidRDefault="0064452F" w:rsidP="0064452F">
          <w:pPr>
            <w:shd w:val="clear" w:color="auto" w:fill="FFFFFF"/>
            <w:spacing w:line="235" w:lineRule="atLeast"/>
            <w:rPr>
              <w:rFonts w:eastAsia="Times New Roman" w:cs="Times New Roman"/>
              <w:color w:val="222222"/>
              <w:lang w:val="es-ES" w:eastAsia="es-ES_tradnl"/>
            </w:rPr>
          </w:pPr>
          <w:r>
            <w:rPr>
              <w:rFonts w:eastAsia="Times New Roman" w:cs="Times New Roman"/>
              <w:color w:val="222222"/>
              <w:lang w:val="es-ES" w:eastAsia="es-ES_tradnl"/>
            </w:rPr>
            <w:t>---</w:t>
          </w:r>
        </w:p>
        <w:p w14:paraId="3F6A258C" w14:textId="6B72E432" w:rsidR="008A51EE" w:rsidRPr="00606B38" w:rsidRDefault="008A51EE" w:rsidP="00527F7F">
          <w:pPr>
            <w:spacing w:after="160" w:line="259" w:lineRule="auto"/>
            <w:ind w:firstLine="0"/>
            <w:rPr>
              <w:rFonts w:cs="Times New Roman"/>
              <w:lang w:val="es-ES"/>
            </w:rPr>
          </w:pPr>
        </w:p>
        <w:p w14:paraId="09023878" w14:textId="353CF922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F2E6743" w14:textId="323C7458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54482950" w14:textId="6F65B7A1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2C4285F7" w14:textId="0F1A0C8E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560636C" w14:textId="0DD31D26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711F878" w14:textId="0776003E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54F40CAF" w14:textId="31977E53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7127B850" w14:textId="77777777" w:rsidR="007E7AF8" w:rsidRPr="00606B38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1B353385" w14:textId="77777777" w:rsidR="00866820" w:rsidRDefault="00866820" w:rsidP="007E7AF8">
          <w:pPr>
            <w:spacing w:after="160" w:line="259" w:lineRule="auto"/>
            <w:ind w:firstLine="0"/>
            <w:jc w:val="left"/>
            <w:rPr>
              <w:rFonts w:cs="Times New Roman"/>
              <w:lang w:val="es-ES"/>
            </w:rPr>
          </w:pPr>
        </w:p>
        <w:p w14:paraId="6BF401F2" w14:textId="4A50DCD8" w:rsidR="00136BA0" w:rsidRPr="004C0CEA" w:rsidRDefault="007E7AF8" w:rsidP="007E7AF8">
          <w:pPr>
            <w:spacing w:after="160" w:line="259" w:lineRule="auto"/>
            <w:ind w:firstLine="0"/>
            <w:jc w:val="left"/>
            <w:rPr>
              <w:rFonts w:cs="Times New Roman"/>
              <w:b/>
              <w:bCs/>
            </w:rPr>
          </w:pPr>
          <w:r w:rsidRPr="004C0CEA">
            <w:rPr>
              <w:rFonts w:cs="Times New Roman"/>
              <w:b/>
              <w:bCs/>
            </w:rPr>
            <w:t>Summary</w:t>
          </w:r>
        </w:p>
        <w:p w14:paraId="7C3B12A4" w14:textId="22BDCF14" w:rsidR="008626B2" w:rsidRDefault="0064452F" w:rsidP="00230171">
          <w:r>
            <w:t>---</w:t>
          </w:r>
        </w:p>
        <w:p w14:paraId="2EDE7623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2F420E7B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6A8F35CA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54B0E56A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2D52CAE4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5EC4F903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036ABD68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23DB9E8F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384CA66E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71B83D77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57D6DA25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6750A35F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3F350C57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071088BD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4AD528A4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7F65C8EB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04A57BB5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7ACF49C1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1E9F4692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79215D0C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604EF66F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4880B26C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01C3D8F3" w14:textId="77777777" w:rsidR="00136BA0" w:rsidRPr="0020581D" w:rsidRDefault="00136BA0" w:rsidP="007E7AF8">
          <w:pPr>
            <w:spacing w:after="160" w:line="259" w:lineRule="auto"/>
            <w:ind w:firstLine="0"/>
            <w:jc w:val="left"/>
            <w:rPr>
              <w:rFonts w:cs="Times New Roman"/>
            </w:rPr>
          </w:pPr>
        </w:p>
        <w:p w14:paraId="1DC84EC1" w14:textId="77777777" w:rsidR="00C97930" w:rsidRPr="0020581D" w:rsidRDefault="00C97930" w:rsidP="007E7AF8">
          <w:pPr>
            <w:spacing w:after="160" w:line="259" w:lineRule="auto"/>
            <w:ind w:firstLine="0"/>
            <w:jc w:val="left"/>
          </w:pPr>
        </w:p>
        <w:p w14:paraId="0206EE1D" w14:textId="77777777" w:rsidR="00C97930" w:rsidRPr="0020581D" w:rsidRDefault="00C97930" w:rsidP="00C97930">
          <w:pPr>
            <w:spacing w:after="160" w:line="259" w:lineRule="auto"/>
            <w:ind w:firstLine="0"/>
            <w:jc w:val="left"/>
          </w:pPr>
        </w:p>
        <w:p w14:paraId="13294BA8" w14:textId="26080770" w:rsidR="00136BA0" w:rsidRDefault="00802655" w:rsidP="00C97930">
          <w:pPr>
            <w:spacing w:after="160" w:line="259" w:lineRule="auto"/>
            <w:ind w:firstLine="0"/>
            <w:jc w:val="left"/>
            <w:rPr>
              <w:lang w:val="es-ES"/>
            </w:rPr>
          </w:pPr>
        </w:p>
      </w:sdtContent>
    </w:sdt>
    <w:p w14:paraId="468B7819" w14:textId="03F0A76A" w:rsidR="00136BA0" w:rsidRDefault="00136BA0" w:rsidP="00460378">
      <w:pPr>
        <w:ind w:firstLine="0"/>
        <w:jc w:val="left"/>
        <w:rPr>
          <w:lang w:val="es-ES"/>
        </w:rPr>
      </w:pPr>
    </w:p>
    <w:p w14:paraId="42534C99" w14:textId="77777777" w:rsidR="00D4693D" w:rsidRDefault="00D4693D" w:rsidP="00460378">
      <w:pPr>
        <w:ind w:firstLine="0"/>
        <w:jc w:val="left"/>
        <w:rPr>
          <w:lang w:val="es-ES"/>
        </w:rPr>
      </w:pPr>
    </w:p>
    <w:p w14:paraId="3632E23B" w14:textId="55A14E16" w:rsidR="0012306C" w:rsidRPr="00CE2334" w:rsidRDefault="0012306C" w:rsidP="00460378">
      <w:pPr>
        <w:ind w:firstLine="0"/>
        <w:jc w:val="left"/>
        <w:rPr>
          <w:lang w:val="es-ES"/>
        </w:rPr>
        <w:sectPr w:rsidR="0012306C" w:rsidRPr="00CE2334" w:rsidSect="00797F19">
          <w:headerReference w:type="default" r:id="rId18"/>
          <w:pgSz w:w="11906" w:h="16838"/>
          <w:pgMar w:top="2608" w:right="1843" w:bottom="3459" w:left="2552" w:header="1928" w:footer="709" w:gutter="0"/>
          <w:pgNumType w:fmt="lowerRoman"/>
          <w:cols w:space="708"/>
          <w:docGrid w:linePitch="360"/>
        </w:sectPr>
      </w:pPr>
    </w:p>
    <w:p w14:paraId="220D3B94" w14:textId="77777777" w:rsidR="0071256E" w:rsidRDefault="0071256E" w:rsidP="005231B4">
      <w:pPr>
        <w:pStyle w:val="TDC1"/>
      </w:pPr>
    </w:p>
    <w:p w14:paraId="2E449C37" w14:textId="77777777" w:rsidR="0071256E" w:rsidRDefault="0071256E" w:rsidP="005231B4">
      <w:pPr>
        <w:pStyle w:val="TDC1"/>
      </w:pPr>
    </w:p>
    <w:p w14:paraId="3993BC5C" w14:textId="5EB19AC2" w:rsidR="00632EAC" w:rsidRPr="005231B4" w:rsidRDefault="00632EAC" w:rsidP="005231B4">
      <w:pPr>
        <w:pStyle w:val="TDC1"/>
        <w:rPr>
          <w:rFonts w:asciiTheme="minorHAnsi" w:hAnsiTheme="minorHAnsi" w:cstheme="minorHAnsi"/>
          <w:sz w:val="22"/>
          <w:szCs w:val="22"/>
        </w:rPr>
      </w:pPr>
      <w:r w:rsidRPr="005231B4">
        <w:rPr>
          <w:rFonts w:asciiTheme="minorHAnsi" w:hAnsiTheme="minorHAnsi" w:cstheme="minorHAnsi"/>
          <w:sz w:val="22"/>
          <w:szCs w:val="22"/>
        </w:rPr>
        <w:t>Contenido</w:t>
      </w:r>
    </w:p>
    <w:p w14:paraId="5E8AF17F" w14:textId="77777777" w:rsidR="00A833A5" w:rsidRPr="005231B4" w:rsidRDefault="00A833A5" w:rsidP="00A833A5">
      <w:pPr>
        <w:rPr>
          <w:rFonts w:asciiTheme="minorHAnsi" w:hAnsiTheme="minorHAnsi" w:cstheme="minorHAnsi"/>
          <w:sz w:val="28"/>
          <w:szCs w:val="28"/>
        </w:rPr>
      </w:pPr>
    </w:p>
    <w:p w14:paraId="0A865F70" w14:textId="49507494" w:rsidR="00C13CFB" w:rsidRPr="005231B4" w:rsidRDefault="00C13CFB" w:rsidP="00933906">
      <w:pPr>
        <w:rPr>
          <w:rFonts w:asciiTheme="minorHAnsi" w:hAnsiTheme="minorHAnsi" w:cstheme="minorHAnsi"/>
          <w:sz w:val="20"/>
          <w:szCs w:val="20"/>
        </w:rPr>
      </w:pPr>
    </w:p>
    <w:p w14:paraId="2E952324" w14:textId="77777777" w:rsidR="00C13CFB" w:rsidRPr="005231B4" w:rsidRDefault="00C13CFB" w:rsidP="00933906">
      <w:pPr>
        <w:rPr>
          <w:rFonts w:asciiTheme="minorHAnsi" w:hAnsiTheme="minorHAnsi" w:cstheme="minorHAnsi"/>
          <w:sz w:val="20"/>
          <w:szCs w:val="20"/>
        </w:rPr>
      </w:pPr>
    </w:p>
    <w:p w14:paraId="5D4DFC38" w14:textId="5DB62BCE" w:rsidR="00467D7D" w:rsidRPr="005231B4" w:rsidRDefault="00467D7D" w:rsidP="00467D7D">
      <w:pPr>
        <w:rPr>
          <w:rFonts w:asciiTheme="minorHAnsi" w:hAnsiTheme="minorHAnsi" w:cstheme="minorHAnsi"/>
          <w:sz w:val="20"/>
          <w:szCs w:val="20"/>
        </w:rPr>
      </w:pPr>
    </w:p>
    <w:p w14:paraId="6EC521A7" w14:textId="6CCD1DB9" w:rsidR="005231B4" w:rsidRPr="005231B4" w:rsidRDefault="00D802B3" w:rsidP="005231B4">
      <w:pPr>
        <w:pStyle w:val="TDC1"/>
        <w:rPr>
          <w:rFonts w:asciiTheme="minorHAnsi" w:hAnsiTheme="minorHAnsi" w:cstheme="minorHAnsi"/>
          <w:sz w:val="28"/>
          <w:szCs w:val="28"/>
          <w:lang w:eastAsia="es-ES"/>
        </w:rPr>
      </w:pPr>
      <w:r w:rsidRPr="005231B4">
        <w:rPr>
          <w:rFonts w:asciiTheme="minorHAnsi" w:hAnsiTheme="minorHAnsi" w:cstheme="minorHAnsi"/>
          <w:sz w:val="20"/>
          <w:szCs w:val="20"/>
        </w:rPr>
        <w:fldChar w:fldCharType="begin"/>
      </w:r>
      <w:r w:rsidRPr="005231B4">
        <w:rPr>
          <w:rFonts w:asciiTheme="minorHAnsi" w:hAnsiTheme="minorHAnsi" w:cstheme="minorHAnsi"/>
          <w:sz w:val="20"/>
          <w:szCs w:val="20"/>
        </w:rPr>
        <w:instrText xml:space="preserve"> TOC \o "1-3" \h \z \u </w:instrText>
      </w:r>
      <w:r w:rsidRPr="005231B4">
        <w:rPr>
          <w:rFonts w:asciiTheme="minorHAnsi" w:hAnsiTheme="minorHAnsi" w:cstheme="minorHAnsi"/>
          <w:sz w:val="20"/>
          <w:szCs w:val="20"/>
        </w:rPr>
        <w:fldChar w:fldCharType="separate"/>
      </w:r>
      <w:hyperlink w:anchor="_Toc42690363" w:history="1">
        <w:r w:rsidR="005231B4" w:rsidRPr="005231B4">
          <w:rPr>
            <w:rStyle w:val="Hipervnculo"/>
            <w:rFonts w:asciiTheme="minorHAnsi" w:hAnsiTheme="minorHAnsi" w:cstheme="minorHAnsi"/>
            <w:i/>
            <w:sz w:val="22"/>
            <w:szCs w:val="22"/>
          </w:rPr>
          <w:t>Capítulo 1</w:t>
        </w:r>
        <w:r w:rsidR="005231B4" w:rsidRPr="005231B4">
          <w:rPr>
            <w:rFonts w:asciiTheme="minorHAnsi" w:hAnsiTheme="minorHAnsi" w:cstheme="minorHAnsi"/>
            <w:sz w:val="28"/>
            <w:szCs w:val="28"/>
            <w:lang w:eastAsia="es-ES"/>
          </w:rPr>
          <w:tab/>
        </w:r>
        <w:r w:rsidR="005231B4" w:rsidRPr="005231B4">
          <w:rPr>
            <w:rStyle w:val="Hipervnculo"/>
            <w:rFonts w:asciiTheme="minorHAnsi" w:hAnsiTheme="minorHAnsi" w:cstheme="minorHAnsi"/>
            <w:sz w:val="22"/>
            <w:szCs w:val="22"/>
          </w:rPr>
          <w:t>Introducción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tab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begin"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instrText xml:space="preserve"> PAGEREF _Toc42690363 \h </w:instrTex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separate"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t>1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end"/>
        </w:r>
      </w:hyperlink>
    </w:p>
    <w:p w14:paraId="1BA8F39D" w14:textId="660434C9" w:rsidR="005231B4" w:rsidRPr="005231B4" w:rsidRDefault="00802655">
      <w:pPr>
        <w:pStyle w:val="TDC2"/>
        <w:tabs>
          <w:tab w:val="left" w:pos="1100"/>
          <w:tab w:val="right" w:leader="dot" w:pos="7501"/>
        </w:tabs>
        <w:rPr>
          <w:rFonts w:cstheme="minorHAnsi"/>
          <w:smallCaps w:val="0"/>
          <w:noProof/>
          <w:sz w:val="28"/>
          <w:szCs w:val="28"/>
          <w:lang w:val="es-ES" w:eastAsia="es-ES"/>
        </w:rPr>
      </w:pPr>
      <w:hyperlink w:anchor="_Toc42690364" w:history="1">
        <w:r w:rsidR="005231B4" w:rsidRPr="005231B4">
          <w:rPr>
            <w:rStyle w:val="Hipervnculo"/>
            <w:rFonts w:cstheme="minorHAnsi"/>
            <w:noProof/>
            <w:sz w:val="24"/>
            <w:szCs w:val="24"/>
            <w:lang w:val="es-ES"/>
          </w:rPr>
          <w:t>1.1</w:t>
        </w:r>
        <w:r w:rsidR="005231B4" w:rsidRPr="005231B4">
          <w:rPr>
            <w:rFonts w:cstheme="minorHAnsi"/>
            <w:smallCaps w:val="0"/>
            <w:noProof/>
            <w:sz w:val="28"/>
            <w:szCs w:val="28"/>
            <w:lang w:val="es-ES" w:eastAsia="es-ES"/>
          </w:rPr>
          <w:tab/>
        </w:r>
        <w:r w:rsidR="005231B4" w:rsidRPr="005231B4">
          <w:rPr>
            <w:rStyle w:val="Hipervnculo"/>
            <w:rFonts w:cstheme="minorHAnsi"/>
            <w:noProof/>
            <w:sz w:val="24"/>
            <w:szCs w:val="24"/>
            <w:lang w:val="es-ES"/>
          </w:rPr>
          <w:t>Sección</w:t>
        </w:r>
        <w:r w:rsidR="005231B4" w:rsidRPr="005231B4">
          <w:rPr>
            <w:rFonts w:cstheme="minorHAnsi"/>
            <w:noProof/>
            <w:webHidden/>
            <w:sz w:val="24"/>
            <w:szCs w:val="24"/>
          </w:rPr>
          <w:tab/>
        </w:r>
        <w:r w:rsidR="005231B4" w:rsidRPr="005231B4">
          <w:rPr>
            <w:rFonts w:cstheme="minorHAnsi"/>
            <w:noProof/>
            <w:webHidden/>
            <w:sz w:val="24"/>
            <w:szCs w:val="24"/>
          </w:rPr>
          <w:fldChar w:fldCharType="begin"/>
        </w:r>
        <w:r w:rsidR="005231B4" w:rsidRPr="005231B4">
          <w:rPr>
            <w:rFonts w:cstheme="minorHAnsi"/>
            <w:noProof/>
            <w:webHidden/>
            <w:sz w:val="24"/>
            <w:szCs w:val="24"/>
          </w:rPr>
          <w:instrText xml:space="preserve"> PAGEREF _Toc42690364 \h </w:instrText>
        </w:r>
        <w:r w:rsidR="005231B4" w:rsidRPr="005231B4">
          <w:rPr>
            <w:rFonts w:cstheme="minorHAnsi"/>
            <w:noProof/>
            <w:webHidden/>
            <w:sz w:val="24"/>
            <w:szCs w:val="24"/>
          </w:rPr>
        </w:r>
        <w:r w:rsidR="005231B4" w:rsidRPr="005231B4">
          <w:rPr>
            <w:rFonts w:cstheme="minorHAnsi"/>
            <w:noProof/>
            <w:webHidden/>
            <w:sz w:val="24"/>
            <w:szCs w:val="24"/>
          </w:rPr>
          <w:fldChar w:fldCharType="separate"/>
        </w:r>
        <w:r w:rsidR="005231B4" w:rsidRPr="005231B4">
          <w:rPr>
            <w:rFonts w:cstheme="minorHAnsi"/>
            <w:noProof/>
            <w:webHidden/>
            <w:sz w:val="24"/>
            <w:szCs w:val="24"/>
          </w:rPr>
          <w:t>1</w:t>
        </w:r>
        <w:r w:rsidR="005231B4" w:rsidRPr="005231B4">
          <w:rPr>
            <w:rFonts w:cstheme="minorHAnsi"/>
            <w:noProof/>
            <w:webHidden/>
            <w:sz w:val="24"/>
            <w:szCs w:val="24"/>
          </w:rPr>
          <w:fldChar w:fldCharType="end"/>
        </w:r>
      </w:hyperlink>
    </w:p>
    <w:p w14:paraId="3B968FE6" w14:textId="4CD4C950" w:rsidR="005231B4" w:rsidRPr="005231B4" w:rsidRDefault="00802655" w:rsidP="005231B4">
      <w:pPr>
        <w:pStyle w:val="TDC1"/>
        <w:rPr>
          <w:rFonts w:asciiTheme="minorHAnsi" w:hAnsiTheme="minorHAnsi" w:cstheme="minorHAnsi"/>
          <w:sz w:val="28"/>
          <w:szCs w:val="28"/>
          <w:lang w:eastAsia="es-ES"/>
        </w:rPr>
      </w:pPr>
      <w:hyperlink w:anchor="_Toc42690365" w:history="1">
        <w:r w:rsidR="005231B4" w:rsidRPr="005231B4">
          <w:rPr>
            <w:rStyle w:val="Hipervnculo"/>
            <w:rFonts w:asciiTheme="minorHAnsi" w:hAnsiTheme="minorHAnsi" w:cstheme="minorHAnsi"/>
            <w:sz w:val="22"/>
            <w:szCs w:val="22"/>
          </w:rPr>
          <w:t>Referencias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tab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begin"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instrText xml:space="preserve"> PAGEREF _Toc42690365 \h </w:instrTex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separate"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t>3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end"/>
        </w:r>
      </w:hyperlink>
    </w:p>
    <w:p w14:paraId="1A1B376F" w14:textId="12B53071" w:rsidR="005231B4" w:rsidRPr="005231B4" w:rsidRDefault="00802655" w:rsidP="005231B4">
      <w:pPr>
        <w:pStyle w:val="TDC1"/>
        <w:rPr>
          <w:rFonts w:asciiTheme="minorHAnsi" w:hAnsiTheme="minorHAnsi" w:cstheme="minorHAnsi"/>
          <w:sz w:val="28"/>
          <w:szCs w:val="28"/>
          <w:lang w:eastAsia="es-ES"/>
        </w:rPr>
      </w:pPr>
      <w:hyperlink w:anchor="_Toc42690366" w:history="1">
        <w:r w:rsidR="005231B4" w:rsidRPr="005231B4">
          <w:rPr>
            <w:rStyle w:val="Hipervnculo"/>
            <w:rFonts w:asciiTheme="minorHAnsi" w:hAnsiTheme="minorHAnsi" w:cstheme="minorHAnsi"/>
            <w:sz w:val="22"/>
            <w:szCs w:val="22"/>
          </w:rPr>
          <w:t>Apéndice A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tab/>
        </w:r>
        <w:r w:rsidR="005231B4">
          <w:rPr>
            <w:rFonts w:asciiTheme="minorHAnsi" w:hAnsiTheme="minorHAnsi" w:cstheme="minorHAnsi"/>
            <w:webHidden/>
            <w:sz w:val="22"/>
            <w:szCs w:val="22"/>
          </w:rPr>
          <w:t>……………………………………………………………………………………………….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begin"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instrText xml:space="preserve"> PAGEREF _Toc42690366 \h </w:instrTex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separate"/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t>5</w:t>
        </w:r>
        <w:r w:rsidR="005231B4" w:rsidRPr="005231B4">
          <w:rPr>
            <w:rFonts w:asciiTheme="minorHAnsi" w:hAnsiTheme="minorHAnsi" w:cstheme="minorHAnsi"/>
            <w:webHidden/>
            <w:sz w:val="22"/>
            <w:szCs w:val="22"/>
          </w:rPr>
          <w:fldChar w:fldCharType="end"/>
        </w:r>
      </w:hyperlink>
    </w:p>
    <w:p w14:paraId="72A51A7A" w14:textId="212A5EBD" w:rsidR="00467D7D" w:rsidRPr="005231B4" w:rsidRDefault="00D802B3" w:rsidP="00467D7D">
      <w:pPr>
        <w:rPr>
          <w:rFonts w:asciiTheme="minorHAnsi" w:hAnsiTheme="minorHAnsi" w:cstheme="minorHAnsi"/>
        </w:rPr>
      </w:pPr>
      <w:r w:rsidRPr="005231B4">
        <w:rPr>
          <w:rFonts w:asciiTheme="minorHAnsi" w:hAnsiTheme="minorHAnsi" w:cstheme="minorHAnsi"/>
          <w:b/>
          <w:bCs/>
          <w:i/>
          <w:iCs/>
          <w:caps/>
          <w:sz w:val="20"/>
          <w:szCs w:val="20"/>
          <w:u w:val="single"/>
        </w:rPr>
        <w:fldChar w:fldCharType="end"/>
      </w:r>
    </w:p>
    <w:p w14:paraId="75B46EB7" w14:textId="77777777" w:rsidR="00632EAC" w:rsidRPr="00A833A5" w:rsidRDefault="00632EAC" w:rsidP="005231B4">
      <w:pPr>
        <w:pStyle w:val="TDC1"/>
      </w:pPr>
    </w:p>
    <w:p w14:paraId="653D7D4B" w14:textId="63F263FC" w:rsidR="00283561" w:rsidRPr="00866945" w:rsidRDefault="00283561" w:rsidP="00E41128">
      <w:pPr>
        <w:jc w:val="left"/>
        <w:rPr>
          <w:lang w:val="es-ES"/>
        </w:rPr>
        <w:sectPr w:rsidR="00283561" w:rsidRPr="00866945" w:rsidSect="00797F19">
          <w:headerReference w:type="default" r:id="rId19"/>
          <w:headerReference w:type="first" r:id="rId20"/>
          <w:footerReference w:type="first" r:id="rId21"/>
          <w:type w:val="oddPage"/>
          <w:pgSz w:w="11906" w:h="16838"/>
          <w:pgMar w:top="2608" w:right="1843" w:bottom="3459" w:left="2552" w:header="2098" w:footer="709" w:gutter="0"/>
          <w:pgNumType w:fmt="lowerRoman"/>
          <w:cols w:space="708"/>
          <w:titlePg/>
          <w:docGrid w:linePitch="360"/>
        </w:sectPr>
      </w:pPr>
    </w:p>
    <w:p w14:paraId="3546650A" w14:textId="7918C642" w:rsidR="0029702C" w:rsidRPr="000C6905" w:rsidRDefault="00082FA0" w:rsidP="009128A4">
      <w:pPr>
        <w:pStyle w:val="Ttulo1"/>
        <w:rPr>
          <w:lang w:val="es-ES"/>
        </w:rPr>
      </w:pPr>
      <w:bookmarkStart w:id="1" w:name="_Toc25343806"/>
      <w:bookmarkStart w:id="2" w:name="_Toc25692978"/>
      <w:bookmarkStart w:id="3" w:name="_Toc42690363"/>
      <w:r w:rsidRPr="000C6905">
        <w:rPr>
          <w:lang w:val="es-ES"/>
        </w:rPr>
        <w:lastRenderedPageBreak/>
        <w:t>I</w:t>
      </w:r>
      <w:r w:rsidR="00CE09B8" w:rsidRPr="000C6905">
        <w:rPr>
          <w:lang w:val="es-ES"/>
        </w:rPr>
        <w:t>ntroducción</w:t>
      </w:r>
      <w:bookmarkEnd w:id="1"/>
      <w:bookmarkEnd w:id="2"/>
      <w:bookmarkEnd w:id="3"/>
    </w:p>
    <w:p w14:paraId="315AE8F6" w14:textId="1D753E48" w:rsidR="000F0705" w:rsidRPr="005F32F0" w:rsidRDefault="005231B4" w:rsidP="0067063E">
      <w:pPr>
        <w:rPr>
          <w:rFonts w:cstheme="minorHAnsi"/>
          <w:lang w:val="es-ES"/>
        </w:rPr>
      </w:pPr>
      <w:r>
        <w:rPr>
          <w:rFonts w:cstheme="minorHAnsi"/>
          <w:lang w:val="es-ES"/>
        </w:rPr>
        <w:t>---</w:t>
      </w:r>
    </w:p>
    <w:p w14:paraId="45605C2B" w14:textId="65B24B1C" w:rsidR="009F6A59" w:rsidRPr="005F32F0" w:rsidRDefault="005231B4" w:rsidP="00C31A60">
      <w:pPr>
        <w:pStyle w:val="Ttulo2"/>
        <w:rPr>
          <w:lang w:val="es-ES"/>
        </w:rPr>
      </w:pPr>
      <w:bookmarkStart w:id="4" w:name="_Toc42690364"/>
      <w:r>
        <w:rPr>
          <w:lang w:val="es-ES"/>
        </w:rPr>
        <w:t>Sección</w:t>
      </w:r>
      <w:bookmarkEnd w:id="4"/>
    </w:p>
    <w:p w14:paraId="1D205BAE" w14:textId="369060CA" w:rsidR="00245F30" w:rsidRPr="005F32F0" w:rsidRDefault="005231B4" w:rsidP="008C2C10">
      <w:pPr>
        <w:rPr>
          <w:rFonts w:cstheme="minorHAnsi"/>
          <w:lang w:val="es-ES"/>
        </w:rPr>
      </w:pPr>
      <w:r>
        <w:rPr>
          <w:rFonts w:cstheme="minorHAnsi"/>
          <w:lang w:val="es-ES"/>
        </w:rPr>
        <w:t>Cita</w:t>
      </w:r>
      <w:r w:rsidR="00A77A2B">
        <w:rPr>
          <w:rFonts w:cstheme="minorHAnsi"/>
          <w:lang w:val="es-ES"/>
        </w:rPr>
        <w:t xml:space="preserve"> literaria</w:t>
      </w:r>
      <w:r>
        <w:rPr>
          <w:rFonts w:cstheme="minorHAnsi"/>
          <w:lang w:val="es-ES"/>
        </w:rPr>
        <w:t>:</w:t>
      </w:r>
    </w:p>
    <w:p w14:paraId="60C46C45" w14:textId="12BC7FA1" w:rsidR="00245F30" w:rsidRDefault="006B24A1" w:rsidP="008C2C10">
      <w:pPr>
        <w:pStyle w:val="Cita"/>
        <w:rPr>
          <w:rFonts w:ascii="Calibri" w:hAnsi="Calibri" w:cs="Calibri"/>
        </w:rPr>
      </w:pPr>
      <w:r>
        <w:rPr>
          <w:rFonts w:ascii="Calibri" w:hAnsi="Calibri" w:cs="Calibri"/>
        </w:rPr>
        <w:t>«</w:t>
      </w:r>
      <w:r w:rsidR="005231B4">
        <w:rPr>
          <w:rFonts w:cstheme="minorHAnsi"/>
        </w:rPr>
        <w:t>---</w:t>
      </w:r>
      <w:r w:rsidR="00A378FF">
        <w:rPr>
          <w:rFonts w:ascii="Calibri" w:hAnsi="Calibri" w:cs="Calibri"/>
        </w:rPr>
        <w:t xml:space="preserve"> »</w:t>
      </w:r>
    </w:p>
    <w:p w14:paraId="497A3866" w14:textId="77777777" w:rsidR="007F0863" w:rsidRPr="007F0863" w:rsidRDefault="007F0863" w:rsidP="007F0863"/>
    <w:p w14:paraId="1645D2F1" w14:textId="04865513" w:rsidR="005231B4" w:rsidRDefault="00346000" w:rsidP="005231B4">
      <w:pPr>
        <w:rPr>
          <w:rFonts w:cstheme="minorHAnsi"/>
          <w:lang w:val="es-ES"/>
        </w:rPr>
      </w:pPr>
      <w:r w:rsidRPr="005F32F0">
        <w:rPr>
          <w:rFonts w:cstheme="minorHAnsi"/>
          <w:lang w:val="es-ES"/>
        </w:rPr>
        <w:t>Dicha ley</w:t>
      </w:r>
      <w:r w:rsidR="00D97350" w:rsidRPr="005F32F0">
        <w:rPr>
          <w:rFonts w:cstheme="minorHAnsi"/>
          <w:lang w:val="es-ES"/>
        </w:rPr>
        <w:t xml:space="preserve">, conocida en la actualidad </w:t>
      </w:r>
      <w:r w:rsidR="00206C8A" w:rsidRPr="005F32F0">
        <w:rPr>
          <w:rFonts w:cstheme="minorHAnsi"/>
          <w:lang w:val="es-ES"/>
        </w:rPr>
        <w:t xml:space="preserve">como </w:t>
      </w:r>
      <w:r w:rsidR="00490751">
        <w:rPr>
          <w:rFonts w:cstheme="minorHAnsi"/>
          <w:lang w:val="es-ES"/>
        </w:rPr>
        <w:t>l</w:t>
      </w:r>
      <w:r w:rsidR="00206C8A" w:rsidRPr="005F32F0">
        <w:rPr>
          <w:rFonts w:cstheme="minorHAnsi"/>
          <w:lang w:val="es-ES"/>
        </w:rPr>
        <w:t>ey</w:t>
      </w:r>
      <w:r w:rsidR="00D97350" w:rsidRPr="005F32F0">
        <w:rPr>
          <w:rFonts w:cstheme="minorHAnsi"/>
          <w:lang w:val="es-ES"/>
        </w:rPr>
        <w:t xml:space="preserve"> de </w:t>
      </w:r>
      <w:r w:rsidR="00C54FFA" w:rsidRPr="005F32F0">
        <w:rPr>
          <w:rFonts w:cstheme="minorHAnsi"/>
          <w:lang w:val="es-ES"/>
        </w:rPr>
        <w:t>Titius-</w:t>
      </w:r>
      <w:r w:rsidR="00D97350" w:rsidRPr="005F32F0">
        <w:rPr>
          <w:rFonts w:cstheme="minorHAnsi"/>
          <w:lang w:val="es-ES"/>
        </w:rPr>
        <w:t>Bode,</w:t>
      </w:r>
      <w:r w:rsidR="00846A9A" w:rsidRPr="005F32F0">
        <w:rPr>
          <w:rFonts w:cstheme="minorHAnsi"/>
          <w:lang w:val="es-ES"/>
        </w:rPr>
        <w:t xml:space="preserve"> </w:t>
      </w:r>
      <w:r w:rsidR="00382453" w:rsidRPr="005F32F0">
        <w:rPr>
          <w:rFonts w:cstheme="minorHAnsi"/>
          <w:lang w:val="es-ES"/>
        </w:rPr>
        <w:t>predecía</w:t>
      </w:r>
      <w:r w:rsidR="009816A4" w:rsidRPr="005F32F0">
        <w:rPr>
          <w:rFonts w:cstheme="minorHAnsi"/>
          <w:lang w:val="es-ES"/>
        </w:rPr>
        <w:t xml:space="preserve"> entre otros</w:t>
      </w:r>
      <w:r w:rsidR="00846A9A" w:rsidRPr="005F32F0">
        <w:rPr>
          <w:rFonts w:cstheme="minorHAnsi"/>
          <w:lang w:val="es-ES"/>
        </w:rPr>
        <w:t xml:space="preserve"> la existencia</w:t>
      </w:r>
      <w:r w:rsidR="00D96BA3" w:rsidRPr="005F32F0">
        <w:rPr>
          <w:rFonts w:cstheme="minorHAnsi"/>
          <w:lang w:val="es-ES"/>
        </w:rPr>
        <w:t xml:space="preserve"> </w:t>
      </w:r>
      <w:r w:rsidR="00846A9A" w:rsidRPr="005F32F0">
        <w:rPr>
          <w:rFonts w:cstheme="minorHAnsi"/>
          <w:lang w:val="es-ES"/>
        </w:rPr>
        <w:t>de un planeta entre Marte y Júpite</w:t>
      </w:r>
      <w:r w:rsidR="00382453" w:rsidRPr="005F32F0">
        <w:rPr>
          <w:rFonts w:cstheme="minorHAnsi"/>
          <w:lang w:val="es-ES"/>
        </w:rPr>
        <w:t>r</w:t>
      </w:r>
      <w:r w:rsidR="00994655" w:rsidRPr="005F32F0">
        <w:rPr>
          <w:rFonts w:cstheme="minorHAnsi"/>
          <w:lang w:val="es-ES"/>
        </w:rPr>
        <w:t>,</w:t>
      </w:r>
      <w:r w:rsidR="00021915" w:rsidRPr="005F32F0">
        <w:rPr>
          <w:rFonts w:cstheme="minorHAnsi"/>
          <w:lang w:val="es-ES"/>
        </w:rPr>
        <w:t xml:space="preserve"> a 2.8 </w:t>
      </w:r>
      <w:r w:rsidR="00D01730" w:rsidRPr="005F32F0">
        <w:rPr>
          <w:rFonts w:cstheme="minorHAnsi"/>
          <w:lang w:val="es-ES"/>
        </w:rPr>
        <w:t>ua</w:t>
      </w:r>
      <w:r w:rsidR="005E658D" w:rsidRPr="005F32F0">
        <w:rPr>
          <w:rStyle w:val="Refdenotaalpie"/>
          <w:rFonts w:cstheme="minorHAnsi"/>
          <w:lang w:val="es-ES"/>
        </w:rPr>
        <w:footnoteReference w:id="2"/>
      </w:r>
      <w:r w:rsidR="005E658D" w:rsidRPr="005F32F0">
        <w:rPr>
          <w:rFonts w:cstheme="minorHAnsi"/>
          <w:lang w:val="es-ES"/>
        </w:rPr>
        <w:t xml:space="preserve">, </w:t>
      </w:r>
      <w:r w:rsidR="00382453" w:rsidRPr="005F32F0">
        <w:rPr>
          <w:rFonts w:cstheme="minorHAnsi"/>
          <w:lang w:val="es-ES"/>
        </w:rPr>
        <w:t xml:space="preserve"> </w:t>
      </w:r>
      <w:r w:rsidR="005231B4">
        <w:rPr>
          <w:rFonts w:cstheme="minorHAnsi"/>
          <w:lang w:val="es-ES"/>
        </w:rPr>
        <w:t>---</w:t>
      </w:r>
      <w:r w:rsidR="00B65297" w:rsidRPr="005F32F0">
        <w:rPr>
          <w:rFonts w:cstheme="minorHAnsi"/>
          <w:lang w:val="es-ES"/>
        </w:rPr>
        <w:t xml:space="preserve"> </w:t>
      </w:r>
      <w:r w:rsidR="00B65297" w:rsidRPr="005F32F0">
        <w:rPr>
          <w:rStyle w:val="Refdenotaalpie"/>
          <w:rFonts w:cstheme="minorHAnsi"/>
          <w:lang w:val="es-ES"/>
        </w:rPr>
        <w:fldChar w:fldCharType="begin" w:fldLock="1"/>
      </w:r>
      <w:r w:rsidR="005231B4">
        <w:rPr>
          <w:rFonts w:cstheme="minorHAnsi"/>
          <w:lang w:val="es-ES"/>
        </w:rPr>
        <w:instrText>ADDIN CSL_CITATION {"citationItems":[{"id":"ITEM-1","itemData":{"ISSN":"02610523","author":[{"dropping-particle":"","family":"Herschel","given":"William","non-dropping-particle":"","parse-names":false,"suffix":""}],"container-title":"Philosophical Transactions of the Royal Society of London","id":"ITEM-1","issued":{"date-parts":[["1802"]]},"page":"213-232","publisher":"The Royal Society","title":"Observations on the Two Lately Discovered Celestial Bodies","type":"article-journal","volume":"92"},"uris":["http://www.mendeley.com/documents/?uuid=d844b6bb-a781-4227-8f1c-c54c61e3d2bc"]}],"mendeley":{"formattedCitation":"(Herschel, 1802)","plainTextFormattedCitation":"(Herschel, 1802)","previouslyFormattedCitation":"(Herschel, 1802)"},"properties":{"noteIndex":0},"schema":"https://github.com/citation-style-language/schema/raw/master/csl-citation.json"}</w:instrText>
      </w:r>
      <w:r w:rsidR="00B65297" w:rsidRPr="005F32F0">
        <w:rPr>
          <w:rStyle w:val="Refdenotaalpie"/>
          <w:rFonts w:cstheme="minorHAnsi"/>
          <w:lang w:val="es-ES"/>
        </w:rPr>
        <w:fldChar w:fldCharType="separate"/>
      </w:r>
      <w:r w:rsidR="005231B4" w:rsidRPr="005231B4">
        <w:rPr>
          <w:rFonts w:cstheme="minorHAnsi"/>
          <w:noProof/>
          <w:lang w:val="es-ES"/>
        </w:rPr>
        <w:t>(Herschel, 1802)</w:t>
      </w:r>
      <w:r w:rsidR="00B65297" w:rsidRPr="005F32F0">
        <w:rPr>
          <w:rStyle w:val="Refdenotaalpie"/>
          <w:rFonts w:cstheme="minorHAnsi"/>
          <w:lang w:val="es-ES"/>
        </w:rPr>
        <w:fldChar w:fldCharType="end"/>
      </w:r>
      <w:r w:rsidR="00B65297" w:rsidRPr="005F32F0">
        <w:rPr>
          <w:rFonts w:cstheme="minorHAnsi"/>
          <w:lang w:val="es-ES"/>
        </w:rPr>
        <w:t xml:space="preserve"> tras el agitado debate que suscitó el descubrimiento</w:t>
      </w:r>
      <w:r w:rsidR="003F250E" w:rsidRPr="005F32F0">
        <w:rPr>
          <w:rFonts w:cstheme="minorHAnsi"/>
          <w:lang w:val="es-ES"/>
        </w:rPr>
        <w:t xml:space="preserve"> </w:t>
      </w:r>
      <w:r w:rsidR="004D73C4" w:rsidRPr="005F32F0">
        <w:rPr>
          <w:rFonts w:cstheme="minorHAnsi"/>
          <w:lang w:val="es-ES"/>
        </w:rPr>
        <w:t>del segundo objeto</w:t>
      </w:r>
      <w:r w:rsidR="00300B91" w:rsidRPr="005F32F0">
        <w:rPr>
          <w:rFonts w:cstheme="minorHAnsi"/>
          <w:lang w:val="es-ES"/>
        </w:rPr>
        <w:t xml:space="preserve">, (2) </w:t>
      </w:r>
      <w:r w:rsidR="00075FAA" w:rsidRPr="005F32F0">
        <w:rPr>
          <w:rFonts w:cstheme="minorHAnsi"/>
          <w:lang w:val="es-ES"/>
        </w:rPr>
        <w:t>Pallas</w:t>
      </w:r>
      <w:r w:rsidR="00794FDD" w:rsidRPr="005F32F0">
        <w:rPr>
          <w:rFonts w:cstheme="minorHAnsi"/>
          <w:lang w:val="es-ES"/>
        </w:rPr>
        <w:t>,</w:t>
      </w:r>
      <w:r w:rsidR="00B65297" w:rsidRPr="005F32F0">
        <w:rPr>
          <w:rFonts w:cstheme="minorHAnsi"/>
          <w:lang w:val="es-ES"/>
        </w:rPr>
        <w:t xml:space="preserve"> por Heinrich Wilhelm Olbers en 1802 </w:t>
      </w:r>
      <w:r w:rsidR="00B65297" w:rsidRPr="005F32F0">
        <w:rPr>
          <w:rStyle w:val="Refdenotaalpie"/>
          <w:rFonts w:cstheme="minorHAnsi"/>
          <w:lang w:val="es-ES"/>
        </w:rPr>
        <w:fldChar w:fldCharType="begin" w:fldLock="1"/>
      </w:r>
      <w:r w:rsidR="005231B4">
        <w:rPr>
          <w:rFonts w:cstheme="minorHAnsi"/>
          <w:lang w:val="es-ES"/>
        </w:rPr>
        <w:instrText>ADDIN CSL_CITATION {"citationItems":[{"id":"ITEM-1","itemData":{"author":[{"dropping-particle":"","family":"Cunningham","given":"Clifford J","non-dropping-particle":"","parse-names":false,"suffix":""},{"dropping-particle":"","family":"Marsden","given":"Brian G","non-dropping-particle":"","parse-names":false,"suffix":""},{"dropping-particle":"","family":"Orchiston","given":"Wayne","non-dropping-particle":"","parse-names":false,"suffix":""}],"id":"ITEM-1","issued":{"date-parts":[["2009"]]},"page":"240-248","title":"How the First Dwarf Planet Became the Asteroid Ceres","type":"article-journal","volume":"248"},"uris":["http://www.mendeley.com/documents/?uuid=ea021a86-0395-4ff3-94bc-9bec3f214fd6"]}],"mendeley":{"formattedCitation":"(Cunningham et al., 2009)","manualFormatting":"(Cunningham et al. 2009)","plainTextFormattedCitation":"(Cunningham et al., 2009)","previouslyFormattedCitation":"(Cunningham et al., 2009)"},"properties":{"noteIndex":0},"schema":"https://github.com/citation-style-language/schema/raw/master/csl-citation.json"}</w:instrText>
      </w:r>
      <w:r w:rsidR="00B65297" w:rsidRPr="005F32F0">
        <w:rPr>
          <w:rStyle w:val="Refdenotaalpie"/>
          <w:rFonts w:cstheme="minorHAnsi"/>
          <w:lang w:val="es-ES"/>
        </w:rPr>
        <w:fldChar w:fldCharType="separate"/>
      </w:r>
      <w:r w:rsidR="005901EC" w:rsidRPr="005901EC">
        <w:rPr>
          <w:rFonts w:cstheme="minorHAnsi"/>
          <w:noProof/>
          <w:lang w:val="es-ES"/>
        </w:rPr>
        <w:t>(Cunningham</w:t>
      </w:r>
      <w:r w:rsidR="00256B97">
        <w:rPr>
          <w:rFonts w:cstheme="minorHAnsi"/>
          <w:noProof/>
          <w:lang w:val="es-ES"/>
        </w:rPr>
        <w:t xml:space="preserve"> et al. </w:t>
      </w:r>
      <w:r w:rsidR="005901EC" w:rsidRPr="005901EC">
        <w:rPr>
          <w:rFonts w:cstheme="minorHAnsi"/>
          <w:noProof/>
          <w:lang w:val="es-ES"/>
        </w:rPr>
        <w:t>2009)</w:t>
      </w:r>
      <w:r w:rsidR="00B65297" w:rsidRPr="005F32F0">
        <w:rPr>
          <w:rStyle w:val="Refdenotaalpie"/>
          <w:rFonts w:cstheme="minorHAnsi"/>
          <w:lang w:val="es-ES"/>
        </w:rPr>
        <w:fldChar w:fldCharType="end"/>
      </w:r>
      <w:r w:rsidR="00B65297" w:rsidRPr="005F32F0">
        <w:rPr>
          <w:rFonts w:cstheme="minorHAnsi"/>
          <w:lang w:val="es-ES"/>
        </w:rPr>
        <w:t xml:space="preserve">. </w:t>
      </w:r>
    </w:p>
    <w:p w14:paraId="2138DD4E" w14:textId="704A632D" w:rsidR="00991D03" w:rsidRDefault="005D1442" w:rsidP="00737851">
      <w:pPr>
        <w:rPr>
          <w:rFonts w:cstheme="minorHAnsi"/>
          <w:lang w:val="es-ES"/>
        </w:rPr>
      </w:pPr>
      <w:r>
        <w:rPr>
          <w:rFonts w:cstheme="minorHAnsi"/>
          <w:lang w:val="es-ES"/>
        </w:rPr>
        <w:t>Esta nueva ordenación cuenta con un total de</w:t>
      </w:r>
      <w:r w:rsidR="00DF32BD" w:rsidRPr="005F32F0">
        <w:rPr>
          <w:rFonts w:cstheme="minorHAnsi"/>
          <w:lang w:val="es-ES"/>
        </w:rPr>
        <w:t xml:space="preserve"> 24 clases</w:t>
      </w:r>
      <w:r w:rsidR="00F4213A">
        <w:rPr>
          <w:rFonts w:cstheme="minorHAnsi"/>
          <w:lang w:val="es-ES"/>
        </w:rPr>
        <w:t xml:space="preserve"> </w:t>
      </w:r>
      <w:r w:rsidR="00F4213A" w:rsidRPr="005F32F0">
        <w:rPr>
          <w:rFonts w:cstheme="minorHAnsi"/>
          <w:lang w:val="es-ES"/>
        </w:rPr>
        <w:t>(</w:t>
      </w:r>
      <w:r w:rsidR="00F4213A" w:rsidRPr="005F32F0">
        <w:rPr>
          <w:rFonts w:cstheme="minorHAnsi"/>
          <w:lang w:val="es-ES"/>
        </w:rPr>
        <w:fldChar w:fldCharType="begin"/>
      </w:r>
      <w:r w:rsidR="00F4213A" w:rsidRPr="005F32F0">
        <w:rPr>
          <w:rFonts w:cstheme="minorHAnsi"/>
          <w:lang w:val="es-ES"/>
        </w:rPr>
        <w:instrText xml:space="preserve"> REF _Ref14788968 \h </w:instrText>
      </w:r>
      <w:r w:rsidR="00F4213A">
        <w:rPr>
          <w:rFonts w:cstheme="minorHAnsi"/>
          <w:lang w:val="es-ES"/>
        </w:rPr>
        <w:instrText xml:space="preserve"> \* MERGEFORMAT </w:instrText>
      </w:r>
      <w:r w:rsidR="00F4213A" w:rsidRPr="005F32F0">
        <w:rPr>
          <w:rFonts w:cstheme="minorHAnsi"/>
          <w:lang w:val="es-ES"/>
        </w:rPr>
      </w:r>
      <w:r w:rsidR="00F4213A" w:rsidRPr="005F32F0">
        <w:rPr>
          <w:rFonts w:cstheme="minorHAnsi"/>
          <w:lang w:val="es-ES"/>
        </w:rPr>
        <w:fldChar w:fldCharType="separate"/>
      </w:r>
      <w:r w:rsidR="005D2496" w:rsidRPr="005F32F0">
        <w:rPr>
          <w:rFonts w:cstheme="minorHAnsi"/>
          <w:lang w:val="es-ES"/>
        </w:rPr>
        <w:t xml:space="preserve">Figura </w:t>
      </w:r>
      <w:r w:rsidR="005D2496">
        <w:rPr>
          <w:rFonts w:cstheme="minorHAnsi"/>
          <w:noProof/>
          <w:lang w:val="es-ES"/>
        </w:rPr>
        <w:t>1</w:t>
      </w:r>
      <w:r w:rsidR="00F4213A" w:rsidRPr="005F32F0">
        <w:rPr>
          <w:rFonts w:cstheme="minorHAnsi"/>
          <w:lang w:val="es-ES"/>
        </w:rPr>
        <w:fldChar w:fldCharType="end"/>
      </w:r>
      <w:r w:rsidR="00F4213A" w:rsidRPr="005F32F0">
        <w:rPr>
          <w:rFonts w:cstheme="minorHAnsi"/>
          <w:lang w:val="es-ES"/>
        </w:rPr>
        <w:t>)</w:t>
      </w:r>
      <w:r w:rsidR="00CC7E57" w:rsidRPr="005F32F0">
        <w:rPr>
          <w:rFonts w:cstheme="minorHAnsi"/>
          <w:lang w:val="es-ES"/>
        </w:rPr>
        <w:t>,</w:t>
      </w:r>
      <w:r w:rsidR="00DF32BD" w:rsidRPr="005F32F0">
        <w:rPr>
          <w:rFonts w:cstheme="minorHAnsi"/>
          <w:lang w:val="es-ES"/>
        </w:rPr>
        <w:t xml:space="preserve"> consistentes con la</w:t>
      </w:r>
      <w:r w:rsidR="00D3329B">
        <w:rPr>
          <w:rFonts w:cstheme="minorHAnsi"/>
          <w:lang w:val="es-ES"/>
        </w:rPr>
        <w:t>s clases de la taxonomía de Bus</w:t>
      </w:r>
      <w:r w:rsidR="00194AAE">
        <w:rPr>
          <w:rFonts w:cstheme="minorHAnsi"/>
          <w:lang w:val="es-ES"/>
        </w:rPr>
        <w:t xml:space="preserve"> —</w:t>
      </w:r>
      <w:r w:rsidR="00DF32BD" w:rsidRPr="005F32F0">
        <w:rPr>
          <w:rFonts w:cstheme="minorHAnsi"/>
          <w:lang w:val="es-ES"/>
        </w:rPr>
        <w:t xml:space="preserve">y por </w:t>
      </w:r>
      <w:r w:rsidR="00550C5F">
        <w:rPr>
          <w:rFonts w:cstheme="minorHAnsi"/>
          <w:lang w:val="es-ES"/>
        </w:rPr>
        <w:t>ende</w:t>
      </w:r>
      <w:r w:rsidR="00DF32BD" w:rsidRPr="005F32F0">
        <w:rPr>
          <w:rFonts w:cstheme="minorHAnsi"/>
          <w:lang w:val="es-ES"/>
        </w:rPr>
        <w:t xml:space="preserve"> con la propuesta por Tholen</w:t>
      </w:r>
      <w:r w:rsidR="00194AAE">
        <w:rPr>
          <w:rFonts w:cstheme="minorHAnsi"/>
          <w:lang w:val="es-ES"/>
        </w:rPr>
        <w:t>—</w:t>
      </w:r>
      <w:r w:rsidR="00DF32BD" w:rsidRPr="005F32F0">
        <w:rPr>
          <w:rFonts w:cstheme="minorHAnsi"/>
          <w:lang w:val="es-ES"/>
        </w:rPr>
        <w:t xml:space="preserve">, </w:t>
      </w:r>
      <w:r w:rsidR="0036397F">
        <w:rPr>
          <w:rFonts w:cstheme="minorHAnsi"/>
          <w:lang w:val="es-ES"/>
        </w:rPr>
        <w:t>a excepción de un</w:t>
      </w:r>
      <w:r w:rsidR="00DF32BD" w:rsidRPr="005F32F0">
        <w:rPr>
          <w:rFonts w:cstheme="minorHAnsi"/>
          <w:lang w:val="es-ES"/>
        </w:rPr>
        <w:t xml:space="preserve"> nuevo tipo </w:t>
      </w:r>
      <w:r w:rsidR="0036397F">
        <w:rPr>
          <w:rFonts w:cstheme="minorHAnsi"/>
          <w:lang w:val="es-ES"/>
        </w:rPr>
        <w:t xml:space="preserve">taxonómico </w:t>
      </w:r>
      <w:r w:rsidR="006465D2" w:rsidRPr="005F32F0">
        <w:rPr>
          <w:rFonts w:cstheme="minorHAnsi"/>
          <w:lang w:val="es-ES"/>
        </w:rPr>
        <w:t xml:space="preserve">denominado </w:t>
      </w:r>
      <w:r w:rsidR="00DF32BD" w:rsidRPr="005F32F0">
        <w:rPr>
          <w:rFonts w:cstheme="minorHAnsi"/>
          <w:lang w:val="es-ES"/>
        </w:rPr>
        <w:t>Sv</w:t>
      </w:r>
      <w:r w:rsidR="005231B4">
        <w:rPr>
          <w:rFonts w:cstheme="minorHAnsi"/>
          <w:lang w:val="es-ES"/>
        </w:rPr>
        <w:t xml:space="preserve"> (ver </w:t>
      </w:r>
      <w:r w:rsidR="005231B4">
        <w:rPr>
          <w:rFonts w:cstheme="minorHAnsi"/>
          <w:lang w:val="es-ES"/>
        </w:rPr>
        <w:fldChar w:fldCharType="begin"/>
      </w:r>
      <w:r w:rsidR="005231B4">
        <w:rPr>
          <w:rFonts w:cstheme="minorHAnsi"/>
          <w:lang w:val="es-ES"/>
        </w:rPr>
        <w:instrText xml:space="preserve"> REF _Ref31134227 \h </w:instrText>
      </w:r>
      <w:r w:rsidR="005231B4">
        <w:rPr>
          <w:rFonts w:cstheme="minorHAnsi"/>
          <w:lang w:val="es-ES"/>
        </w:rPr>
      </w:r>
      <w:r w:rsidR="005231B4">
        <w:rPr>
          <w:rFonts w:cstheme="minorHAnsi"/>
          <w:lang w:val="es-ES"/>
        </w:rPr>
        <w:fldChar w:fldCharType="separate"/>
      </w:r>
      <w:r w:rsidR="005231B4">
        <w:rPr>
          <w:lang w:val="es-ES"/>
        </w:rPr>
        <w:t>Apéndice A</w:t>
      </w:r>
      <w:r w:rsidR="005231B4">
        <w:rPr>
          <w:rFonts w:cstheme="minorHAnsi"/>
          <w:lang w:val="es-ES"/>
        </w:rPr>
        <w:fldChar w:fldCharType="end"/>
      </w:r>
      <w:r w:rsidR="005231B4">
        <w:rPr>
          <w:rFonts w:cstheme="minorHAnsi"/>
          <w:lang w:val="es-ES"/>
        </w:rPr>
        <w:t>)</w:t>
      </w:r>
      <w:r w:rsidR="004B1AD5">
        <w:rPr>
          <w:rFonts w:cstheme="minorHAnsi"/>
          <w:lang w:val="es-ES"/>
        </w:rPr>
        <w:t>.</w:t>
      </w:r>
      <w:r w:rsidR="00E13C3B" w:rsidRPr="005F32F0">
        <w:rPr>
          <w:rFonts w:cstheme="minorHAnsi"/>
          <w:lang w:val="es-ES"/>
        </w:rPr>
        <w:t xml:space="preserve"> </w:t>
      </w:r>
    </w:p>
    <w:p w14:paraId="32BCCB80" w14:textId="77777777" w:rsidR="00052AA6" w:rsidRPr="005F32F0" w:rsidRDefault="00052AA6" w:rsidP="00D2275E">
      <w:pPr>
        <w:rPr>
          <w:rFonts w:cstheme="minorHAnsi"/>
          <w:lang w:val="es-ES"/>
        </w:rPr>
      </w:pPr>
    </w:p>
    <w:p w14:paraId="05FFE210" w14:textId="77777777" w:rsidR="0033161F" w:rsidRPr="00F4213A" w:rsidRDefault="0033161F" w:rsidP="000113C9">
      <w:pPr>
        <w:keepNext/>
        <w:jc w:val="center"/>
        <w:rPr>
          <w:rFonts w:cstheme="minorHAnsi"/>
          <w:lang w:val="es-ES"/>
        </w:rPr>
      </w:pPr>
      <w:r w:rsidRPr="005F32F0">
        <w:rPr>
          <w:rFonts w:cstheme="minorHAnsi"/>
          <w:noProof/>
          <w:lang w:val="es-ES" w:eastAsia="es-ES"/>
        </w:rPr>
        <w:lastRenderedPageBreak/>
        <w:drawing>
          <wp:inline distT="0" distB="0" distL="0" distR="0" wp14:anchorId="6D24AC4D" wp14:editId="03405CA6">
            <wp:extent cx="2603266" cy="1800000"/>
            <wp:effectExtent l="0" t="0" r="6985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eMeo Taxonomía.g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3266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2962B" w14:textId="6C71054C" w:rsidR="0033161F" w:rsidRPr="005F32F0" w:rsidRDefault="0033161F" w:rsidP="0033161F">
      <w:pPr>
        <w:pStyle w:val="Descripcin"/>
        <w:rPr>
          <w:rFonts w:cstheme="minorHAnsi"/>
          <w:lang w:val="es-ES"/>
        </w:rPr>
      </w:pPr>
      <w:bookmarkStart w:id="5" w:name="_Ref14788968"/>
      <w:r w:rsidRPr="005F32F0">
        <w:rPr>
          <w:rFonts w:cstheme="minorHAnsi"/>
          <w:lang w:val="es-ES"/>
        </w:rPr>
        <w:t xml:space="preserve">Figura </w:t>
      </w:r>
      <w:r w:rsidRPr="005F32F0">
        <w:rPr>
          <w:rFonts w:cstheme="minorHAnsi"/>
        </w:rPr>
        <w:fldChar w:fldCharType="begin"/>
      </w:r>
      <w:r w:rsidRPr="005F32F0">
        <w:rPr>
          <w:rFonts w:cstheme="minorHAnsi"/>
          <w:lang w:val="es-ES"/>
        </w:rPr>
        <w:instrText xml:space="preserve"> SEQ Figura \* ARABIC </w:instrText>
      </w:r>
      <w:r w:rsidRPr="005F32F0">
        <w:rPr>
          <w:rFonts w:cstheme="minorHAnsi"/>
        </w:rPr>
        <w:fldChar w:fldCharType="separate"/>
      </w:r>
      <w:r w:rsidR="005D2496">
        <w:rPr>
          <w:rFonts w:cstheme="minorHAnsi"/>
          <w:noProof/>
          <w:lang w:val="es-ES"/>
        </w:rPr>
        <w:t>1</w:t>
      </w:r>
      <w:r w:rsidRPr="005F32F0">
        <w:rPr>
          <w:rFonts w:cstheme="minorHAnsi"/>
        </w:rPr>
        <w:fldChar w:fldCharType="end"/>
      </w:r>
      <w:bookmarkEnd w:id="5"/>
      <w:r w:rsidR="006860B2" w:rsidRPr="005F32F0">
        <w:rPr>
          <w:rFonts w:cstheme="minorHAnsi"/>
          <w:lang w:val="es-ES"/>
        </w:rPr>
        <w:t xml:space="preserve">. </w:t>
      </w:r>
      <w:r w:rsidR="000F0B0C" w:rsidRPr="000F0B0C">
        <w:rPr>
          <w:rFonts w:cstheme="minorHAnsi"/>
          <w:lang w:val="es-ES"/>
        </w:rPr>
        <w:t xml:space="preserve">Representación de las 24 clases definidas por la taxonomía </w:t>
      </w:r>
      <w:r w:rsidR="000F0B0C">
        <w:rPr>
          <w:rFonts w:cstheme="minorHAnsi"/>
          <w:lang w:val="es-ES"/>
        </w:rPr>
        <w:t>de</w:t>
      </w:r>
      <w:r w:rsidR="000F0B0C" w:rsidRPr="000F0B0C">
        <w:rPr>
          <w:rFonts w:cstheme="minorHAnsi"/>
          <w:lang w:val="es-ES"/>
        </w:rPr>
        <w:t xml:space="preserve"> Bus-DeMeo</w:t>
      </w:r>
      <w:r w:rsidR="00D24FB3">
        <w:rPr>
          <w:rFonts w:cstheme="minorHAnsi"/>
          <w:lang w:val="es-ES"/>
        </w:rPr>
        <w:t xml:space="preserve"> </w:t>
      </w:r>
      <w:r w:rsidR="000F0B0C" w:rsidRPr="000F0B0C">
        <w:rPr>
          <w:rFonts w:cstheme="minorHAnsi"/>
          <w:lang w:val="es-ES"/>
        </w:rPr>
        <w:t xml:space="preserve">entre 0.45 y 2.45 </w:t>
      </w:r>
      <w:r w:rsidR="000F0B0C" w:rsidRPr="000F0B0C">
        <w:rPr>
          <w:rFonts w:cstheme="minorHAnsi"/>
          <w:lang w:val="es-ES"/>
        </w:rPr>
        <w:t></w:t>
      </w:r>
      <w:r w:rsidR="003E6BB0">
        <w:rPr>
          <w:rFonts w:cstheme="minorHAnsi"/>
          <w:lang w:val="es-ES"/>
        </w:rPr>
        <w:t xml:space="preserve">µm </w:t>
      </w:r>
      <w:r w:rsidR="009029FA" w:rsidRPr="003B6B0B">
        <w:rPr>
          <w:rFonts w:cstheme="minorHAnsi"/>
          <w:lang w:val="es-ES"/>
        </w:rPr>
        <w:fldChar w:fldCharType="begin" w:fldLock="1"/>
      </w:r>
      <w:r w:rsidR="005231B4">
        <w:rPr>
          <w:rFonts w:cstheme="minorHAnsi"/>
          <w:lang w:val="es-ES"/>
        </w:rPr>
        <w:instrText xml:space="preserve">ADDIN CSL_CITATION {"citationItems":[{"id":"ITEM-1","itemData":{"DOI":"10.1016/j.icarus.2009.02.005","ISSN":"00191035","abstract":"The availability of asteroid spectral measurements extending to the near-infrared, resulting from the development of new telescopic instruments (such as SpeX [Rayner, J.T., and 7 colleagues, 2003. Astron. Soc. Pacific 115, 362-382]), provides a new basis for classifying asteroid reflectance spectra. We present an asteroid taxonomy classification system based on reflectance spectrum characteristics for 371 asteroids measured over the wavelength range 0.45 to 2.45 </w:instrText>
      </w:r>
      <w:r w:rsidR="005231B4">
        <w:rPr>
          <w:rFonts w:cstheme="minorHAnsi" w:hint="eastAsia"/>
          <w:lang w:val="es-ES"/>
        </w:rPr>
        <w:instrText>μ</w:instrText>
      </w:r>
      <w:r w:rsidR="005231B4">
        <w:rPr>
          <w:rFonts w:cstheme="minorHAnsi"/>
          <w:lang w:val="es-ES"/>
        </w:rPr>
        <w:instrText xml:space="preserve">m. This system of 24 classes is constructed using principal component analysis, following most closely the visible wavelength taxonomy of Bus [Bus, S.J., 1999. Ph.D. thesis, Massachusetts Institute of Technology], which itself builds upon the system of Tholen [Tholen, D.J., 1984. Ph.D. thesis, University of Arizona]. Nearly all of the Bus taxonomy classes are preserved, with one new class (Sv) defined. For each class we present boundary definitions, spectral descriptions, and prototype examples. A flow chart method is presented for classifying newly acquired data spanning this wavelength range. When data are available only in the near-infrared range (0.85 to 2.45 </w:instrText>
      </w:r>
      <w:r w:rsidR="005231B4">
        <w:rPr>
          <w:rFonts w:cstheme="minorHAnsi" w:hint="eastAsia"/>
          <w:lang w:val="es-ES"/>
        </w:rPr>
        <w:instrText>μ</w:instrText>
      </w:r>
      <w:r w:rsidR="005231B4">
        <w:rPr>
          <w:rFonts w:cstheme="minorHAnsi"/>
          <w:lang w:val="es-ES"/>
        </w:rPr>
        <w:instrText>m), classification is also possible in many cases through an alternate flow chart process. Within our sample, several classes remain relatively rare: only 6 objects fall into the A-class; 349 Dembowska and 3628 Boznemcova reside as the only objects in their respective R- and O-classes. Eight Q-class objects are all near-Earth asteroids. We note 1904 Massevitch as an outer main-belt V-type while 15 other V-type objects have inner main-belt orbits consistent with an association with Vesta. © 2009 Elsevier Inc. All rights reserved.","author":[{"dropping-particle":"","family":"DeMeo","given":"Francesca E.","non-dropping-particle":"","parse-names":false,"suffix":""},{"dropping-particle":"","family":"Binzel","given":"Richard P.","non-dropping-particle":"","parse-names":false,"suffix":""},{"dropping-particle":"","family":"Slivan","given":"Stephen M.","non-dropping-particle":"","parse-names":false,"suffix":""},{"dropping-particle":"","family":"Bus","given":"Schelte J.","non-dropping-particle":"","parse-names":false,"suffix":""}],"container-title":"Icarus","id":"ITEM-1","issue":"1","issued":{"date-parts":[["2009","7"]]},"page":"160-180","publisher":"Elsevier Inc.","title":"An extension of the Bus asteroid taxonomy into the near-infrared","type":"article-journal","volume":"202"},"uris":["http://www.mendeley.com/documents/?uuid=2126a3b3-fc7b-4f49-b0c6-664445db6eba"]}],"mendeley":{"formattedCitation":"(DeMeo et al., 2009)","plainTextFormattedCitation":"(DeMeo et al., 2009)","previouslyFormattedCitation":"(DeMeo et al., 2009)"},"properties":{"noteIndex":0},"schema":"https://github.com/citation-style-language/schema/raw/master/csl-citation.json"}</w:instrText>
      </w:r>
      <w:r w:rsidR="009029FA" w:rsidRPr="003B6B0B">
        <w:rPr>
          <w:rFonts w:cstheme="minorHAnsi"/>
          <w:lang w:val="es-ES"/>
        </w:rPr>
        <w:fldChar w:fldCharType="separate"/>
      </w:r>
      <w:r w:rsidR="005231B4" w:rsidRPr="005231B4">
        <w:rPr>
          <w:rFonts w:cstheme="minorHAnsi"/>
          <w:b w:val="0"/>
          <w:noProof/>
          <w:lang w:val="es-ES"/>
        </w:rPr>
        <w:t>(DeMeo et al., 2009)</w:t>
      </w:r>
      <w:r w:rsidR="009029FA" w:rsidRPr="003B6B0B">
        <w:rPr>
          <w:rFonts w:cstheme="minorHAnsi"/>
          <w:lang w:val="es-ES"/>
        </w:rPr>
        <w:fldChar w:fldCharType="end"/>
      </w:r>
      <w:r w:rsidR="00F34A82" w:rsidRPr="003B6B0B">
        <w:rPr>
          <w:rFonts w:cstheme="minorHAnsi"/>
          <w:lang w:val="es-ES"/>
        </w:rPr>
        <w:t>.</w:t>
      </w:r>
    </w:p>
    <w:p w14:paraId="5A10386F" w14:textId="77777777" w:rsidR="003073D7" w:rsidRDefault="003073D7" w:rsidP="000F4FE5">
      <w:pPr>
        <w:rPr>
          <w:rFonts w:cstheme="minorHAnsi"/>
          <w:lang w:val="es-ES"/>
        </w:rPr>
      </w:pPr>
    </w:p>
    <w:p w14:paraId="55E27F2B" w14:textId="0980FDF7" w:rsidR="006D4C70" w:rsidRPr="00B72420" w:rsidRDefault="006D4C70" w:rsidP="005231B4">
      <w:pPr>
        <w:ind w:firstLine="0"/>
        <w:rPr>
          <w:lang w:val="es-ES"/>
        </w:rPr>
        <w:sectPr w:rsidR="006D4C70" w:rsidRPr="00B72420" w:rsidSect="00816D79">
          <w:headerReference w:type="default" r:id="rId23"/>
          <w:headerReference w:type="first" r:id="rId24"/>
          <w:type w:val="oddPage"/>
          <w:pgSz w:w="11906" w:h="16838"/>
          <w:pgMar w:top="2608" w:right="1843" w:bottom="3459" w:left="2552" w:header="1928" w:footer="2721" w:gutter="0"/>
          <w:pgNumType w:start="1"/>
          <w:cols w:space="708"/>
          <w:titlePg/>
          <w:docGrid w:linePitch="360"/>
        </w:sectPr>
      </w:pPr>
    </w:p>
    <w:p w14:paraId="78428401" w14:textId="6E0D6D68" w:rsidR="00524B32" w:rsidRDefault="00AC37A9" w:rsidP="005231B4">
      <w:pPr>
        <w:pStyle w:val="Ttulo1"/>
        <w:numPr>
          <w:ilvl w:val="0"/>
          <w:numId w:val="0"/>
        </w:numPr>
        <w:jc w:val="both"/>
      </w:pPr>
      <w:bookmarkStart w:id="6" w:name="_Toc25343846"/>
      <w:bookmarkStart w:id="7" w:name="_Toc25693013"/>
      <w:bookmarkStart w:id="8" w:name="_Toc42690365"/>
      <w:r w:rsidRPr="00C569A5">
        <w:lastRenderedPageBreak/>
        <w:t>Referenci</w:t>
      </w:r>
      <w:bookmarkEnd w:id="6"/>
      <w:r w:rsidR="00E56855" w:rsidRPr="00C569A5">
        <w:t>as</w:t>
      </w:r>
      <w:bookmarkEnd w:id="7"/>
      <w:bookmarkEnd w:id="8"/>
    </w:p>
    <w:p w14:paraId="3C802FA2" w14:textId="77777777" w:rsidR="009B5ACF" w:rsidRPr="000F3021" w:rsidRDefault="009B5ACF" w:rsidP="00D146C6">
      <w:pPr>
        <w:ind w:firstLine="0"/>
        <w:rPr>
          <w:sz w:val="20"/>
          <w:lang w:val="es-ES"/>
        </w:rPr>
      </w:pPr>
    </w:p>
    <w:p w14:paraId="4DFC2E76" w14:textId="7DB3D053" w:rsidR="005231B4" w:rsidRPr="005231B4" w:rsidRDefault="005231B4" w:rsidP="005231B4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>
        <w:rPr>
          <w:lang w:val="es-ES"/>
        </w:rPr>
        <w:fldChar w:fldCharType="begin" w:fldLock="1"/>
      </w:r>
      <w:r>
        <w:rPr>
          <w:lang w:val="es-ES"/>
        </w:rPr>
        <w:instrText xml:space="preserve">ADDIN Mendeley Bibliography CSL_BIBLIOGRAPHY </w:instrText>
      </w:r>
      <w:r>
        <w:rPr>
          <w:lang w:val="es-ES"/>
        </w:rPr>
        <w:fldChar w:fldCharType="separate"/>
      </w:r>
      <w:r w:rsidRPr="005231B4">
        <w:rPr>
          <w:rFonts w:cs="Times New Roman"/>
          <w:noProof/>
          <w:szCs w:val="24"/>
        </w:rPr>
        <w:t>Cunningham, C.J. et al., 2009. How the First Dwarf Planet Became the Asteroid Ceres 248, 240–248.</w:t>
      </w:r>
    </w:p>
    <w:p w14:paraId="5E8F38C9" w14:textId="77777777" w:rsidR="005231B4" w:rsidRPr="005231B4" w:rsidRDefault="005231B4" w:rsidP="005231B4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231B4">
        <w:rPr>
          <w:rFonts w:cs="Times New Roman"/>
          <w:noProof/>
          <w:szCs w:val="24"/>
        </w:rPr>
        <w:t xml:space="preserve">DeMeo, F.E. et al., 2009. An extension of the Bus asteroid taxonomy into the near-infrared. </w:t>
      </w:r>
      <w:r w:rsidRPr="005231B4">
        <w:rPr>
          <w:rFonts w:cs="Times New Roman"/>
          <w:i/>
          <w:iCs/>
          <w:noProof/>
          <w:szCs w:val="24"/>
        </w:rPr>
        <w:t>Icarus</w:t>
      </w:r>
      <w:r w:rsidRPr="005231B4">
        <w:rPr>
          <w:rFonts w:cs="Times New Roman"/>
          <w:noProof/>
          <w:szCs w:val="24"/>
        </w:rPr>
        <w:t xml:space="preserve"> 202, 160–180. DOI: 10.1016/j.icarus.2009.02.005.</w:t>
      </w:r>
    </w:p>
    <w:p w14:paraId="378261A5" w14:textId="77777777" w:rsidR="005231B4" w:rsidRPr="005231B4" w:rsidRDefault="005231B4" w:rsidP="005231B4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5231B4">
        <w:rPr>
          <w:rFonts w:cs="Times New Roman"/>
          <w:noProof/>
          <w:szCs w:val="24"/>
        </w:rPr>
        <w:t xml:space="preserve">Herschel, W., 1802. Observations on the Two Lately Discovered Celestial Bodies. </w:t>
      </w:r>
      <w:r w:rsidRPr="005231B4">
        <w:rPr>
          <w:rFonts w:cs="Times New Roman"/>
          <w:i/>
          <w:iCs/>
          <w:noProof/>
          <w:szCs w:val="24"/>
        </w:rPr>
        <w:t>Philos. Trans. R. Soc. London</w:t>
      </w:r>
      <w:r w:rsidRPr="005231B4">
        <w:rPr>
          <w:rFonts w:cs="Times New Roman"/>
          <w:noProof/>
          <w:szCs w:val="24"/>
        </w:rPr>
        <w:t xml:space="preserve"> 92, 213–232.</w:t>
      </w:r>
    </w:p>
    <w:p w14:paraId="43289CB3" w14:textId="12FEDD52" w:rsidR="006A3A5E" w:rsidRDefault="005231B4" w:rsidP="00D146C6">
      <w:pPr>
        <w:ind w:firstLine="0"/>
        <w:rPr>
          <w:lang w:val="es-ES"/>
        </w:rPr>
      </w:pPr>
      <w:r>
        <w:rPr>
          <w:lang w:val="es-ES"/>
        </w:rPr>
        <w:fldChar w:fldCharType="end"/>
      </w:r>
    </w:p>
    <w:p w14:paraId="75C4BE10" w14:textId="77777777" w:rsidR="006A3A5E" w:rsidRDefault="006A3A5E" w:rsidP="00D146C6">
      <w:pPr>
        <w:ind w:firstLine="0"/>
        <w:rPr>
          <w:lang w:val="es-ES"/>
        </w:rPr>
      </w:pPr>
    </w:p>
    <w:p w14:paraId="3C70C7F7" w14:textId="77777777" w:rsidR="006A3A5E" w:rsidRDefault="006A3A5E" w:rsidP="00D146C6">
      <w:pPr>
        <w:ind w:firstLine="0"/>
        <w:rPr>
          <w:lang w:val="es-ES"/>
        </w:rPr>
      </w:pPr>
    </w:p>
    <w:p w14:paraId="04DB2E57" w14:textId="77777777" w:rsidR="006A3A5E" w:rsidRDefault="006A3A5E" w:rsidP="00D146C6">
      <w:pPr>
        <w:ind w:firstLine="0"/>
        <w:rPr>
          <w:lang w:val="es-ES"/>
        </w:rPr>
      </w:pPr>
    </w:p>
    <w:p w14:paraId="1FFA274E" w14:textId="77777777" w:rsidR="006A3A5E" w:rsidRDefault="006A3A5E" w:rsidP="00D146C6">
      <w:pPr>
        <w:ind w:firstLine="0"/>
        <w:rPr>
          <w:lang w:val="es-ES"/>
        </w:rPr>
      </w:pPr>
    </w:p>
    <w:p w14:paraId="78F56852" w14:textId="77777777" w:rsidR="009E5AD6" w:rsidRDefault="009E5AD6" w:rsidP="00D146C6">
      <w:pPr>
        <w:ind w:firstLine="0"/>
        <w:rPr>
          <w:lang w:val="es-ES"/>
        </w:rPr>
      </w:pPr>
    </w:p>
    <w:p w14:paraId="217D0AFD" w14:textId="77777777" w:rsidR="008A1EF5" w:rsidRDefault="008A1EF5" w:rsidP="00D146C6">
      <w:pPr>
        <w:ind w:firstLine="0"/>
        <w:rPr>
          <w:lang w:val="es-ES"/>
        </w:rPr>
        <w:sectPr w:rsidR="008A1EF5" w:rsidSect="00816D79">
          <w:headerReference w:type="default" r:id="rId25"/>
          <w:headerReference w:type="first" r:id="rId26"/>
          <w:pgSz w:w="11906" w:h="16838" w:code="9"/>
          <w:pgMar w:top="2608" w:right="1843" w:bottom="3459" w:left="2552" w:header="1928" w:footer="2721" w:gutter="0"/>
          <w:cols w:space="708"/>
          <w:titlePg/>
          <w:docGrid w:linePitch="360"/>
        </w:sectPr>
      </w:pPr>
    </w:p>
    <w:p w14:paraId="1E9EF9BB" w14:textId="55F134A2" w:rsidR="009E5AD6" w:rsidRDefault="009E5AD6" w:rsidP="00D146C6">
      <w:pPr>
        <w:ind w:firstLine="0"/>
        <w:rPr>
          <w:lang w:val="es-ES"/>
        </w:rPr>
        <w:sectPr w:rsidR="009E5AD6" w:rsidSect="009F6F55">
          <w:type w:val="evenPage"/>
          <w:pgSz w:w="11906" w:h="16838" w:code="9"/>
          <w:pgMar w:top="2608" w:right="1843" w:bottom="3459" w:left="2552" w:header="709" w:footer="2721" w:gutter="0"/>
          <w:cols w:space="708"/>
          <w:titlePg/>
          <w:docGrid w:linePitch="360"/>
        </w:sectPr>
      </w:pPr>
    </w:p>
    <w:p w14:paraId="590B979B" w14:textId="463F731D" w:rsidR="00EE3E05" w:rsidRDefault="00EE50F1" w:rsidP="00901EE9">
      <w:pPr>
        <w:pStyle w:val="Ttulo1"/>
        <w:numPr>
          <w:ilvl w:val="0"/>
          <w:numId w:val="0"/>
        </w:numPr>
        <w:tabs>
          <w:tab w:val="center" w:pos="3685"/>
        </w:tabs>
        <w:jc w:val="both"/>
        <w:rPr>
          <w:lang w:val="es-ES"/>
        </w:rPr>
      </w:pPr>
      <w:bookmarkStart w:id="9" w:name="_Ref31134227"/>
      <w:bookmarkStart w:id="10" w:name="_Toc42690366"/>
      <w:r>
        <w:rPr>
          <w:lang w:val="es-ES"/>
        </w:rPr>
        <w:lastRenderedPageBreak/>
        <w:t>A</w:t>
      </w:r>
      <w:r w:rsidR="00EE3E05">
        <w:rPr>
          <w:lang w:val="es-ES"/>
        </w:rPr>
        <w:t>péndice A</w:t>
      </w:r>
      <w:bookmarkEnd w:id="9"/>
      <w:bookmarkEnd w:id="10"/>
      <w:r w:rsidR="00901EE9">
        <w:rPr>
          <w:lang w:val="es-ES"/>
        </w:rPr>
        <w:tab/>
      </w:r>
    </w:p>
    <w:p w14:paraId="7F32FAD8" w14:textId="2422A1E9" w:rsidR="008C38BB" w:rsidRPr="008B0919" w:rsidRDefault="005231B4" w:rsidP="005231B4">
      <w:pPr>
        <w:rPr>
          <w:lang w:val="es-ES"/>
        </w:rPr>
      </w:pPr>
      <w:r>
        <w:rPr>
          <w:lang w:val="es-ES"/>
        </w:rPr>
        <w:t>---</w:t>
      </w:r>
    </w:p>
    <w:sectPr w:rsidR="008C38BB" w:rsidRPr="008B0919" w:rsidSect="005231B4">
      <w:headerReference w:type="default" r:id="rId27"/>
      <w:type w:val="oddPage"/>
      <w:pgSz w:w="11906" w:h="16838"/>
      <w:pgMar w:top="2608" w:right="1843" w:bottom="3459" w:left="2552" w:header="1928" w:footer="2721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1004B7C" w14:textId="77777777" w:rsidR="00642193" w:rsidRDefault="00642193" w:rsidP="00C91513">
      <w:r>
        <w:separator/>
      </w:r>
    </w:p>
  </w:endnote>
  <w:endnote w:type="continuationSeparator" w:id="0">
    <w:p w14:paraId="30E1A4AE" w14:textId="77777777" w:rsidR="00642193" w:rsidRDefault="00642193" w:rsidP="00C91513">
      <w:r>
        <w:continuationSeparator/>
      </w:r>
    </w:p>
  </w:endnote>
  <w:endnote w:type="continuationNotice" w:id="1">
    <w:p w14:paraId="0F854517" w14:textId="77777777" w:rsidR="00642193" w:rsidRDefault="0064219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M Roman 12">
    <w:altName w:val="Courier New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erif">
    <w:altName w:val="Cambria"/>
    <w:charset w:val="01"/>
    <w:family w:val="roman"/>
    <w:pitch w:val="variable"/>
  </w:font>
  <w:font w:name="AR PL SungtiL GB">
    <w:panose1 w:val="00000000000000000000"/>
    <w:charset w:val="00"/>
    <w:family w:val="roman"/>
    <w:notTrueType/>
    <w:pitch w:val="default"/>
  </w:font>
  <w:font w:name="Lohit Devanagari">
    <w:altName w:val="Calibri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ADBD95C" w14:textId="77777777" w:rsidR="005231B4" w:rsidRDefault="005231B4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5EAC6F2" w14:textId="77777777" w:rsidR="005231B4" w:rsidRDefault="005231B4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8697698"/>
      <w:docPartObj>
        <w:docPartGallery w:val="Page Numbers (Bottom of Page)"/>
        <w:docPartUnique/>
      </w:docPartObj>
    </w:sdtPr>
    <w:sdtEndPr/>
    <w:sdtContent>
      <w:p w14:paraId="01F92117" w14:textId="6EDEF2C8" w:rsidR="006604E8" w:rsidRDefault="006604E8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59B911DA" w14:textId="77777777" w:rsidR="006604E8" w:rsidRDefault="006604E8">
    <w:pPr>
      <w:pStyle w:val="Piedepgin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9D022A" w14:textId="30FA9FFC" w:rsidR="006604E8" w:rsidRDefault="006604E8">
    <w:pPr>
      <w:pStyle w:val="Piedepgina"/>
      <w:jc w:val="center"/>
    </w:pPr>
  </w:p>
  <w:p w14:paraId="6E68E35E" w14:textId="77777777" w:rsidR="006604E8" w:rsidRDefault="006604E8">
    <w:pPr>
      <w:pStyle w:val="Piedepgina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58549149"/>
      <w:docPartObj>
        <w:docPartGallery w:val="Page Numbers (Bottom of Page)"/>
        <w:docPartUnique/>
      </w:docPartObj>
    </w:sdtPr>
    <w:sdtEndPr/>
    <w:sdtContent>
      <w:p w14:paraId="453250B0" w14:textId="5C3381D7" w:rsidR="006604E8" w:rsidRDefault="006604E8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02655" w:rsidRPr="00802655">
          <w:rPr>
            <w:noProof/>
            <w:lang w:val="es-ES"/>
          </w:rPr>
          <w:t>5</w:t>
        </w:r>
        <w:r>
          <w:fldChar w:fldCharType="end"/>
        </w:r>
      </w:p>
    </w:sdtContent>
  </w:sdt>
  <w:p w14:paraId="364E571D" w14:textId="77777777" w:rsidR="006604E8" w:rsidRDefault="006604E8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B4DB769" w14:textId="77777777" w:rsidR="00642193" w:rsidRDefault="00642193" w:rsidP="00C91513">
      <w:r>
        <w:separator/>
      </w:r>
    </w:p>
  </w:footnote>
  <w:footnote w:type="continuationSeparator" w:id="0">
    <w:p w14:paraId="3C4DFFA9" w14:textId="77777777" w:rsidR="00642193" w:rsidRDefault="00642193" w:rsidP="00C91513">
      <w:r>
        <w:continuationSeparator/>
      </w:r>
    </w:p>
  </w:footnote>
  <w:footnote w:type="continuationNotice" w:id="1">
    <w:p w14:paraId="4E84C91C" w14:textId="77777777" w:rsidR="00642193" w:rsidRDefault="00642193"/>
  </w:footnote>
  <w:footnote w:id="2">
    <w:p w14:paraId="0B7777E7" w14:textId="7976262A" w:rsidR="006604E8" w:rsidRPr="00405372" w:rsidRDefault="006604E8" w:rsidP="005E658D">
      <w:pPr>
        <w:pStyle w:val="Textonotapie"/>
        <w:rPr>
          <w:lang w:val="es-ES"/>
        </w:rPr>
      </w:pPr>
      <w:r>
        <w:rPr>
          <w:rStyle w:val="Refdenotaalpie"/>
        </w:rPr>
        <w:footnoteRef/>
      </w:r>
      <w:r w:rsidRPr="00405372">
        <w:rPr>
          <w:lang w:val="es-ES"/>
        </w:rPr>
        <w:t xml:space="preserve"> </w:t>
      </w:r>
      <w:r w:rsidR="005231B4">
        <w:rPr>
          <w:lang w:val="es-ES"/>
        </w:rPr>
        <w:t>Comentario a pie de página</w:t>
      </w:r>
      <w:r>
        <w:rPr>
          <w:lang w:val="es-ES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71AECD9" w14:textId="77777777" w:rsidR="005231B4" w:rsidRDefault="005231B4">
    <w:pPr>
      <w:pStyle w:val="Encabezado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D29370" w14:textId="67153453" w:rsidR="006604E8" w:rsidRPr="00345178" w:rsidRDefault="006604E8" w:rsidP="00D32960">
    <w:pPr>
      <w:pStyle w:val="Encabezado"/>
      <w:ind w:firstLine="0"/>
      <w:jc w:val="left"/>
      <w:rPr>
        <w:sz w:val="18"/>
        <w:szCs w:val="18"/>
        <w:u w:val="single"/>
      </w:rPr>
    </w:pPr>
    <w:r w:rsidRPr="00345178">
      <w:rPr>
        <w:sz w:val="18"/>
        <w:szCs w:val="18"/>
        <w:u w:val="single"/>
      </w:rPr>
      <w:t xml:space="preserve">       </w:t>
    </w:r>
    <w:r w:rsidRPr="00345178">
      <w:rPr>
        <w:sz w:val="18"/>
        <w:szCs w:val="18"/>
        <w:u w:val="single"/>
      </w:rPr>
      <w:fldChar w:fldCharType="begin"/>
    </w:r>
    <w:r w:rsidRPr="00345178">
      <w:rPr>
        <w:sz w:val="18"/>
        <w:szCs w:val="18"/>
        <w:u w:val="single"/>
      </w:rPr>
      <w:instrText xml:space="preserve"> STYLEREF  "Título 1"  \* MERGEFORMAT </w:instrText>
    </w:r>
    <w:r w:rsidRPr="00345178">
      <w:rPr>
        <w:sz w:val="18"/>
        <w:szCs w:val="18"/>
        <w:u w:val="single"/>
      </w:rPr>
      <w:fldChar w:fldCharType="separate"/>
    </w:r>
    <w:r w:rsidR="005231B4">
      <w:rPr>
        <w:noProof/>
        <w:sz w:val="18"/>
        <w:szCs w:val="18"/>
        <w:u w:val="single"/>
      </w:rPr>
      <w:t>Apéndice A</w:t>
    </w:r>
    <w:r w:rsidRPr="00345178">
      <w:rPr>
        <w:sz w:val="18"/>
        <w:szCs w:val="18"/>
        <w:u w:val="single"/>
      </w:rPr>
      <w:fldChar w:fldCharType="end"/>
    </w:r>
    <w:r w:rsidRPr="00345178">
      <w:rPr>
        <w:sz w:val="18"/>
        <w:szCs w:val="18"/>
        <w:u w:val="single"/>
      </w:rPr>
      <w:t xml:space="preserve">                            </w:t>
    </w:r>
    <w:r w:rsidRPr="00345178">
      <w:rPr>
        <w:sz w:val="18"/>
        <w:szCs w:val="18"/>
        <w:u w:val="single"/>
      </w:rPr>
      <w:ptab w:relativeTo="margin" w:alignment="right" w:leader="none"/>
    </w:r>
    <w:r w:rsidRPr="00345178">
      <w:rPr>
        <w:sz w:val="18"/>
        <w:szCs w:val="18"/>
        <w:u w:val="single"/>
      </w:rPr>
      <w:t xml:space="preserve">            </w:t>
    </w:r>
    <w:r w:rsidRPr="00345178">
      <w:rPr>
        <w:sz w:val="18"/>
        <w:szCs w:val="18"/>
        <w:u w:val="single"/>
      </w:rPr>
      <w:fldChar w:fldCharType="begin"/>
    </w:r>
    <w:r w:rsidRPr="00345178">
      <w:rPr>
        <w:sz w:val="18"/>
        <w:szCs w:val="18"/>
        <w:u w:val="single"/>
      </w:rPr>
      <w:instrText xml:space="preserve"> PAGE  \* Arabic  \* MERGEFORMAT </w:instrText>
    </w:r>
    <w:r w:rsidRPr="00345178">
      <w:rPr>
        <w:sz w:val="18"/>
        <w:szCs w:val="18"/>
        <w:u w:val="single"/>
      </w:rPr>
      <w:fldChar w:fldCharType="separate"/>
    </w:r>
    <w:r w:rsidRPr="00345178">
      <w:rPr>
        <w:noProof/>
        <w:sz w:val="18"/>
        <w:szCs w:val="18"/>
        <w:u w:val="single"/>
      </w:rPr>
      <w:t>84</w:t>
    </w:r>
    <w:r w:rsidRPr="00345178">
      <w:rPr>
        <w:sz w:val="18"/>
        <w:szCs w:val="18"/>
        <w:u w:val="single"/>
      </w:rPr>
      <w:fldChar w:fldCharType="end"/>
    </w:r>
    <w:r w:rsidRPr="00345178">
      <w:rPr>
        <w:sz w:val="18"/>
        <w:szCs w:val="18"/>
        <w:u w:val="single"/>
      </w:rPr>
      <w:t xml:space="preserve">                                                                   </w:t>
    </w: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B126F6E" w14:textId="6D2252AA" w:rsidR="006604E8" w:rsidRDefault="006604E8">
    <w:pPr>
      <w:pStyle w:val="Encabezado"/>
    </w:pPr>
  </w:p>
  <w:p w14:paraId="58CA258A" w14:textId="77777777" w:rsidR="006604E8" w:rsidRDefault="006604E8">
    <w:pPr>
      <w:pStyle w:val="Encabezado"/>
    </w:pPr>
  </w:p>
  <w:p w14:paraId="3D49B8FC" w14:textId="77777777" w:rsidR="006604E8" w:rsidRDefault="006604E8">
    <w:pPr>
      <w:pStyle w:val="Encabezado"/>
    </w:pPr>
  </w:p>
  <w:p w14:paraId="504A7649" w14:textId="77777777" w:rsidR="006604E8" w:rsidRDefault="006604E8">
    <w:pPr>
      <w:pStyle w:val="Encabezado"/>
    </w:pPr>
  </w:p>
  <w:p w14:paraId="081EC54C" w14:textId="77777777" w:rsidR="006604E8" w:rsidRPr="00FB4B4C" w:rsidRDefault="006604E8">
    <w:pPr>
      <w:pStyle w:val="Encabezado"/>
      <w:rPr>
        <w:u w:val="single"/>
        <w:lang w:val="es-ES"/>
      </w:rPr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FCEB5D7" w14:textId="2881C257" w:rsidR="006604E8" w:rsidRPr="00191EDD" w:rsidRDefault="006604E8" w:rsidP="00191EDD">
    <w:pPr>
      <w:pStyle w:val="Encabezado"/>
      <w:tabs>
        <w:tab w:val="clear" w:pos="4252"/>
        <w:tab w:val="clear" w:pos="8504"/>
        <w:tab w:val="left" w:pos="6873"/>
      </w:tabs>
      <w:ind w:firstLine="0"/>
    </w:pPr>
    <w:r w:rsidRPr="00345178">
      <w:rPr>
        <w:sz w:val="18"/>
        <w:szCs w:val="18"/>
        <w:u w:val="single"/>
      </w:rPr>
      <w:fldChar w:fldCharType="begin"/>
    </w:r>
    <w:r w:rsidRPr="00345178">
      <w:rPr>
        <w:sz w:val="18"/>
        <w:szCs w:val="18"/>
        <w:u w:val="single"/>
      </w:rPr>
      <w:instrText xml:space="preserve"> STYLEREF  "Título 1"  \* MERGEFORMAT </w:instrText>
    </w:r>
    <w:r w:rsidRPr="00345178">
      <w:rPr>
        <w:sz w:val="18"/>
        <w:szCs w:val="18"/>
        <w:u w:val="single"/>
      </w:rPr>
      <w:fldChar w:fldCharType="separate"/>
    </w:r>
    <w:r w:rsidR="005231B4">
      <w:rPr>
        <w:noProof/>
        <w:sz w:val="18"/>
        <w:szCs w:val="18"/>
        <w:u w:val="single"/>
      </w:rPr>
      <w:t>Apéndice D</w:t>
    </w:r>
    <w:r w:rsidRPr="00345178">
      <w:rPr>
        <w:sz w:val="18"/>
        <w:szCs w:val="18"/>
        <w:u w:val="single"/>
      </w:rPr>
      <w:fldChar w:fldCharType="end"/>
    </w:r>
    <w:r w:rsidRPr="00345178">
      <w:rPr>
        <w:sz w:val="18"/>
        <w:szCs w:val="18"/>
        <w:u w:val="single"/>
      </w:rPr>
      <w:t xml:space="preserve">                            </w:t>
    </w:r>
    <w:r w:rsidRPr="00345178">
      <w:rPr>
        <w:sz w:val="18"/>
        <w:szCs w:val="18"/>
        <w:u w:val="single"/>
      </w:rPr>
      <w:ptab w:relativeTo="margin" w:alignment="right" w:leader="none"/>
    </w:r>
    <w:r w:rsidRPr="00345178">
      <w:rPr>
        <w:sz w:val="18"/>
        <w:szCs w:val="18"/>
        <w:u w:val="single"/>
      </w:rPr>
      <w:t xml:space="preserve">            </w:t>
    </w:r>
    <w:r w:rsidRPr="00345178">
      <w:rPr>
        <w:sz w:val="18"/>
        <w:szCs w:val="18"/>
        <w:u w:val="single"/>
      </w:rPr>
      <w:fldChar w:fldCharType="begin"/>
    </w:r>
    <w:r w:rsidRPr="00345178">
      <w:rPr>
        <w:sz w:val="18"/>
        <w:szCs w:val="18"/>
        <w:u w:val="single"/>
      </w:rPr>
      <w:instrText xml:space="preserve"> PAGE  \* Arabic  \* MERGEFORMAT </w:instrText>
    </w:r>
    <w:r w:rsidRPr="00345178">
      <w:rPr>
        <w:sz w:val="18"/>
        <w:szCs w:val="18"/>
        <w:u w:val="single"/>
      </w:rPr>
      <w:fldChar w:fldCharType="separate"/>
    </w:r>
    <w:r w:rsidRPr="00345178">
      <w:rPr>
        <w:noProof/>
        <w:sz w:val="18"/>
        <w:szCs w:val="18"/>
        <w:u w:val="single"/>
      </w:rPr>
      <w:t>84</w:t>
    </w:r>
    <w:r w:rsidRPr="00345178">
      <w:rPr>
        <w:sz w:val="18"/>
        <w:szCs w:val="18"/>
        <w:u w:val="single"/>
      </w:rPr>
      <w:fldChar w:fldCharType="end"/>
    </w:r>
    <w:r w:rsidRPr="00345178">
      <w:rPr>
        <w:sz w:val="18"/>
        <w:szCs w:val="18"/>
        <w:u w:val="single"/>
      </w:rPr>
      <w:t xml:space="preserve">                                                                  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2CC323" w14:textId="6EF15506" w:rsidR="006604E8" w:rsidRDefault="006604E8">
    <w:pPr>
      <w:pStyle w:val="Encabezado"/>
    </w:pPr>
  </w:p>
  <w:p w14:paraId="3B57B3C0" w14:textId="0E9B0549" w:rsidR="006604E8" w:rsidRDefault="006604E8">
    <w:pPr>
      <w:pStyle w:val="Encabezado"/>
    </w:pPr>
  </w:p>
  <w:p w14:paraId="30D2FD46" w14:textId="77777777" w:rsidR="006604E8" w:rsidRDefault="006604E8">
    <w:pPr>
      <w:pStyle w:val="Encabezado"/>
    </w:pPr>
  </w:p>
  <w:p w14:paraId="4878BB54" w14:textId="5E5FC808" w:rsidR="006604E8" w:rsidRDefault="006604E8">
    <w:pPr>
      <w:pStyle w:val="Encabezad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DB896F" w14:textId="2EC904C5" w:rsidR="006604E8" w:rsidRDefault="006604E8">
    <w:pPr>
      <w:pStyle w:val="Encabezado"/>
    </w:pPr>
  </w:p>
  <w:p w14:paraId="70C8CDEF" w14:textId="629137E4" w:rsidR="006604E8" w:rsidRDefault="006604E8">
    <w:pPr>
      <w:pStyle w:val="Encabezado"/>
    </w:pPr>
  </w:p>
  <w:p w14:paraId="781A1F95" w14:textId="1D3A9DB4" w:rsidR="006604E8" w:rsidRDefault="006604E8">
    <w:pPr>
      <w:pStyle w:val="Encabezado"/>
    </w:pPr>
  </w:p>
  <w:p w14:paraId="6CC0BE8E" w14:textId="395B4852" w:rsidR="006604E8" w:rsidRDefault="006604E8">
    <w:pPr>
      <w:pStyle w:val="Encabezado"/>
    </w:pPr>
  </w:p>
  <w:p w14:paraId="7DF239A4" w14:textId="34C669FE" w:rsidR="006604E8" w:rsidRPr="00C913DF" w:rsidRDefault="006604E8">
    <w:pPr>
      <w:pStyle w:val="Encabezado"/>
      <w:rPr>
        <w:u w:val="single"/>
      </w:rPr>
    </w:pPr>
    <w:r w:rsidRPr="00C913DF">
      <w:rPr>
        <w:u w:val="single"/>
      </w:rPr>
      <w:ptab w:relativeTo="margin" w:alignment="right" w:leader="none"/>
    </w:r>
    <w:r w:rsidRPr="00C913DF">
      <w:rPr>
        <w:u w:val="single"/>
      </w:rPr>
      <w:fldChar w:fldCharType="begin"/>
    </w:r>
    <w:r w:rsidRPr="00C913DF">
      <w:rPr>
        <w:u w:val="single"/>
      </w:rPr>
      <w:instrText xml:space="preserve"> PAGE  \* roman  \* MERGEFORMAT </w:instrText>
    </w:r>
    <w:r w:rsidRPr="00C913DF">
      <w:rPr>
        <w:u w:val="single"/>
      </w:rPr>
      <w:fldChar w:fldCharType="separate"/>
    </w:r>
    <w:r w:rsidRPr="00C913DF">
      <w:rPr>
        <w:noProof/>
        <w:u w:val="single"/>
      </w:rPr>
      <w:t>iii</w:t>
    </w:r>
    <w:r w:rsidRPr="00C913DF">
      <w:rPr>
        <w:u w:val="single"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AE303C" w14:textId="2E349CA1" w:rsidR="006604E8" w:rsidRPr="00025AC5" w:rsidRDefault="006604E8" w:rsidP="006B57FD">
    <w:pPr>
      <w:pStyle w:val="Encabezado"/>
      <w:ind w:firstLine="0"/>
      <w:rPr>
        <w:sz w:val="18"/>
        <w:szCs w:val="18"/>
        <w:u w:val="single"/>
      </w:rPr>
    </w:pPr>
    <w:r w:rsidRPr="00025AC5">
      <w:rPr>
        <w:sz w:val="18"/>
        <w:szCs w:val="18"/>
        <w:u w:val="single"/>
      </w:rPr>
      <w:ptab w:relativeTo="margin" w:alignment="right" w:leader="none"/>
    </w:r>
    <w:r w:rsidRPr="00025AC5">
      <w:rPr>
        <w:sz w:val="18"/>
        <w:szCs w:val="18"/>
        <w:u w:val="single"/>
      </w:rPr>
      <w:fldChar w:fldCharType="begin"/>
    </w:r>
    <w:r w:rsidRPr="00025AC5">
      <w:rPr>
        <w:sz w:val="18"/>
        <w:szCs w:val="18"/>
        <w:u w:val="single"/>
      </w:rPr>
      <w:instrText xml:space="preserve"> PAGE  \* roman  \* MERGEFORMAT </w:instrText>
    </w:r>
    <w:r w:rsidRPr="00025AC5">
      <w:rPr>
        <w:sz w:val="18"/>
        <w:szCs w:val="18"/>
        <w:u w:val="single"/>
      </w:rPr>
      <w:fldChar w:fldCharType="separate"/>
    </w:r>
    <w:r w:rsidR="00802655">
      <w:rPr>
        <w:noProof/>
        <w:sz w:val="18"/>
        <w:szCs w:val="18"/>
        <w:u w:val="single"/>
      </w:rPr>
      <w:t>iii</w:t>
    </w:r>
    <w:r w:rsidRPr="00025AC5">
      <w:rPr>
        <w:sz w:val="18"/>
        <w:szCs w:val="18"/>
        <w:u w:val="single"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8CDEF46" w14:textId="342E92BA" w:rsidR="006604E8" w:rsidRPr="00025AC5" w:rsidRDefault="006604E8" w:rsidP="005B5964">
    <w:pPr>
      <w:pStyle w:val="Encabezado"/>
      <w:ind w:firstLine="0"/>
      <w:rPr>
        <w:sz w:val="18"/>
        <w:szCs w:val="18"/>
      </w:rPr>
    </w:pPr>
    <w:r w:rsidRPr="00025AC5">
      <w:rPr>
        <w:sz w:val="18"/>
        <w:szCs w:val="18"/>
        <w:u w:val="single"/>
      </w:rPr>
      <w:ptab w:relativeTo="margin" w:alignment="right" w:leader="none"/>
    </w:r>
    <w:r w:rsidRPr="00025AC5">
      <w:rPr>
        <w:sz w:val="18"/>
        <w:szCs w:val="18"/>
        <w:u w:val="single"/>
      </w:rPr>
      <w:fldChar w:fldCharType="begin"/>
    </w:r>
    <w:r w:rsidRPr="00025AC5">
      <w:rPr>
        <w:sz w:val="18"/>
        <w:szCs w:val="18"/>
        <w:u w:val="single"/>
      </w:rPr>
      <w:instrText xml:space="preserve"> PAGE  \* roman  \* MERGEFORMAT </w:instrText>
    </w:r>
    <w:r w:rsidRPr="00025AC5">
      <w:rPr>
        <w:sz w:val="18"/>
        <w:szCs w:val="18"/>
        <w:u w:val="single"/>
      </w:rPr>
      <w:fldChar w:fldCharType="separate"/>
    </w:r>
    <w:r w:rsidR="00802655">
      <w:rPr>
        <w:noProof/>
        <w:sz w:val="18"/>
        <w:szCs w:val="18"/>
        <w:u w:val="single"/>
      </w:rPr>
      <w:t>vii</w:t>
    </w:r>
    <w:r w:rsidRPr="00025AC5">
      <w:rPr>
        <w:sz w:val="18"/>
        <w:szCs w:val="18"/>
        <w:u w:val="single"/>
      </w:rPr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7E66186" w14:textId="77777777" w:rsidR="006604E8" w:rsidRPr="00025AC5" w:rsidRDefault="006604E8" w:rsidP="00BD4E28">
    <w:pPr>
      <w:pStyle w:val="Encabezado"/>
      <w:ind w:firstLine="0"/>
      <w:rPr>
        <w:sz w:val="18"/>
        <w:szCs w:val="18"/>
      </w:rPr>
    </w:pPr>
    <w:r w:rsidRPr="00025AC5">
      <w:rPr>
        <w:sz w:val="18"/>
        <w:szCs w:val="18"/>
        <w:u w:val="single"/>
      </w:rPr>
      <w:fldChar w:fldCharType="begin"/>
    </w:r>
    <w:r w:rsidRPr="00025AC5">
      <w:rPr>
        <w:sz w:val="18"/>
        <w:szCs w:val="18"/>
        <w:u w:val="single"/>
      </w:rPr>
      <w:instrText xml:space="preserve"> PAGE  \* roman  \* MERGEFORMAT </w:instrText>
    </w:r>
    <w:r w:rsidRPr="00025AC5">
      <w:rPr>
        <w:sz w:val="18"/>
        <w:szCs w:val="18"/>
        <w:u w:val="single"/>
      </w:rPr>
      <w:fldChar w:fldCharType="separate"/>
    </w:r>
    <w:r w:rsidRPr="00025AC5">
      <w:rPr>
        <w:noProof/>
        <w:sz w:val="18"/>
        <w:szCs w:val="18"/>
        <w:u w:val="single"/>
      </w:rPr>
      <w:t>xiii</w:t>
    </w:r>
    <w:r w:rsidRPr="00025AC5">
      <w:rPr>
        <w:sz w:val="18"/>
        <w:szCs w:val="18"/>
        <w:u w:val="single"/>
      </w:rPr>
      <w:fldChar w:fldCharType="end"/>
    </w:r>
    <w:r w:rsidRPr="00025AC5">
      <w:rPr>
        <w:sz w:val="18"/>
        <w:szCs w:val="18"/>
        <w:u w:val="single"/>
      </w:rPr>
      <w:ptab w:relativeTo="margin" w:alignment="right" w:leader="none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E7647D7" w14:textId="77777777" w:rsidR="006604E8" w:rsidRDefault="006604E8">
    <w:pPr>
      <w:pStyle w:val="Encabezado"/>
    </w:pPr>
  </w:p>
  <w:p w14:paraId="3AAED5E7" w14:textId="77777777" w:rsidR="006604E8" w:rsidRDefault="006604E8">
    <w:pPr>
      <w:pStyle w:val="Encabezado"/>
    </w:pPr>
  </w:p>
  <w:p w14:paraId="6050CDBE" w14:textId="77777777" w:rsidR="006604E8" w:rsidRDefault="006604E8">
    <w:pPr>
      <w:pStyle w:val="Encabezado"/>
    </w:pPr>
  </w:p>
  <w:p w14:paraId="16F1CF2A" w14:textId="77777777" w:rsidR="006604E8" w:rsidRDefault="006604E8">
    <w:pPr>
      <w:pStyle w:val="Encabezado"/>
    </w:pPr>
  </w:p>
  <w:p w14:paraId="55A52944" w14:textId="4A847F05" w:rsidR="006604E8" w:rsidRPr="00C913DF" w:rsidRDefault="006604E8">
    <w:pPr>
      <w:pStyle w:val="Encabezado"/>
      <w:rPr>
        <w:u w:val="single"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255BB42" w14:textId="457BE48E" w:rsidR="006604E8" w:rsidRPr="001205D0" w:rsidRDefault="006604E8" w:rsidP="00D32960">
    <w:pPr>
      <w:pStyle w:val="Encabezado"/>
      <w:ind w:firstLine="0"/>
      <w:jc w:val="left"/>
      <w:rPr>
        <w:sz w:val="18"/>
        <w:szCs w:val="18"/>
        <w:u w:val="single"/>
      </w:rPr>
    </w:pPr>
    <w:r w:rsidRPr="001205D0">
      <w:rPr>
        <w:sz w:val="18"/>
        <w:szCs w:val="18"/>
        <w:u w:val="single"/>
      </w:rPr>
      <w:fldChar w:fldCharType="begin"/>
    </w:r>
    <w:r w:rsidRPr="001205D0">
      <w:rPr>
        <w:sz w:val="18"/>
        <w:szCs w:val="18"/>
        <w:u w:val="single"/>
      </w:rPr>
      <w:instrText xml:space="preserve"> STYLEREF  "Título 1" \n  \* MERGEFORMAT </w:instrText>
    </w:r>
    <w:r w:rsidRPr="001205D0">
      <w:rPr>
        <w:sz w:val="18"/>
        <w:szCs w:val="18"/>
        <w:u w:val="single"/>
      </w:rPr>
      <w:fldChar w:fldCharType="separate"/>
    </w:r>
    <w:r w:rsidR="00802655">
      <w:rPr>
        <w:noProof/>
        <w:sz w:val="18"/>
        <w:szCs w:val="18"/>
        <w:u w:val="single"/>
      </w:rPr>
      <w:t>Capítulo 1</w:t>
    </w:r>
    <w:r w:rsidRPr="001205D0">
      <w:rPr>
        <w:sz w:val="18"/>
        <w:szCs w:val="18"/>
        <w:u w:val="single"/>
      </w:rPr>
      <w:fldChar w:fldCharType="end"/>
    </w:r>
    <w:r w:rsidRPr="001205D0">
      <w:rPr>
        <w:sz w:val="18"/>
        <w:szCs w:val="18"/>
        <w:u w:val="single"/>
      </w:rPr>
      <w:t xml:space="preserve">       </w:t>
    </w:r>
    <w:r w:rsidRPr="001205D0">
      <w:rPr>
        <w:sz w:val="18"/>
        <w:szCs w:val="18"/>
        <w:u w:val="single"/>
      </w:rPr>
      <w:fldChar w:fldCharType="begin"/>
    </w:r>
    <w:r w:rsidRPr="001205D0">
      <w:rPr>
        <w:sz w:val="18"/>
        <w:szCs w:val="18"/>
        <w:u w:val="single"/>
      </w:rPr>
      <w:instrText xml:space="preserve"> STYLEREF  "Título 1"  \* MERGEFORMAT </w:instrText>
    </w:r>
    <w:r w:rsidRPr="001205D0">
      <w:rPr>
        <w:sz w:val="18"/>
        <w:szCs w:val="18"/>
        <w:u w:val="single"/>
      </w:rPr>
      <w:fldChar w:fldCharType="separate"/>
    </w:r>
    <w:r w:rsidR="00802655">
      <w:rPr>
        <w:noProof/>
        <w:sz w:val="18"/>
        <w:szCs w:val="18"/>
        <w:u w:val="single"/>
      </w:rPr>
      <w:t>Introducción</w:t>
    </w:r>
    <w:r w:rsidRPr="001205D0">
      <w:rPr>
        <w:sz w:val="18"/>
        <w:szCs w:val="18"/>
        <w:u w:val="single"/>
      </w:rPr>
      <w:fldChar w:fldCharType="end"/>
    </w:r>
    <w:r w:rsidRPr="001205D0">
      <w:rPr>
        <w:sz w:val="18"/>
        <w:szCs w:val="18"/>
        <w:u w:val="single"/>
      </w:rPr>
      <w:t xml:space="preserve">                          </w:t>
    </w:r>
    <w:r w:rsidRPr="001205D0">
      <w:rPr>
        <w:sz w:val="18"/>
        <w:szCs w:val="18"/>
        <w:u w:val="single"/>
      </w:rPr>
      <w:ptab w:relativeTo="margin" w:alignment="right" w:leader="none"/>
    </w:r>
    <w:r w:rsidRPr="001205D0">
      <w:rPr>
        <w:sz w:val="18"/>
        <w:szCs w:val="18"/>
        <w:u w:val="single"/>
      </w:rPr>
      <w:t xml:space="preserve">              </w:t>
    </w:r>
    <w:r w:rsidRPr="001205D0">
      <w:rPr>
        <w:sz w:val="18"/>
        <w:szCs w:val="18"/>
        <w:u w:val="single"/>
      </w:rPr>
      <w:fldChar w:fldCharType="begin"/>
    </w:r>
    <w:r w:rsidRPr="001205D0">
      <w:rPr>
        <w:sz w:val="18"/>
        <w:szCs w:val="18"/>
        <w:u w:val="single"/>
      </w:rPr>
      <w:instrText xml:space="preserve"> PAGE  \* Arabic  \* MERGEFORMAT </w:instrText>
    </w:r>
    <w:r w:rsidRPr="001205D0">
      <w:rPr>
        <w:sz w:val="18"/>
        <w:szCs w:val="18"/>
        <w:u w:val="single"/>
      </w:rPr>
      <w:fldChar w:fldCharType="separate"/>
    </w:r>
    <w:r w:rsidR="00802655">
      <w:rPr>
        <w:noProof/>
        <w:sz w:val="18"/>
        <w:szCs w:val="18"/>
        <w:u w:val="single"/>
      </w:rPr>
      <w:t>2</w:t>
    </w:r>
    <w:r w:rsidRPr="001205D0">
      <w:rPr>
        <w:sz w:val="18"/>
        <w:szCs w:val="18"/>
        <w:u w:val="single"/>
      </w:rPr>
      <w:fldChar w:fldCharType="end"/>
    </w:r>
    <w:r w:rsidRPr="001205D0">
      <w:rPr>
        <w:sz w:val="18"/>
        <w:szCs w:val="18"/>
        <w:u w:val="single"/>
      </w:rPr>
      <w:t xml:space="preserve">                                                                   </w: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8FEC24" w14:textId="77777777" w:rsidR="006604E8" w:rsidRDefault="006604E8">
    <w:pPr>
      <w:pStyle w:val="Encabezado"/>
    </w:pPr>
  </w:p>
  <w:p w14:paraId="6162E736" w14:textId="77777777" w:rsidR="006604E8" w:rsidRDefault="006604E8">
    <w:pPr>
      <w:pStyle w:val="Encabezado"/>
    </w:pPr>
  </w:p>
  <w:p w14:paraId="2A4CDD0F" w14:textId="77777777" w:rsidR="006604E8" w:rsidRDefault="006604E8">
    <w:pPr>
      <w:pStyle w:val="Encabezado"/>
    </w:pPr>
  </w:p>
  <w:p w14:paraId="016E54DE" w14:textId="380CEDF7" w:rsidR="006604E8" w:rsidRPr="00FB4B4C" w:rsidRDefault="006604E8">
    <w:pPr>
      <w:pStyle w:val="Encabezado"/>
      <w:rPr>
        <w:u w:val="single"/>
        <w:lang w:val="es-E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77572"/>
    <w:multiLevelType w:val="hybridMultilevel"/>
    <w:tmpl w:val="D4C876F2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" w15:restartNumberingAfterBreak="0">
    <w:nsid w:val="072C5C87"/>
    <w:multiLevelType w:val="hybridMultilevel"/>
    <w:tmpl w:val="E7BCA9F2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2" w15:restartNumberingAfterBreak="0">
    <w:nsid w:val="07E46FDD"/>
    <w:multiLevelType w:val="hybridMultilevel"/>
    <w:tmpl w:val="08C857AE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3" w15:restartNumberingAfterBreak="0">
    <w:nsid w:val="126F536F"/>
    <w:multiLevelType w:val="hybridMultilevel"/>
    <w:tmpl w:val="8CFAC83C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0C4192"/>
    <w:multiLevelType w:val="hybridMultilevel"/>
    <w:tmpl w:val="5BFA1966"/>
    <w:lvl w:ilvl="0" w:tplc="1F242FB2">
      <w:start w:val="1"/>
      <w:numFmt w:val="decimal"/>
      <w:pStyle w:val="TtuloTDC"/>
      <w:lvlText w:val="Capítulo %1"/>
      <w:lvlJc w:val="left"/>
      <w:pPr>
        <w:ind w:left="1428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2148" w:hanging="360"/>
      </w:pPr>
    </w:lvl>
    <w:lvl w:ilvl="2" w:tplc="0C0A001B" w:tentative="1">
      <w:start w:val="1"/>
      <w:numFmt w:val="lowerRoman"/>
      <w:lvlText w:val="%3."/>
      <w:lvlJc w:val="right"/>
      <w:pPr>
        <w:ind w:left="2868" w:hanging="180"/>
      </w:pPr>
    </w:lvl>
    <w:lvl w:ilvl="3" w:tplc="0C0A000F" w:tentative="1">
      <w:start w:val="1"/>
      <w:numFmt w:val="decimal"/>
      <w:lvlText w:val="%4."/>
      <w:lvlJc w:val="left"/>
      <w:pPr>
        <w:ind w:left="3588" w:hanging="360"/>
      </w:pPr>
    </w:lvl>
    <w:lvl w:ilvl="4" w:tplc="0C0A0019" w:tentative="1">
      <w:start w:val="1"/>
      <w:numFmt w:val="lowerLetter"/>
      <w:lvlText w:val="%5."/>
      <w:lvlJc w:val="left"/>
      <w:pPr>
        <w:ind w:left="4308" w:hanging="360"/>
      </w:pPr>
    </w:lvl>
    <w:lvl w:ilvl="5" w:tplc="0C0A001B" w:tentative="1">
      <w:start w:val="1"/>
      <w:numFmt w:val="lowerRoman"/>
      <w:lvlText w:val="%6."/>
      <w:lvlJc w:val="right"/>
      <w:pPr>
        <w:ind w:left="5028" w:hanging="180"/>
      </w:pPr>
    </w:lvl>
    <w:lvl w:ilvl="6" w:tplc="0C0A000F" w:tentative="1">
      <w:start w:val="1"/>
      <w:numFmt w:val="decimal"/>
      <w:lvlText w:val="%7."/>
      <w:lvlJc w:val="left"/>
      <w:pPr>
        <w:ind w:left="5748" w:hanging="360"/>
      </w:pPr>
    </w:lvl>
    <w:lvl w:ilvl="7" w:tplc="0C0A0019" w:tentative="1">
      <w:start w:val="1"/>
      <w:numFmt w:val="lowerLetter"/>
      <w:lvlText w:val="%8."/>
      <w:lvlJc w:val="left"/>
      <w:pPr>
        <w:ind w:left="6468" w:hanging="360"/>
      </w:pPr>
    </w:lvl>
    <w:lvl w:ilvl="8" w:tplc="0C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200D59DD"/>
    <w:multiLevelType w:val="hybridMultilevel"/>
    <w:tmpl w:val="A74ED9E0"/>
    <w:lvl w:ilvl="0" w:tplc="EFCE3968">
      <w:start w:val="1"/>
      <w:numFmt w:val="decimal"/>
      <w:lvlText w:val="%1."/>
      <w:lvlJc w:val="left"/>
      <w:pPr>
        <w:ind w:left="70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20" w:hanging="360"/>
      </w:pPr>
    </w:lvl>
    <w:lvl w:ilvl="2" w:tplc="0C0A001B" w:tentative="1">
      <w:start w:val="1"/>
      <w:numFmt w:val="lowerRoman"/>
      <w:lvlText w:val="%3."/>
      <w:lvlJc w:val="right"/>
      <w:pPr>
        <w:ind w:left="2140" w:hanging="180"/>
      </w:pPr>
    </w:lvl>
    <w:lvl w:ilvl="3" w:tplc="0C0A000F" w:tentative="1">
      <w:start w:val="1"/>
      <w:numFmt w:val="decimal"/>
      <w:lvlText w:val="%4."/>
      <w:lvlJc w:val="left"/>
      <w:pPr>
        <w:ind w:left="2860" w:hanging="360"/>
      </w:pPr>
    </w:lvl>
    <w:lvl w:ilvl="4" w:tplc="0C0A0019" w:tentative="1">
      <w:start w:val="1"/>
      <w:numFmt w:val="lowerLetter"/>
      <w:lvlText w:val="%5."/>
      <w:lvlJc w:val="left"/>
      <w:pPr>
        <w:ind w:left="3580" w:hanging="360"/>
      </w:pPr>
    </w:lvl>
    <w:lvl w:ilvl="5" w:tplc="0C0A001B" w:tentative="1">
      <w:start w:val="1"/>
      <w:numFmt w:val="lowerRoman"/>
      <w:lvlText w:val="%6."/>
      <w:lvlJc w:val="right"/>
      <w:pPr>
        <w:ind w:left="4300" w:hanging="180"/>
      </w:pPr>
    </w:lvl>
    <w:lvl w:ilvl="6" w:tplc="0C0A000F" w:tentative="1">
      <w:start w:val="1"/>
      <w:numFmt w:val="decimal"/>
      <w:lvlText w:val="%7."/>
      <w:lvlJc w:val="left"/>
      <w:pPr>
        <w:ind w:left="5020" w:hanging="360"/>
      </w:pPr>
    </w:lvl>
    <w:lvl w:ilvl="7" w:tplc="0C0A0019" w:tentative="1">
      <w:start w:val="1"/>
      <w:numFmt w:val="lowerLetter"/>
      <w:lvlText w:val="%8."/>
      <w:lvlJc w:val="left"/>
      <w:pPr>
        <w:ind w:left="5740" w:hanging="360"/>
      </w:pPr>
    </w:lvl>
    <w:lvl w:ilvl="8" w:tplc="0C0A001B" w:tentative="1">
      <w:start w:val="1"/>
      <w:numFmt w:val="lowerRoman"/>
      <w:lvlText w:val="%9."/>
      <w:lvlJc w:val="right"/>
      <w:pPr>
        <w:ind w:left="6460" w:hanging="180"/>
      </w:pPr>
    </w:lvl>
  </w:abstractNum>
  <w:abstractNum w:abstractNumId="6" w15:restartNumberingAfterBreak="0">
    <w:nsid w:val="21771714"/>
    <w:multiLevelType w:val="hybridMultilevel"/>
    <w:tmpl w:val="8B805782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7" w15:restartNumberingAfterBreak="0">
    <w:nsid w:val="217B342E"/>
    <w:multiLevelType w:val="hybridMultilevel"/>
    <w:tmpl w:val="FC968E44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8" w15:restartNumberingAfterBreak="0">
    <w:nsid w:val="22F0160F"/>
    <w:multiLevelType w:val="hybridMultilevel"/>
    <w:tmpl w:val="D9C639C2"/>
    <w:lvl w:ilvl="0" w:tplc="3E56FB8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2758BD"/>
    <w:multiLevelType w:val="hybridMultilevel"/>
    <w:tmpl w:val="36223608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0" w15:restartNumberingAfterBreak="0">
    <w:nsid w:val="37416DDE"/>
    <w:multiLevelType w:val="hybridMultilevel"/>
    <w:tmpl w:val="4D760C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9022E69"/>
    <w:multiLevelType w:val="hybridMultilevel"/>
    <w:tmpl w:val="F462DA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3265678"/>
    <w:multiLevelType w:val="hybridMultilevel"/>
    <w:tmpl w:val="3908595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9C23B1E">
      <w:numFmt w:val="bullet"/>
      <w:lvlText w:val="•"/>
      <w:lvlJc w:val="left"/>
      <w:pPr>
        <w:ind w:left="1440" w:hanging="360"/>
      </w:pPr>
      <w:rPr>
        <w:rFonts w:ascii="LM Roman 12" w:eastAsiaTheme="minorEastAsia" w:hAnsi="LM Roman 12" w:cstheme="minorBidi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231723E"/>
    <w:multiLevelType w:val="hybridMultilevel"/>
    <w:tmpl w:val="E62CC48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07F23C8"/>
    <w:multiLevelType w:val="hybridMultilevel"/>
    <w:tmpl w:val="9188B4D4"/>
    <w:lvl w:ilvl="0" w:tplc="0C0A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5" w15:restartNumberingAfterBreak="0">
    <w:nsid w:val="60F84B25"/>
    <w:multiLevelType w:val="hybridMultilevel"/>
    <w:tmpl w:val="33361A96"/>
    <w:lvl w:ilvl="0" w:tplc="0C0A0001">
      <w:start w:val="1"/>
      <w:numFmt w:val="bullet"/>
      <w:lvlText w:val=""/>
      <w:lvlJc w:val="left"/>
      <w:pPr>
        <w:ind w:left="1125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45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65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85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005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25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45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65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85" w:hanging="360"/>
      </w:pPr>
      <w:rPr>
        <w:rFonts w:ascii="Wingdings" w:hAnsi="Wingdings" w:hint="default"/>
      </w:rPr>
    </w:lvl>
  </w:abstractNum>
  <w:abstractNum w:abstractNumId="16" w15:restartNumberingAfterBreak="0">
    <w:nsid w:val="625059CE"/>
    <w:multiLevelType w:val="hybridMultilevel"/>
    <w:tmpl w:val="638C55A4"/>
    <w:lvl w:ilvl="0" w:tplc="E698F472">
      <w:start w:val="1"/>
      <w:numFmt w:val="decimal"/>
      <w:lvlText w:val="%1."/>
      <w:lvlJc w:val="left"/>
      <w:pPr>
        <w:ind w:left="785" w:hanging="360"/>
      </w:pPr>
      <w:rPr>
        <w:rFonts w:hint="default"/>
        <w:sz w:val="22"/>
        <w:szCs w:val="22"/>
      </w:rPr>
    </w:lvl>
    <w:lvl w:ilvl="1" w:tplc="0C0A0019" w:tentative="1">
      <w:start w:val="1"/>
      <w:numFmt w:val="lowerLetter"/>
      <w:lvlText w:val="%2."/>
      <w:lvlJc w:val="left"/>
      <w:pPr>
        <w:ind w:left="1505" w:hanging="360"/>
      </w:pPr>
    </w:lvl>
    <w:lvl w:ilvl="2" w:tplc="0C0A001B" w:tentative="1">
      <w:start w:val="1"/>
      <w:numFmt w:val="lowerRoman"/>
      <w:lvlText w:val="%3."/>
      <w:lvlJc w:val="right"/>
      <w:pPr>
        <w:ind w:left="2225" w:hanging="180"/>
      </w:pPr>
    </w:lvl>
    <w:lvl w:ilvl="3" w:tplc="0C0A000F" w:tentative="1">
      <w:start w:val="1"/>
      <w:numFmt w:val="decimal"/>
      <w:lvlText w:val="%4."/>
      <w:lvlJc w:val="left"/>
      <w:pPr>
        <w:ind w:left="2945" w:hanging="360"/>
      </w:pPr>
    </w:lvl>
    <w:lvl w:ilvl="4" w:tplc="0C0A0019" w:tentative="1">
      <w:start w:val="1"/>
      <w:numFmt w:val="lowerLetter"/>
      <w:lvlText w:val="%5."/>
      <w:lvlJc w:val="left"/>
      <w:pPr>
        <w:ind w:left="3665" w:hanging="360"/>
      </w:pPr>
    </w:lvl>
    <w:lvl w:ilvl="5" w:tplc="0C0A001B" w:tentative="1">
      <w:start w:val="1"/>
      <w:numFmt w:val="lowerRoman"/>
      <w:lvlText w:val="%6."/>
      <w:lvlJc w:val="right"/>
      <w:pPr>
        <w:ind w:left="4385" w:hanging="180"/>
      </w:pPr>
    </w:lvl>
    <w:lvl w:ilvl="6" w:tplc="0C0A000F" w:tentative="1">
      <w:start w:val="1"/>
      <w:numFmt w:val="decimal"/>
      <w:lvlText w:val="%7."/>
      <w:lvlJc w:val="left"/>
      <w:pPr>
        <w:ind w:left="5105" w:hanging="360"/>
      </w:pPr>
    </w:lvl>
    <w:lvl w:ilvl="7" w:tplc="0C0A0019" w:tentative="1">
      <w:start w:val="1"/>
      <w:numFmt w:val="lowerLetter"/>
      <w:lvlText w:val="%8."/>
      <w:lvlJc w:val="left"/>
      <w:pPr>
        <w:ind w:left="5825" w:hanging="360"/>
      </w:pPr>
    </w:lvl>
    <w:lvl w:ilvl="8" w:tplc="0C0A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17" w15:restartNumberingAfterBreak="0">
    <w:nsid w:val="66D55543"/>
    <w:multiLevelType w:val="hybridMultilevel"/>
    <w:tmpl w:val="E2D0E3A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DB87B93"/>
    <w:multiLevelType w:val="multilevel"/>
    <w:tmpl w:val="015A2EAC"/>
    <w:lvl w:ilvl="0">
      <w:start w:val="1"/>
      <w:numFmt w:val="decimal"/>
      <w:pStyle w:val="Ttulo1"/>
      <w:lvlText w:val="Capítulo %1"/>
      <w:lvlJc w:val="left"/>
      <w:pPr>
        <w:ind w:left="360" w:hanging="360"/>
      </w:pPr>
      <w:rPr>
        <w:rFonts w:ascii="LM Roman 12" w:hAnsi="LM Roman 12" w:hint="default"/>
        <w:b w:val="0"/>
        <w:i/>
        <w:sz w:val="36"/>
        <w:szCs w:val="32"/>
        <w:u w:val="none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1712" w:hanging="720"/>
      </w:pPr>
      <w:rPr>
        <w:rFonts w:ascii="LM Roman 12" w:hAnsi="LM Roman 12" w:hint="default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9" w15:restartNumberingAfterBreak="0">
    <w:nsid w:val="6FA9638B"/>
    <w:multiLevelType w:val="hybridMultilevel"/>
    <w:tmpl w:val="23607330"/>
    <w:lvl w:ilvl="0" w:tplc="0C0A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0" w15:restartNumberingAfterBreak="0">
    <w:nsid w:val="7F7B5905"/>
    <w:multiLevelType w:val="hybridMultilevel"/>
    <w:tmpl w:val="813EA73E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1"/>
  </w:num>
  <w:num w:numId="3">
    <w:abstractNumId w:val="8"/>
  </w:num>
  <w:num w:numId="4">
    <w:abstractNumId w:val="10"/>
  </w:num>
  <w:num w:numId="5">
    <w:abstractNumId w:val="12"/>
  </w:num>
  <w:num w:numId="6">
    <w:abstractNumId w:val="19"/>
  </w:num>
  <w:num w:numId="7">
    <w:abstractNumId w:val="13"/>
  </w:num>
  <w:num w:numId="8">
    <w:abstractNumId w:val="17"/>
  </w:num>
  <w:num w:numId="9">
    <w:abstractNumId w:val="20"/>
  </w:num>
  <w:num w:numId="10">
    <w:abstractNumId w:val="4"/>
  </w:num>
  <w:num w:numId="11">
    <w:abstractNumId w:val="18"/>
  </w:num>
  <w:num w:numId="12">
    <w:abstractNumId w:val="6"/>
  </w:num>
  <w:num w:numId="13">
    <w:abstractNumId w:val="15"/>
  </w:num>
  <w:num w:numId="14">
    <w:abstractNumId w:val="14"/>
  </w:num>
  <w:num w:numId="15">
    <w:abstractNumId w:val="3"/>
  </w:num>
  <w:num w:numId="16">
    <w:abstractNumId w:val="5"/>
  </w:num>
  <w:num w:numId="17">
    <w:abstractNumId w:val="2"/>
  </w:num>
  <w:num w:numId="18">
    <w:abstractNumId w:val="9"/>
  </w:num>
  <w:num w:numId="19">
    <w:abstractNumId w:val="0"/>
  </w:num>
  <w:num w:numId="20">
    <w:abstractNumId w:val="2"/>
  </w:num>
  <w:num w:numId="21">
    <w:abstractNumId w:val="1"/>
  </w:num>
  <w:num w:numId="22">
    <w:abstractNumId w:val="1"/>
  </w:num>
  <w:num w:numId="23">
    <w:abstractNumId w:val="7"/>
  </w:num>
  <w:numIdMacAtCleanup w:val="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mirrorMargins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s-ES" w:vendorID="64" w:dllVersion="131078" w:nlCheck="1" w:checkStyle="0"/>
  <w:activeWritingStyle w:appName="MSWord" w:lang="en-US" w:vendorID="64" w:dllVersion="131078" w:nlCheck="1" w:checkStyle="1"/>
  <w:documentProtection w:edit="trackedChanges" w:enforcement="0"/>
  <w:defaultTabStop w:val="708"/>
  <w:hyphenationZone w:val="425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154FD"/>
    <w:rsid w:val="0000004E"/>
    <w:rsid w:val="000000C9"/>
    <w:rsid w:val="000001A0"/>
    <w:rsid w:val="000005A8"/>
    <w:rsid w:val="00000667"/>
    <w:rsid w:val="00000800"/>
    <w:rsid w:val="00000AEB"/>
    <w:rsid w:val="00000B80"/>
    <w:rsid w:val="00000C07"/>
    <w:rsid w:val="000014B4"/>
    <w:rsid w:val="00001580"/>
    <w:rsid w:val="000018CB"/>
    <w:rsid w:val="00001BFD"/>
    <w:rsid w:val="00001C13"/>
    <w:rsid w:val="00001EA2"/>
    <w:rsid w:val="00001FA1"/>
    <w:rsid w:val="00002008"/>
    <w:rsid w:val="000021A3"/>
    <w:rsid w:val="00002601"/>
    <w:rsid w:val="000029F5"/>
    <w:rsid w:val="00002C6B"/>
    <w:rsid w:val="0000317D"/>
    <w:rsid w:val="000031A4"/>
    <w:rsid w:val="000034FD"/>
    <w:rsid w:val="00003736"/>
    <w:rsid w:val="00003781"/>
    <w:rsid w:val="0000379B"/>
    <w:rsid w:val="000039C5"/>
    <w:rsid w:val="00003A36"/>
    <w:rsid w:val="00003C04"/>
    <w:rsid w:val="00003E62"/>
    <w:rsid w:val="00003E9C"/>
    <w:rsid w:val="00004422"/>
    <w:rsid w:val="000049D6"/>
    <w:rsid w:val="00004A62"/>
    <w:rsid w:val="00004EB3"/>
    <w:rsid w:val="000050AB"/>
    <w:rsid w:val="00005843"/>
    <w:rsid w:val="000058A4"/>
    <w:rsid w:val="00005D30"/>
    <w:rsid w:val="000062EA"/>
    <w:rsid w:val="00006403"/>
    <w:rsid w:val="00006469"/>
    <w:rsid w:val="0000665E"/>
    <w:rsid w:val="00006836"/>
    <w:rsid w:val="0000697D"/>
    <w:rsid w:val="00006DC4"/>
    <w:rsid w:val="0000740B"/>
    <w:rsid w:val="00007452"/>
    <w:rsid w:val="00007768"/>
    <w:rsid w:val="000077CC"/>
    <w:rsid w:val="000078BA"/>
    <w:rsid w:val="00007ADA"/>
    <w:rsid w:val="00007BFF"/>
    <w:rsid w:val="00007C8A"/>
    <w:rsid w:val="0001009F"/>
    <w:rsid w:val="000100C9"/>
    <w:rsid w:val="0001013C"/>
    <w:rsid w:val="000101C6"/>
    <w:rsid w:val="00010202"/>
    <w:rsid w:val="00010488"/>
    <w:rsid w:val="00010C0A"/>
    <w:rsid w:val="00010CE6"/>
    <w:rsid w:val="00010E08"/>
    <w:rsid w:val="000111C0"/>
    <w:rsid w:val="000113C9"/>
    <w:rsid w:val="000117F4"/>
    <w:rsid w:val="00011A35"/>
    <w:rsid w:val="00011A9B"/>
    <w:rsid w:val="00011B89"/>
    <w:rsid w:val="0001209F"/>
    <w:rsid w:val="00012A06"/>
    <w:rsid w:val="00012CA5"/>
    <w:rsid w:val="00012F8D"/>
    <w:rsid w:val="000130DB"/>
    <w:rsid w:val="0001313B"/>
    <w:rsid w:val="00013186"/>
    <w:rsid w:val="000132A9"/>
    <w:rsid w:val="0001369A"/>
    <w:rsid w:val="00013783"/>
    <w:rsid w:val="00013848"/>
    <w:rsid w:val="00013944"/>
    <w:rsid w:val="00013D6E"/>
    <w:rsid w:val="00013E2B"/>
    <w:rsid w:val="000140D4"/>
    <w:rsid w:val="0001467E"/>
    <w:rsid w:val="0001470E"/>
    <w:rsid w:val="0001495C"/>
    <w:rsid w:val="00014CED"/>
    <w:rsid w:val="00014E1B"/>
    <w:rsid w:val="00015107"/>
    <w:rsid w:val="000153FB"/>
    <w:rsid w:val="00015A5A"/>
    <w:rsid w:val="00015BB1"/>
    <w:rsid w:val="00015C37"/>
    <w:rsid w:val="0001611B"/>
    <w:rsid w:val="0001634C"/>
    <w:rsid w:val="00016463"/>
    <w:rsid w:val="00016516"/>
    <w:rsid w:val="00016644"/>
    <w:rsid w:val="000166C9"/>
    <w:rsid w:val="000168F7"/>
    <w:rsid w:val="000169B3"/>
    <w:rsid w:val="000169F0"/>
    <w:rsid w:val="00016D09"/>
    <w:rsid w:val="00016E7B"/>
    <w:rsid w:val="0001754E"/>
    <w:rsid w:val="000177D7"/>
    <w:rsid w:val="0002009C"/>
    <w:rsid w:val="0002022D"/>
    <w:rsid w:val="00020382"/>
    <w:rsid w:val="00020494"/>
    <w:rsid w:val="00020596"/>
    <w:rsid w:val="00020800"/>
    <w:rsid w:val="00020934"/>
    <w:rsid w:val="0002094E"/>
    <w:rsid w:val="00020B0C"/>
    <w:rsid w:val="00020B44"/>
    <w:rsid w:val="00020B60"/>
    <w:rsid w:val="00020BB9"/>
    <w:rsid w:val="00020C5D"/>
    <w:rsid w:val="00020C7A"/>
    <w:rsid w:val="00020E64"/>
    <w:rsid w:val="00020E8C"/>
    <w:rsid w:val="00021220"/>
    <w:rsid w:val="00021405"/>
    <w:rsid w:val="00021915"/>
    <w:rsid w:val="00021C15"/>
    <w:rsid w:val="00021CC4"/>
    <w:rsid w:val="00021FA0"/>
    <w:rsid w:val="00022288"/>
    <w:rsid w:val="00022362"/>
    <w:rsid w:val="000227DF"/>
    <w:rsid w:val="0002281B"/>
    <w:rsid w:val="00022FCA"/>
    <w:rsid w:val="0002304E"/>
    <w:rsid w:val="0002346F"/>
    <w:rsid w:val="0002396A"/>
    <w:rsid w:val="00023A81"/>
    <w:rsid w:val="000245B4"/>
    <w:rsid w:val="0002478A"/>
    <w:rsid w:val="000247FF"/>
    <w:rsid w:val="0002484B"/>
    <w:rsid w:val="000248F8"/>
    <w:rsid w:val="00024BB1"/>
    <w:rsid w:val="00024C38"/>
    <w:rsid w:val="00024C45"/>
    <w:rsid w:val="00024C67"/>
    <w:rsid w:val="00025287"/>
    <w:rsid w:val="000256F9"/>
    <w:rsid w:val="00025750"/>
    <w:rsid w:val="00025AC5"/>
    <w:rsid w:val="00025AF9"/>
    <w:rsid w:val="00025CE1"/>
    <w:rsid w:val="00025D9C"/>
    <w:rsid w:val="00025FFC"/>
    <w:rsid w:val="00026176"/>
    <w:rsid w:val="00026ABA"/>
    <w:rsid w:val="00026B05"/>
    <w:rsid w:val="00027438"/>
    <w:rsid w:val="00027B87"/>
    <w:rsid w:val="00027CED"/>
    <w:rsid w:val="00027E3E"/>
    <w:rsid w:val="00030190"/>
    <w:rsid w:val="000301E7"/>
    <w:rsid w:val="000305E4"/>
    <w:rsid w:val="000306A3"/>
    <w:rsid w:val="000306FF"/>
    <w:rsid w:val="000307E7"/>
    <w:rsid w:val="00030800"/>
    <w:rsid w:val="00030809"/>
    <w:rsid w:val="00030C45"/>
    <w:rsid w:val="00030D68"/>
    <w:rsid w:val="00030F34"/>
    <w:rsid w:val="00030F84"/>
    <w:rsid w:val="00031085"/>
    <w:rsid w:val="00031462"/>
    <w:rsid w:val="000314C8"/>
    <w:rsid w:val="0003225F"/>
    <w:rsid w:val="000327D5"/>
    <w:rsid w:val="00032A52"/>
    <w:rsid w:val="00032D1C"/>
    <w:rsid w:val="00033171"/>
    <w:rsid w:val="00033213"/>
    <w:rsid w:val="00033702"/>
    <w:rsid w:val="00033AF6"/>
    <w:rsid w:val="00033CAB"/>
    <w:rsid w:val="00034101"/>
    <w:rsid w:val="000341D2"/>
    <w:rsid w:val="00034279"/>
    <w:rsid w:val="00034350"/>
    <w:rsid w:val="000345B9"/>
    <w:rsid w:val="000347CF"/>
    <w:rsid w:val="00034948"/>
    <w:rsid w:val="000349E7"/>
    <w:rsid w:val="00034D22"/>
    <w:rsid w:val="00034EFA"/>
    <w:rsid w:val="000353FD"/>
    <w:rsid w:val="000355C2"/>
    <w:rsid w:val="00035681"/>
    <w:rsid w:val="00035C93"/>
    <w:rsid w:val="00035DB8"/>
    <w:rsid w:val="00035E49"/>
    <w:rsid w:val="00035FC7"/>
    <w:rsid w:val="000362AD"/>
    <w:rsid w:val="000363C9"/>
    <w:rsid w:val="0003669A"/>
    <w:rsid w:val="00036A54"/>
    <w:rsid w:val="00036E36"/>
    <w:rsid w:val="00036E76"/>
    <w:rsid w:val="00036EDB"/>
    <w:rsid w:val="000371FF"/>
    <w:rsid w:val="0003790B"/>
    <w:rsid w:val="00040128"/>
    <w:rsid w:val="0004023E"/>
    <w:rsid w:val="000403E4"/>
    <w:rsid w:val="0004049D"/>
    <w:rsid w:val="000407E8"/>
    <w:rsid w:val="00040FE6"/>
    <w:rsid w:val="000411D7"/>
    <w:rsid w:val="00041482"/>
    <w:rsid w:val="00041912"/>
    <w:rsid w:val="00041A94"/>
    <w:rsid w:val="00041AE8"/>
    <w:rsid w:val="00041C6A"/>
    <w:rsid w:val="00042B9A"/>
    <w:rsid w:val="00042BB1"/>
    <w:rsid w:val="00042BF9"/>
    <w:rsid w:val="00043171"/>
    <w:rsid w:val="0004337D"/>
    <w:rsid w:val="00043484"/>
    <w:rsid w:val="00043888"/>
    <w:rsid w:val="000438DB"/>
    <w:rsid w:val="00043A20"/>
    <w:rsid w:val="00043F85"/>
    <w:rsid w:val="00044040"/>
    <w:rsid w:val="000442BC"/>
    <w:rsid w:val="000444C9"/>
    <w:rsid w:val="000447D1"/>
    <w:rsid w:val="000447F0"/>
    <w:rsid w:val="0004490F"/>
    <w:rsid w:val="0004494C"/>
    <w:rsid w:val="0004502F"/>
    <w:rsid w:val="0004513B"/>
    <w:rsid w:val="000452B7"/>
    <w:rsid w:val="0004555E"/>
    <w:rsid w:val="000457AF"/>
    <w:rsid w:val="0004588E"/>
    <w:rsid w:val="00045B75"/>
    <w:rsid w:val="00045E5E"/>
    <w:rsid w:val="0004613E"/>
    <w:rsid w:val="000461D6"/>
    <w:rsid w:val="0004672D"/>
    <w:rsid w:val="00046F2A"/>
    <w:rsid w:val="00047336"/>
    <w:rsid w:val="0004759B"/>
    <w:rsid w:val="0004769D"/>
    <w:rsid w:val="00047730"/>
    <w:rsid w:val="00047EF8"/>
    <w:rsid w:val="00050525"/>
    <w:rsid w:val="00050586"/>
    <w:rsid w:val="0005060D"/>
    <w:rsid w:val="000506A7"/>
    <w:rsid w:val="000507D0"/>
    <w:rsid w:val="00050844"/>
    <w:rsid w:val="00050936"/>
    <w:rsid w:val="00050A6C"/>
    <w:rsid w:val="0005114B"/>
    <w:rsid w:val="00051167"/>
    <w:rsid w:val="00051227"/>
    <w:rsid w:val="00051512"/>
    <w:rsid w:val="000516CB"/>
    <w:rsid w:val="000517C8"/>
    <w:rsid w:val="0005210C"/>
    <w:rsid w:val="000521DE"/>
    <w:rsid w:val="000525BE"/>
    <w:rsid w:val="0005262F"/>
    <w:rsid w:val="000526F7"/>
    <w:rsid w:val="0005274B"/>
    <w:rsid w:val="00052AA6"/>
    <w:rsid w:val="00053235"/>
    <w:rsid w:val="0005323A"/>
    <w:rsid w:val="0005398C"/>
    <w:rsid w:val="00053A06"/>
    <w:rsid w:val="00054285"/>
    <w:rsid w:val="00054368"/>
    <w:rsid w:val="00054452"/>
    <w:rsid w:val="000544D2"/>
    <w:rsid w:val="000545DF"/>
    <w:rsid w:val="00054778"/>
    <w:rsid w:val="00054CDD"/>
    <w:rsid w:val="00054EF6"/>
    <w:rsid w:val="00054FC7"/>
    <w:rsid w:val="000551CE"/>
    <w:rsid w:val="00055259"/>
    <w:rsid w:val="000554DF"/>
    <w:rsid w:val="00055515"/>
    <w:rsid w:val="0005552D"/>
    <w:rsid w:val="000557BA"/>
    <w:rsid w:val="00055B4A"/>
    <w:rsid w:val="00055D0B"/>
    <w:rsid w:val="00055F1B"/>
    <w:rsid w:val="0005600E"/>
    <w:rsid w:val="00056011"/>
    <w:rsid w:val="0005601D"/>
    <w:rsid w:val="0005619C"/>
    <w:rsid w:val="000562A5"/>
    <w:rsid w:val="00056464"/>
    <w:rsid w:val="00056591"/>
    <w:rsid w:val="00056768"/>
    <w:rsid w:val="000567FA"/>
    <w:rsid w:val="00056989"/>
    <w:rsid w:val="0005699F"/>
    <w:rsid w:val="000570E2"/>
    <w:rsid w:val="0005712D"/>
    <w:rsid w:val="00057220"/>
    <w:rsid w:val="00057259"/>
    <w:rsid w:val="00057461"/>
    <w:rsid w:val="00057521"/>
    <w:rsid w:val="0005769B"/>
    <w:rsid w:val="00057A17"/>
    <w:rsid w:val="00057D2C"/>
    <w:rsid w:val="00057ECB"/>
    <w:rsid w:val="00057FD4"/>
    <w:rsid w:val="00060034"/>
    <w:rsid w:val="0006013C"/>
    <w:rsid w:val="0006064C"/>
    <w:rsid w:val="0006074B"/>
    <w:rsid w:val="00060964"/>
    <w:rsid w:val="000609C2"/>
    <w:rsid w:val="00060B89"/>
    <w:rsid w:val="00060BE2"/>
    <w:rsid w:val="0006109E"/>
    <w:rsid w:val="00061901"/>
    <w:rsid w:val="00061A9E"/>
    <w:rsid w:val="00061CE7"/>
    <w:rsid w:val="00061DEC"/>
    <w:rsid w:val="00061F17"/>
    <w:rsid w:val="00062346"/>
    <w:rsid w:val="000626A3"/>
    <w:rsid w:val="000629ED"/>
    <w:rsid w:val="00062C52"/>
    <w:rsid w:val="00062CEC"/>
    <w:rsid w:val="00062DE9"/>
    <w:rsid w:val="00062DFF"/>
    <w:rsid w:val="00062E50"/>
    <w:rsid w:val="00062F1D"/>
    <w:rsid w:val="00062F49"/>
    <w:rsid w:val="0006379E"/>
    <w:rsid w:val="000638E6"/>
    <w:rsid w:val="0006391B"/>
    <w:rsid w:val="00063B0A"/>
    <w:rsid w:val="00063C8C"/>
    <w:rsid w:val="00064359"/>
    <w:rsid w:val="00064619"/>
    <w:rsid w:val="000646B6"/>
    <w:rsid w:val="000646C3"/>
    <w:rsid w:val="000648D9"/>
    <w:rsid w:val="000649E4"/>
    <w:rsid w:val="00064ABD"/>
    <w:rsid w:val="00064BA2"/>
    <w:rsid w:val="00064BAC"/>
    <w:rsid w:val="00064C7F"/>
    <w:rsid w:val="00064CB6"/>
    <w:rsid w:val="00064DE6"/>
    <w:rsid w:val="00065383"/>
    <w:rsid w:val="000656D4"/>
    <w:rsid w:val="00065C15"/>
    <w:rsid w:val="00065D80"/>
    <w:rsid w:val="00065F2C"/>
    <w:rsid w:val="00066162"/>
    <w:rsid w:val="0006744A"/>
    <w:rsid w:val="000674DD"/>
    <w:rsid w:val="0006757B"/>
    <w:rsid w:val="000676A6"/>
    <w:rsid w:val="000677FD"/>
    <w:rsid w:val="00067AB0"/>
    <w:rsid w:val="00067CE4"/>
    <w:rsid w:val="00067FDF"/>
    <w:rsid w:val="0007039B"/>
    <w:rsid w:val="0007067E"/>
    <w:rsid w:val="000706F7"/>
    <w:rsid w:val="00070993"/>
    <w:rsid w:val="000713FA"/>
    <w:rsid w:val="00071506"/>
    <w:rsid w:val="00071C54"/>
    <w:rsid w:val="00071E1C"/>
    <w:rsid w:val="00072322"/>
    <w:rsid w:val="00072493"/>
    <w:rsid w:val="00072688"/>
    <w:rsid w:val="00072778"/>
    <w:rsid w:val="0007289A"/>
    <w:rsid w:val="000729C8"/>
    <w:rsid w:val="00072B54"/>
    <w:rsid w:val="00072D1D"/>
    <w:rsid w:val="00072F3F"/>
    <w:rsid w:val="00073249"/>
    <w:rsid w:val="000732E4"/>
    <w:rsid w:val="00073514"/>
    <w:rsid w:val="00073650"/>
    <w:rsid w:val="0007383A"/>
    <w:rsid w:val="000738DF"/>
    <w:rsid w:val="00073D26"/>
    <w:rsid w:val="000743ED"/>
    <w:rsid w:val="00074651"/>
    <w:rsid w:val="00074721"/>
    <w:rsid w:val="00074D62"/>
    <w:rsid w:val="00074F55"/>
    <w:rsid w:val="00074FCD"/>
    <w:rsid w:val="00075073"/>
    <w:rsid w:val="000750BE"/>
    <w:rsid w:val="00075315"/>
    <w:rsid w:val="000756C8"/>
    <w:rsid w:val="00075B44"/>
    <w:rsid w:val="00075C8C"/>
    <w:rsid w:val="00075FAA"/>
    <w:rsid w:val="0007616C"/>
    <w:rsid w:val="00076688"/>
    <w:rsid w:val="000768BD"/>
    <w:rsid w:val="00076A8E"/>
    <w:rsid w:val="00076A9E"/>
    <w:rsid w:val="00076BD8"/>
    <w:rsid w:val="00076C5D"/>
    <w:rsid w:val="00076CC8"/>
    <w:rsid w:val="00077293"/>
    <w:rsid w:val="000773D3"/>
    <w:rsid w:val="0007748D"/>
    <w:rsid w:val="0007770F"/>
    <w:rsid w:val="00077799"/>
    <w:rsid w:val="0007781E"/>
    <w:rsid w:val="000779E3"/>
    <w:rsid w:val="00077BAE"/>
    <w:rsid w:val="00077EF8"/>
    <w:rsid w:val="00080326"/>
    <w:rsid w:val="000803A4"/>
    <w:rsid w:val="0008043B"/>
    <w:rsid w:val="000805C3"/>
    <w:rsid w:val="000807A3"/>
    <w:rsid w:val="00080B6F"/>
    <w:rsid w:val="00080EA9"/>
    <w:rsid w:val="00080EBD"/>
    <w:rsid w:val="00080FDE"/>
    <w:rsid w:val="000812DD"/>
    <w:rsid w:val="00081660"/>
    <w:rsid w:val="00081B08"/>
    <w:rsid w:val="00081FD4"/>
    <w:rsid w:val="00082287"/>
    <w:rsid w:val="00082CDC"/>
    <w:rsid w:val="00082F98"/>
    <w:rsid w:val="00082FA0"/>
    <w:rsid w:val="00083228"/>
    <w:rsid w:val="0008384B"/>
    <w:rsid w:val="00083851"/>
    <w:rsid w:val="00083910"/>
    <w:rsid w:val="00083A33"/>
    <w:rsid w:val="00083D3D"/>
    <w:rsid w:val="00083FC1"/>
    <w:rsid w:val="0008413F"/>
    <w:rsid w:val="000841DE"/>
    <w:rsid w:val="000848A8"/>
    <w:rsid w:val="00084B80"/>
    <w:rsid w:val="00085043"/>
    <w:rsid w:val="00085124"/>
    <w:rsid w:val="00085193"/>
    <w:rsid w:val="0008578E"/>
    <w:rsid w:val="000857AA"/>
    <w:rsid w:val="00085AD2"/>
    <w:rsid w:val="00085CED"/>
    <w:rsid w:val="00085FC9"/>
    <w:rsid w:val="000860A7"/>
    <w:rsid w:val="000863CA"/>
    <w:rsid w:val="000863F3"/>
    <w:rsid w:val="00086497"/>
    <w:rsid w:val="0008681B"/>
    <w:rsid w:val="000872D1"/>
    <w:rsid w:val="00087327"/>
    <w:rsid w:val="0008764A"/>
    <w:rsid w:val="0008795A"/>
    <w:rsid w:val="00087C29"/>
    <w:rsid w:val="00087C7A"/>
    <w:rsid w:val="00087EB1"/>
    <w:rsid w:val="00090106"/>
    <w:rsid w:val="0009022B"/>
    <w:rsid w:val="000903A3"/>
    <w:rsid w:val="000908B7"/>
    <w:rsid w:val="00090B11"/>
    <w:rsid w:val="00090BCD"/>
    <w:rsid w:val="00090BF8"/>
    <w:rsid w:val="00090FD5"/>
    <w:rsid w:val="000910ED"/>
    <w:rsid w:val="000911BB"/>
    <w:rsid w:val="00091202"/>
    <w:rsid w:val="000912AC"/>
    <w:rsid w:val="00091673"/>
    <w:rsid w:val="000919D1"/>
    <w:rsid w:val="00091E87"/>
    <w:rsid w:val="00091F4B"/>
    <w:rsid w:val="00091FE0"/>
    <w:rsid w:val="00092050"/>
    <w:rsid w:val="000920C8"/>
    <w:rsid w:val="0009243F"/>
    <w:rsid w:val="0009247C"/>
    <w:rsid w:val="0009255D"/>
    <w:rsid w:val="000925BD"/>
    <w:rsid w:val="00092863"/>
    <w:rsid w:val="000929A5"/>
    <w:rsid w:val="00092B9E"/>
    <w:rsid w:val="00092BBF"/>
    <w:rsid w:val="00092BFA"/>
    <w:rsid w:val="00092F94"/>
    <w:rsid w:val="00093299"/>
    <w:rsid w:val="0009332D"/>
    <w:rsid w:val="000937F3"/>
    <w:rsid w:val="0009382C"/>
    <w:rsid w:val="000939CB"/>
    <w:rsid w:val="00093B06"/>
    <w:rsid w:val="00093C61"/>
    <w:rsid w:val="00093CAD"/>
    <w:rsid w:val="00093EA5"/>
    <w:rsid w:val="00093FB0"/>
    <w:rsid w:val="0009400C"/>
    <w:rsid w:val="00094059"/>
    <w:rsid w:val="000940DC"/>
    <w:rsid w:val="0009452C"/>
    <w:rsid w:val="00094575"/>
    <w:rsid w:val="0009481F"/>
    <w:rsid w:val="000948FB"/>
    <w:rsid w:val="000950DD"/>
    <w:rsid w:val="000953FD"/>
    <w:rsid w:val="00095989"/>
    <w:rsid w:val="000959EE"/>
    <w:rsid w:val="00095B85"/>
    <w:rsid w:val="00096118"/>
    <w:rsid w:val="0009624B"/>
    <w:rsid w:val="00096330"/>
    <w:rsid w:val="00096455"/>
    <w:rsid w:val="00096519"/>
    <w:rsid w:val="0009652A"/>
    <w:rsid w:val="0009659C"/>
    <w:rsid w:val="00096C5B"/>
    <w:rsid w:val="00096D2D"/>
    <w:rsid w:val="00096D2E"/>
    <w:rsid w:val="00096DDD"/>
    <w:rsid w:val="000975CA"/>
    <w:rsid w:val="00097A95"/>
    <w:rsid w:val="00097B70"/>
    <w:rsid w:val="00097D65"/>
    <w:rsid w:val="00097E1A"/>
    <w:rsid w:val="00097F42"/>
    <w:rsid w:val="00097F7D"/>
    <w:rsid w:val="000A01CA"/>
    <w:rsid w:val="000A0291"/>
    <w:rsid w:val="000A0319"/>
    <w:rsid w:val="000A04B5"/>
    <w:rsid w:val="000A0944"/>
    <w:rsid w:val="000A0B11"/>
    <w:rsid w:val="000A0DE3"/>
    <w:rsid w:val="000A0E88"/>
    <w:rsid w:val="000A17CC"/>
    <w:rsid w:val="000A17D4"/>
    <w:rsid w:val="000A1808"/>
    <w:rsid w:val="000A1859"/>
    <w:rsid w:val="000A18D5"/>
    <w:rsid w:val="000A1A06"/>
    <w:rsid w:val="000A1C4E"/>
    <w:rsid w:val="000A1ECF"/>
    <w:rsid w:val="000A2542"/>
    <w:rsid w:val="000A2DF2"/>
    <w:rsid w:val="000A3016"/>
    <w:rsid w:val="000A3607"/>
    <w:rsid w:val="000A3941"/>
    <w:rsid w:val="000A3F31"/>
    <w:rsid w:val="000A3F49"/>
    <w:rsid w:val="000A3FD4"/>
    <w:rsid w:val="000A3FE8"/>
    <w:rsid w:val="000A4391"/>
    <w:rsid w:val="000A439F"/>
    <w:rsid w:val="000A4477"/>
    <w:rsid w:val="000A4945"/>
    <w:rsid w:val="000A4D57"/>
    <w:rsid w:val="000A4E51"/>
    <w:rsid w:val="000A4FC0"/>
    <w:rsid w:val="000A5461"/>
    <w:rsid w:val="000A5EDD"/>
    <w:rsid w:val="000A61B9"/>
    <w:rsid w:val="000A632B"/>
    <w:rsid w:val="000A6382"/>
    <w:rsid w:val="000A63D8"/>
    <w:rsid w:val="000A6C30"/>
    <w:rsid w:val="000A6EA2"/>
    <w:rsid w:val="000A7559"/>
    <w:rsid w:val="000A7580"/>
    <w:rsid w:val="000A75EF"/>
    <w:rsid w:val="000A78C6"/>
    <w:rsid w:val="000A7968"/>
    <w:rsid w:val="000A7A9C"/>
    <w:rsid w:val="000A7EC3"/>
    <w:rsid w:val="000A7FD1"/>
    <w:rsid w:val="000B0252"/>
    <w:rsid w:val="000B02A3"/>
    <w:rsid w:val="000B030B"/>
    <w:rsid w:val="000B04FD"/>
    <w:rsid w:val="000B07FA"/>
    <w:rsid w:val="000B089A"/>
    <w:rsid w:val="000B0DF5"/>
    <w:rsid w:val="000B0E0D"/>
    <w:rsid w:val="000B0E82"/>
    <w:rsid w:val="000B14B5"/>
    <w:rsid w:val="000B1584"/>
    <w:rsid w:val="000B1686"/>
    <w:rsid w:val="000B16F6"/>
    <w:rsid w:val="000B17E1"/>
    <w:rsid w:val="000B18ED"/>
    <w:rsid w:val="000B1AEE"/>
    <w:rsid w:val="000B1CCF"/>
    <w:rsid w:val="000B1EE9"/>
    <w:rsid w:val="000B1F3D"/>
    <w:rsid w:val="000B20B1"/>
    <w:rsid w:val="000B21DB"/>
    <w:rsid w:val="000B26B0"/>
    <w:rsid w:val="000B2754"/>
    <w:rsid w:val="000B280E"/>
    <w:rsid w:val="000B297F"/>
    <w:rsid w:val="000B2AC6"/>
    <w:rsid w:val="000B2E99"/>
    <w:rsid w:val="000B42AD"/>
    <w:rsid w:val="000B4371"/>
    <w:rsid w:val="000B4553"/>
    <w:rsid w:val="000B474B"/>
    <w:rsid w:val="000B4A38"/>
    <w:rsid w:val="000B509D"/>
    <w:rsid w:val="000B5389"/>
    <w:rsid w:val="000B5512"/>
    <w:rsid w:val="000B5725"/>
    <w:rsid w:val="000B5997"/>
    <w:rsid w:val="000B6222"/>
    <w:rsid w:val="000B6949"/>
    <w:rsid w:val="000B69C7"/>
    <w:rsid w:val="000B6A97"/>
    <w:rsid w:val="000B6B27"/>
    <w:rsid w:val="000B6DBB"/>
    <w:rsid w:val="000B6E10"/>
    <w:rsid w:val="000B6F9E"/>
    <w:rsid w:val="000B713E"/>
    <w:rsid w:val="000B728F"/>
    <w:rsid w:val="000B733B"/>
    <w:rsid w:val="000B733D"/>
    <w:rsid w:val="000B743A"/>
    <w:rsid w:val="000B7633"/>
    <w:rsid w:val="000B76F5"/>
    <w:rsid w:val="000B7BF7"/>
    <w:rsid w:val="000B7FFB"/>
    <w:rsid w:val="000C002E"/>
    <w:rsid w:val="000C00EB"/>
    <w:rsid w:val="000C0228"/>
    <w:rsid w:val="000C05C8"/>
    <w:rsid w:val="000C0A29"/>
    <w:rsid w:val="000C0B5F"/>
    <w:rsid w:val="000C0C9D"/>
    <w:rsid w:val="000C1129"/>
    <w:rsid w:val="000C12E5"/>
    <w:rsid w:val="000C1416"/>
    <w:rsid w:val="000C1662"/>
    <w:rsid w:val="000C1683"/>
    <w:rsid w:val="000C1912"/>
    <w:rsid w:val="000C1E77"/>
    <w:rsid w:val="000C2074"/>
    <w:rsid w:val="000C2AB4"/>
    <w:rsid w:val="000C2CEF"/>
    <w:rsid w:val="000C2E7D"/>
    <w:rsid w:val="000C30D2"/>
    <w:rsid w:val="000C3351"/>
    <w:rsid w:val="000C35DC"/>
    <w:rsid w:val="000C35F9"/>
    <w:rsid w:val="000C3615"/>
    <w:rsid w:val="000C37B8"/>
    <w:rsid w:val="000C3843"/>
    <w:rsid w:val="000C3D06"/>
    <w:rsid w:val="000C3E25"/>
    <w:rsid w:val="000C4486"/>
    <w:rsid w:val="000C46F1"/>
    <w:rsid w:val="000C4B09"/>
    <w:rsid w:val="000C518E"/>
    <w:rsid w:val="000C51D2"/>
    <w:rsid w:val="000C5401"/>
    <w:rsid w:val="000C5A79"/>
    <w:rsid w:val="000C5BA5"/>
    <w:rsid w:val="000C5C62"/>
    <w:rsid w:val="000C5C9F"/>
    <w:rsid w:val="000C5D76"/>
    <w:rsid w:val="000C60BA"/>
    <w:rsid w:val="000C62EC"/>
    <w:rsid w:val="000C64FE"/>
    <w:rsid w:val="000C67EC"/>
    <w:rsid w:val="000C68F1"/>
    <w:rsid w:val="000C6905"/>
    <w:rsid w:val="000C6E22"/>
    <w:rsid w:val="000C6FB5"/>
    <w:rsid w:val="000C7E20"/>
    <w:rsid w:val="000D006B"/>
    <w:rsid w:val="000D00E6"/>
    <w:rsid w:val="000D020A"/>
    <w:rsid w:val="000D02B3"/>
    <w:rsid w:val="000D02F7"/>
    <w:rsid w:val="000D0305"/>
    <w:rsid w:val="000D04A5"/>
    <w:rsid w:val="000D086B"/>
    <w:rsid w:val="000D0A10"/>
    <w:rsid w:val="000D0D0A"/>
    <w:rsid w:val="000D0FC9"/>
    <w:rsid w:val="000D1093"/>
    <w:rsid w:val="000D149C"/>
    <w:rsid w:val="000D15C5"/>
    <w:rsid w:val="000D179C"/>
    <w:rsid w:val="000D1CBB"/>
    <w:rsid w:val="000D1DA8"/>
    <w:rsid w:val="000D1E30"/>
    <w:rsid w:val="000D1E64"/>
    <w:rsid w:val="000D1EF0"/>
    <w:rsid w:val="000D21B3"/>
    <w:rsid w:val="000D24B6"/>
    <w:rsid w:val="000D2646"/>
    <w:rsid w:val="000D275F"/>
    <w:rsid w:val="000D2CCE"/>
    <w:rsid w:val="000D3435"/>
    <w:rsid w:val="000D34BD"/>
    <w:rsid w:val="000D3C78"/>
    <w:rsid w:val="000D3F12"/>
    <w:rsid w:val="000D3F13"/>
    <w:rsid w:val="000D3F3B"/>
    <w:rsid w:val="000D3F89"/>
    <w:rsid w:val="000D405C"/>
    <w:rsid w:val="000D40ED"/>
    <w:rsid w:val="000D448F"/>
    <w:rsid w:val="000D44F2"/>
    <w:rsid w:val="000D45CC"/>
    <w:rsid w:val="000D4631"/>
    <w:rsid w:val="000D4BDB"/>
    <w:rsid w:val="000D4E44"/>
    <w:rsid w:val="000D4F5F"/>
    <w:rsid w:val="000D51A1"/>
    <w:rsid w:val="000D5279"/>
    <w:rsid w:val="000D5607"/>
    <w:rsid w:val="000D5843"/>
    <w:rsid w:val="000D59B6"/>
    <w:rsid w:val="000D6183"/>
    <w:rsid w:val="000D63F8"/>
    <w:rsid w:val="000D6836"/>
    <w:rsid w:val="000D69A4"/>
    <w:rsid w:val="000D6B8F"/>
    <w:rsid w:val="000D6C84"/>
    <w:rsid w:val="000D6F2E"/>
    <w:rsid w:val="000D735E"/>
    <w:rsid w:val="000D7909"/>
    <w:rsid w:val="000D7BE8"/>
    <w:rsid w:val="000D7F61"/>
    <w:rsid w:val="000E0041"/>
    <w:rsid w:val="000E00B1"/>
    <w:rsid w:val="000E0163"/>
    <w:rsid w:val="000E024B"/>
    <w:rsid w:val="000E0301"/>
    <w:rsid w:val="000E0324"/>
    <w:rsid w:val="000E037C"/>
    <w:rsid w:val="000E04C2"/>
    <w:rsid w:val="000E0661"/>
    <w:rsid w:val="000E07D5"/>
    <w:rsid w:val="000E0B3B"/>
    <w:rsid w:val="000E0E67"/>
    <w:rsid w:val="000E1062"/>
    <w:rsid w:val="000E11CD"/>
    <w:rsid w:val="000E14B2"/>
    <w:rsid w:val="000E158B"/>
    <w:rsid w:val="000E1710"/>
    <w:rsid w:val="000E172E"/>
    <w:rsid w:val="000E1AB9"/>
    <w:rsid w:val="000E1AEE"/>
    <w:rsid w:val="000E1E3B"/>
    <w:rsid w:val="000E27EC"/>
    <w:rsid w:val="000E2D56"/>
    <w:rsid w:val="000E2DF6"/>
    <w:rsid w:val="000E3500"/>
    <w:rsid w:val="000E38E9"/>
    <w:rsid w:val="000E39F1"/>
    <w:rsid w:val="000E3AA8"/>
    <w:rsid w:val="000E3BF4"/>
    <w:rsid w:val="000E4106"/>
    <w:rsid w:val="000E42A3"/>
    <w:rsid w:val="000E42D3"/>
    <w:rsid w:val="000E453A"/>
    <w:rsid w:val="000E4C3B"/>
    <w:rsid w:val="000E4DF8"/>
    <w:rsid w:val="000E5010"/>
    <w:rsid w:val="000E52F6"/>
    <w:rsid w:val="000E5777"/>
    <w:rsid w:val="000E59EC"/>
    <w:rsid w:val="000E5A77"/>
    <w:rsid w:val="000E5CDC"/>
    <w:rsid w:val="000E5EE2"/>
    <w:rsid w:val="000E62EC"/>
    <w:rsid w:val="000E63B9"/>
    <w:rsid w:val="000E6677"/>
    <w:rsid w:val="000E67AD"/>
    <w:rsid w:val="000E692D"/>
    <w:rsid w:val="000E6CAF"/>
    <w:rsid w:val="000E6E59"/>
    <w:rsid w:val="000E6E7C"/>
    <w:rsid w:val="000E7176"/>
    <w:rsid w:val="000E74AB"/>
    <w:rsid w:val="000E752A"/>
    <w:rsid w:val="000E7A19"/>
    <w:rsid w:val="000E7A42"/>
    <w:rsid w:val="000E7AD3"/>
    <w:rsid w:val="000E7B62"/>
    <w:rsid w:val="000F0036"/>
    <w:rsid w:val="000F02F9"/>
    <w:rsid w:val="000F03C5"/>
    <w:rsid w:val="000F052B"/>
    <w:rsid w:val="000F0705"/>
    <w:rsid w:val="000F07FF"/>
    <w:rsid w:val="000F0A46"/>
    <w:rsid w:val="000F0B0C"/>
    <w:rsid w:val="000F0C82"/>
    <w:rsid w:val="000F0DE2"/>
    <w:rsid w:val="000F14D3"/>
    <w:rsid w:val="000F1564"/>
    <w:rsid w:val="000F16D4"/>
    <w:rsid w:val="000F1955"/>
    <w:rsid w:val="000F198A"/>
    <w:rsid w:val="000F1A2E"/>
    <w:rsid w:val="000F1C97"/>
    <w:rsid w:val="000F1E8D"/>
    <w:rsid w:val="000F1FC8"/>
    <w:rsid w:val="000F23D2"/>
    <w:rsid w:val="000F253E"/>
    <w:rsid w:val="000F27E6"/>
    <w:rsid w:val="000F28D3"/>
    <w:rsid w:val="000F29DE"/>
    <w:rsid w:val="000F2A5B"/>
    <w:rsid w:val="000F2EB6"/>
    <w:rsid w:val="000F2F32"/>
    <w:rsid w:val="000F3021"/>
    <w:rsid w:val="000F31E1"/>
    <w:rsid w:val="000F34C0"/>
    <w:rsid w:val="000F3500"/>
    <w:rsid w:val="000F3692"/>
    <w:rsid w:val="000F3B4C"/>
    <w:rsid w:val="000F3C3E"/>
    <w:rsid w:val="000F4351"/>
    <w:rsid w:val="000F4706"/>
    <w:rsid w:val="000F4747"/>
    <w:rsid w:val="000F477B"/>
    <w:rsid w:val="000F49E6"/>
    <w:rsid w:val="000F4FE5"/>
    <w:rsid w:val="000F518F"/>
    <w:rsid w:val="000F537C"/>
    <w:rsid w:val="000F5571"/>
    <w:rsid w:val="000F596D"/>
    <w:rsid w:val="000F5D40"/>
    <w:rsid w:val="000F606A"/>
    <w:rsid w:val="000F659D"/>
    <w:rsid w:val="000F6687"/>
    <w:rsid w:val="000F68F1"/>
    <w:rsid w:val="000F6B7E"/>
    <w:rsid w:val="000F6CF3"/>
    <w:rsid w:val="000F6E34"/>
    <w:rsid w:val="000F75EB"/>
    <w:rsid w:val="000F785B"/>
    <w:rsid w:val="000F7866"/>
    <w:rsid w:val="000F78CD"/>
    <w:rsid w:val="000F7A29"/>
    <w:rsid w:val="000F7D2F"/>
    <w:rsid w:val="000F7DAB"/>
    <w:rsid w:val="000F7E19"/>
    <w:rsid w:val="000F7F6A"/>
    <w:rsid w:val="000F7F78"/>
    <w:rsid w:val="00100075"/>
    <w:rsid w:val="001000EC"/>
    <w:rsid w:val="001002DF"/>
    <w:rsid w:val="001003B5"/>
    <w:rsid w:val="0010070E"/>
    <w:rsid w:val="00100898"/>
    <w:rsid w:val="001008F1"/>
    <w:rsid w:val="00100A07"/>
    <w:rsid w:val="00100A52"/>
    <w:rsid w:val="00100A5B"/>
    <w:rsid w:val="00100C10"/>
    <w:rsid w:val="00100EEB"/>
    <w:rsid w:val="00100F8B"/>
    <w:rsid w:val="0010121F"/>
    <w:rsid w:val="001012DC"/>
    <w:rsid w:val="00101818"/>
    <w:rsid w:val="00101ABC"/>
    <w:rsid w:val="00102047"/>
    <w:rsid w:val="0010230E"/>
    <w:rsid w:val="001025F4"/>
    <w:rsid w:val="0010269A"/>
    <w:rsid w:val="0010293D"/>
    <w:rsid w:val="00102D84"/>
    <w:rsid w:val="00102E8B"/>
    <w:rsid w:val="00102F39"/>
    <w:rsid w:val="001031E7"/>
    <w:rsid w:val="00103282"/>
    <w:rsid w:val="00103403"/>
    <w:rsid w:val="00103445"/>
    <w:rsid w:val="001036F2"/>
    <w:rsid w:val="00103887"/>
    <w:rsid w:val="00103AB1"/>
    <w:rsid w:val="00103FBE"/>
    <w:rsid w:val="001041B2"/>
    <w:rsid w:val="001047C3"/>
    <w:rsid w:val="00104879"/>
    <w:rsid w:val="00104B63"/>
    <w:rsid w:val="0010549F"/>
    <w:rsid w:val="00105884"/>
    <w:rsid w:val="001059E9"/>
    <w:rsid w:val="00105BD5"/>
    <w:rsid w:val="00105C6A"/>
    <w:rsid w:val="00105DDA"/>
    <w:rsid w:val="00106156"/>
    <w:rsid w:val="001061A1"/>
    <w:rsid w:val="00106687"/>
    <w:rsid w:val="00106700"/>
    <w:rsid w:val="00106965"/>
    <w:rsid w:val="00106A62"/>
    <w:rsid w:val="00106A8E"/>
    <w:rsid w:val="00107095"/>
    <w:rsid w:val="001074EE"/>
    <w:rsid w:val="001074FC"/>
    <w:rsid w:val="001075EB"/>
    <w:rsid w:val="001075FC"/>
    <w:rsid w:val="00107927"/>
    <w:rsid w:val="00107A6C"/>
    <w:rsid w:val="00107B7C"/>
    <w:rsid w:val="00107C0E"/>
    <w:rsid w:val="001100CD"/>
    <w:rsid w:val="001103A7"/>
    <w:rsid w:val="001106A2"/>
    <w:rsid w:val="00110987"/>
    <w:rsid w:val="001109C7"/>
    <w:rsid w:val="00110AC4"/>
    <w:rsid w:val="00110F1D"/>
    <w:rsid w:val="00110FE5"/>
    <w:rsid w:val="00111018"/>
    <w:rsid w:val="00111049"/>
    <w:rsid w:val="0011127E"/>
    <w:rsid w:val="001113FC"/>
    <w:rsid w:val="00111797"/>
    <w:rsid w:val="00111AEA"/>
    <w:rsid w:val="00111B0E"/>
    <w:rsid w:val="00111BA5"/>
    <w:rsid w:val="00111C70"/>
    <w:rsid w:val="00111F1D"/>
    <w:rsid w:val="00111FA5"/>
    <w:rsid w:val="001124B8"/>
    <w:rsid w:val="00112C1B"/>
    <w:rsid w:val="00112C77"/>
    <w:rsid w:val="00112D0B"/>
    <w:rsid w:val="001130B0"/>
    <w:rsid w:val="00113311"/>
    <w:rsid w:val="00113325"/>
    <w:rsid w:val="001134EA"/>
    <w:rsid w:val="001138D6"/>
    <w:rsid w:val="001139E2"/>
    <w:rsid w:val="00113B45"/>
    <w:rsid w:val="00113B47"/>
    <w:rsid w:val="00113DCA"/>
    <w:rsid w:val="0011436D"/>
    <w:rsid w:val="001143B7"/>
    <w:rsid w:val="00114659"/>
    <w:rsid w:val="00114B44"/>
    <w:rsid w:val="00115677"/>
    <w:rsid w:val="0011593F"/>
    <w:rsid w:val="00115F63"/>
    <w:rsid w:val="001161F3"/>
    <w:rsid w:val="00116227"/>
    <w:rsid w:val="00116378"/>
    <w:rsid w:val="0011637B"/>
    <w:rsid w:val="00116396"/>
    <w:rsid w:val="00116833"/>
    <w:rsid w:val="00116C5D"/>
    <w:rsid w:val="00116D6B"/>
    <w:rsid w:val="00116E50"/>
    <w:rsid w:val="00117240"/>
    <w:rsid w:val="001174B3"/>
    <w:rsid w:val="00117661"/>
    <w:rsid w:val="001177BA"/>
    <w:rsid w:val="00117895"/>
    <w:rsid w:val="00117B83"/>
    <w:rsid w:val="00117C7B"/>
    <w:rsid w:val="00117CC9"/>
    <w:rsid w:val="00117EE5"/>
    <w:rsid w:val="0012026F"/>
    <w:rsid w:val="001204EB"/>
    <w:rsid w:val="001205D0"/>
    <w:rsid w:val="00120662"/>
    <w:rsid w:val="0012093E"/>
    <w:rsid w:val="001209FB"/>
    <w:rsid w:val="00120ACB"/>
    <w:rsid w:val="00120C95"/>
    <w:rsid w:val="0012108D"/>
    <w:rsid w:val="00121590"/>
    <w:rsid w:val="0012187B"/>
    <w:rsid w:val="0012192C"/>
    <w:rsid w:val="0012193D"/>
    <w:rsid w:val="00121BCE"/>
    <w:rsid w:val="00121C33"/>
    <w:rsid w:val="00121C44"/>
    <w:rsid w:val="00121CA9"/>
    <w:rsid w:val="00121D9B"/>
    <w:rsid w:val="001221BA"/>
    <w:rsid w:val="00122223"/>
    <w:rsid w:val="00122CEB"/>
    <w:rsid w:val="00122CEF"/>
    <w:rsid w:val="00122FA6"/>
    <w:rsid w:val="0012306C"/>
    <w:rsid w:val="001230E4"/>
    <w:rsid w:val="001234E4"/>
    <w:rsid w:val="001238CF"/>
    <w:rsid w:val="001239CF"/>
    <w:rsid w:val="00123AB8"/>
    <w:rsid w:val="00123AE7"/>
    <w:rsid w:val="0012421E"/>
    <w:rsid w:val="00124372"/>
    <w:rsid w:val="001245F2"/>
    <w:rsid w:val="00124682"/>
    <w:rsid w:val="001247DD"/>
    <w:rsid w:val="00124938"/>
    <w:rsid w:val="00124D67"/>
    <w:rsid w:val="00124DAD"/>
    <w:rsid w:val="00124E01"/>
    <w:rsid w:val="00125140"/>
    <w:rsid w:val="001258A9"/>
    <w:rsid w:val="00125A45"/>
    <w:rsid w:val="00125BD2"/>
    <w:rsid w:val="00125F50"/>
    <w:rsid w:val="001262D5"/>
    <w:rsid w:val="00126414"/>
    <w:rsid w:val="00126527"/>
    <w:rsid w:val="00126804"/>
    <w:rsid w:val="00126903"/>
    <w:rsid w:val="00126C88"/>
    <w:rsid w:val="00126D1F"/>
    <w:rsid w:val="00126E41"/>
    <w:rsid w:val="00126F14"/>
    <w:rsid w:val="001274B1"/>
    <w:rsid w:val="001275BB"/>
    <w:rsid w:val="0012767A"/>
    <w:rsid w:val="00127823"/>
    <w:rsid w:val="001278F6"/>
    <w:rsid w:val="0012795F"/>
    <w:rsid w:val="00127A20"/>
    <w:rsid w:val="00127A9D"/>
    <w:rsid w:val="00127D28"/>
    <w:rsid w:val="00130048"/>
    <w:rsid w:val="00130068"/>
    <w:rsid w:val="001300E4"/>
    <w:rsid w:val="0013026B"/>
    <w:rsid w:val="00130BCC"/>
    <w:rsid w:val="00130BFF"/>
    <w:rsid w:val="00130F86"/>
    <w:rsid w:val="0013113E"/>
    <w:rsid w:val="00131163"/>
    <w:rsid w:val="00131213"/>
    <w:rsid w:val="0013164B"/>
    <w:rsid w:val="00131C01"/>
    <w:rsid w:val="00131F5E"/>
    <w:rsid w:val="00131FC7"/>
    <w:rsid w:val="00132145"/>
    <w:rsid w:val="00132313"/>
    <w:rsid w:val="00132397"/>
    <w:rsid w:val="001325A9"/>
    <w:rsid w:val="00132651"/>
    <w:rsid w:val="00132691"/>
    <w:rsid w:val="00132AD0"/>
    <w:rsid w:val="00132FD0"/>
    <w:rsid w:val="001332D5"/>
    <w:rsid w:val="001333BA"/>
    <w:rsid w:val="001336CF"/>
    <w:rsid w:val="001337EF"/>
    <w:rsid w:val="00133CED"/>
    <w:rsid w:val="00133DCB"/>
    <w:rsid w:val="00134012"/>
    <w:rsid w:val="001342FD"/>
    <w:rsid w:val="00134321"/>
    <w:rsid w:val="0013445C"/>
    <w:rsid w:val="0013447C"/>
    <w:rsid w:val="0013470B"/>
    <w:rsid w:val="00134A0C"/>
    <w:rsid w:val="00134D6D"/>
    <w:rsid w:val="00134DBC"/>
    <w:rsid w:val="001357D1"/>
    <w:rsid w:val="00135AC8"/>
    <w:rsid w:val="00135C88"/>
    <w:rsid w:val="00135C93"/>
    <w:rsid w:val="001362A4"/>
    <w:rsid w:val="00136450"/>
    <w:rsid w:val="001364DC"/>
    <w:rsid w:val="0013679C"/>
    <w:rsid w:val="00136AFD"/>
    <w:rsid w:val="00136B06"/>
    <w:rsid w:val="00136B2F"/>
    <w:rsid w:val="00136BA0"/>
    <w:rsid w:val="001370BB"/>
    <w:rsid w:val="001372BB"/>
    <w:rsid w:val="0013790B"/>
    <w:rsid w:val="00137A55"/>
    <w:rsid w:val="00137E98"/>
    <w:rsid w:val="00140171"/>
    <w:rsid w:val="00140226"/>
    <w:rsid w:val="001405C3"/>
    <w:rsid w:val="0014060C"/>
    <w:rsid w:val="001408A1"/>
    <w:rsid w:val="001409F2"/>
    <w:rsid w:val="00140A3C"/>
    <w:rsid w:val="0014154F"/>
    <w:rsid w:val="001419AE"/>
    <w:rsid w:val="00141D3A"/>
    <w:rsid w:val="00141FD6"/>
    <w:rsid w:val="00142063"/>
    <w:rsid w:val="00142106"/>
    <w:rsid w:val="00142683"/>
    <w:rsid w:val="001426DE"/>
    <w:rsid w:val="0014281C"/>
    <w:rsid w:val="00142A08"/>
    <w:rsid w:val="00142B47"/>
    <w:rsid w:val="00142C0E"/>
    <w:rsid w:val="00142C89"/>
    <w:rsid w:val="001431D6"/>
    <w:rsid w:val="00143221"/>
    <w:rsid w:val="001432F7"/>
    <w:rsid w:val="00143361"/>
    <w:rsid w:val="001435CC"/>
    <w:rsid w:val="001435E1"/>
    <w:rsid w:val="0014386C"/>
    <w:rsid w:val="00143CBA"/>
    <w:rsid w:val="00143D47"/>
    <w:rsid w:val="00143EFC"/>
    <w:rsid w:val="00144485"/>
    <w:rsid w:val="0014449F"/>
    <w:rsid w:val="001446DA"/>
    <w:rsid w:val="00144749"/>
    <w:rsid w:val="00144A4D"/>
    <w:rsid w:val="00144A6B"/>
    <w:rsid w:val="00144B50"/>
    <w:rsid w:val="00144ED3"/>
    <w:rsid w:val="00144FCE"/>
    <w:rsid w:val="00145051"/>
    <w:rsid w:val="00145298"/>
    <w:rsid w:val="0014539D"/>
    <w:rsid w:val="00145540"/>
    <w:rsid w:val="00145796"/>
    <w:rsid w:val="001459C1"/>
    <w:rsid w:val="00145EB2"/>
    <w:rsid w:val="0014601A"/>
    <w:rsid w:val="0014639D"/>
    <w:rsid w:val="00146889"/>
    <w:rsid w:val="00146A47"/>
    <w:rsid w:val="00146B7C"/>
    <w:rsid w:val="00146B8C"/>
    <w:rsid w:val="00146F59"/>
    <w:rsid w:val="00147154"/>
    <w:rsid w:val="001473F7"/>
    <w:rsid w:val="00147419"/>
    <w:rsid w:val="001476DA"/>
    <w:rsid w:val="0014785F"/>
    <w:rsid w:val="0014787D"/>
    <w:rsid w:val="00147989"/>
    <w:rsid w:val="00147C35"/>
    <w:rsid w:val="00150040"/>
    <w:rsid w:val="001500D8"/>
    <w:rsid w:val="0015071C"/>
    <w:rsid w:val="001509A8"/>
    <w:rsid w:val="00150D4A"/>
    <w:rsid w:val="00150D7D"/>
    <w:rsid w:val="00150DED"/>
    <w:rsid w:val="00150EC3"/>
    <w:rsid w:val="0015110C"/>
    <w:rsid w:val="0015160C"/>
    <w:rsid w:val="00151C20"/>
    <w:rsid w:val="00151CC3"/>
    <w:rsid w:val="001521E0"/>
    <w:rsid w:val="001521EF"/>
    <w:rsid w:val="001522B8"/>
    <w:rsid w:val="0015238D"/>
    <w:rsid w:val="00152460"/>
    <w:rsid w:val="00152489"/>
    <w:rsid w:val="001525C4"/>
    <w:rsid w:val="00152658"/>
    <w:rsid w:val="00152DF4"/>
    <w:rsid w:val="00152F51"/>
    <w:rsid w:val="00152FC2"/>
    <w:rsid w:val="001530ED"/>
    <w:rsid w:val="00153629"/>
    <w:rsid w:val="001538B4"/>
    <w:rsid w:val="00153917"/>
    <w:rsid w:val="00153945"/>
    <w:rsid w:val="00153D4A"/>
    <w:rsid w:val="00153F35"/>
    <w:rsid w:val="0015417A"/>
    <w:rsid w:val="0015427F"/>
    <w:rsid w:val="001544D8"/>
    <w:rsid w:val="00154603"/>
    <w:rsid w:val="001546B3"/>
    <w:rsid w:val="00154A2A"/>
    <w:rsid w:val="00154A93"/>
    <w:rsid w:val="00154D61"/>
    <w:rsid w:val="001554E7"/>
    <w:rsid w:val="00155523"/>
    <w:rsid w:val="00155A8A"/>
    <w:rsid w:val="00155B06"/>
    <w:rsid w:val="00155B49"/>
    <w:rsid w:val="00155D87"/>
    <w:rsid w:val="00156023"/>
    <w:rsid w:val="00156029"/>
    <w:rsid w:val="00156040"/>
    <w:rsid w:val="00156162"/>
    <w:rsid w:val="00156205"/>
    <w:rsid w:val="00156357"/>
    <w:rsid w:val="001564DD"/>
    <w:rsid w:val="0015683D"/>
    <w:rsid w:val="001568A3"/>
    <w:rsid w:val="00156993"/>
    <w:rsid w:val="00156CB5"/>
    <w:rsid w:val="00156F59"/>
    <w:rsid w:val="00156FBF"/>
    <w:rsid w:val="00156FF0"/>
    <w:rsid w:val="00157040"/>
    <w:rsid w:val="00157121"/>
    <w:rsid w:val="00157272"/>
    <w:rsid w:val="00157321"/>
    <w:rsid w:val="001573B3"/>
    <w:rsid w:val="001574C6"/>
    <w:rsid w:val="001575AE"/>
    <w:rsid w:val="001576CC"/>
    <w:rsid w:val="0015779C"/>
    <w:rsid w:val="00157859"/>
    <w:rsid w:val="00157F80"/>
    <w:rsid w:val="001601CD"/>
    <w:rsid w:val="001603EC"/>
    <w:rsid w:val="001606F8"/>
    <w:rsid w:val="00160C45"/>
    <w:rsid w:val="00160ED0"/>
    <w:rsid w:val="00161511"/>
    <w:rsid w:val="001615FD"/>
    <w:rsid w:val="0016164B"/>
    <w:rsid w:val="0016219B"/>
    <w:rsid w:val="00162321"/>
    <w:rsid w:val="0016234D"/>
    <w:rsid w:val="0016259F"/>
    <w:rsid w:val="001625A1"/>
    <w:rsid w:val="00162DC9"/>
    <w:rsid w:val="00162F7B"/>
    <w:rsid w:val="001630A0"/>
    <w:rsid w:val="00163311"/>
    <w:rsid w:val="00163EFF"/>
    <w:rsid w:val="00163FD6"/>
    <w:rsid w:val="00163FEA"/>
    <w:rsid w:val="0016412F"/>
    <w:rsid w:val="001643DE"/>
    <w:rsid w:val="00164684"/>
    <w:rsid w:val="00164712"/>
    <w:rsid w:val="001647E7"/>
    <w:rsid w:val="00164AE5"/>
    <w:rsid w:val="00164AF5"/>
    <w:rsid w:val="001652B2"/>
    <w:rsid w:val="001652C1"/>
    <w:rsid w:val="001655C4"/>
    <w:rsid w:val="001655E6"/>
    <w:rsid w:val="0016575C"/>
    <w:rsid w:val="001657A3"/>
    <w:rsid w:val="001657EC"/>
    <w:rsid w:val="001658F7"/>
    <w:rsid w:val="00165A67"/>
    <w:rsid w:val="00165AB0"/>
    <w:rsid w:val="00165D02"/>
    <w:rsid w:val="00165FAA"/>
    <w:rsid w:val="001660CB"/>
    <w:rsid w:val="00166654"/>
    <w:rsid w:val="00166948"/>
    <w:rsid w:val="00166C45"/>
    <w:rsid w:val="00166D4A"/>
    <w:rsid w:val="00167108"/>
    <w:rsid w:val="00167137"/>
    <w:rsid w:val="00167306"/>
    <w:rsid w:val="001674EE"/>
    <w:rsid w:val="0016762D"/>
    <w:rsid w:val="0016769E"/>
    <w:rsid w:val="001676B0"/>
    <w:rsid w:val="00167724"/>
    <w:rsid w:val="0016785E"/>
    <w:rsid w:val="001678E6"/>
    <w:rsid w:val="00167A48"/>
    <w:rsid w:val="00167BCC"/>
    <w:rsid w:val="00167D2C"/>
    <w:rsid w:val="00167E42"/>
    <w:rsid w:val="00167E8B"/>
    <w:rsid w:val="00170150"/>
    <w:rsid w:val="00170418"/>
    <w:rsid w:val="00170488"/>
    <w:rsid w:val="001706B2"/>
    <w:rsid w:val="00170771"/>
    <w:rsid w:val="00170853"/>
    <w:rsid w:val="00170865"/>
    <w:rsid w:val="00170973"/>
    <w:rsid w:val="00170C81"/>
    <w:rsid w:val="00170F57"/>
    <w:rsid w:val="00170F63"/>
    <w:rsid w:val="0017114E"/>
    <w:rsid w:val="001715E8"/>
    <w:rsid w:val="00171B9C"/>
    <w:rsid w:val="00171CBF"/>
    <w:rsid w:val="00172381"/>
    <w:rsid w:val="0017273F"/>
    <w:rsid w:val="00172799"/>
    <w:rsid w:val="001727AC"/>
    <w:rsid w:val="00172B12"/>
    <w:rsid w:val="001731B5"/>
    <w:rsid w:val="001734FE"/>
    <w:rsid w:val="001735A4"/>
    <w:rsid w:val="00173661"/>
    <w:rsid w:val="00173AEC"/>
    <w:rsid w:val="00173D5F"/>
    <w:rsid w:val="00173DD7"/>
    <w:rsid w:val="00173DE2"/>
    <w:rsid w:val="00173EE6"/>
    <w:rsid w:val="0017413A"/>
    <w:rsid w:val="00174A6C"/>
    <w:rsid w:val="00174CEF"/>
    <w:rsid w:val="00174F2A"/>
    <w:rsid w:val="00175649"/>
    <w:rsid w:val="0017587F"/>
    <w:rsid w:val="001759E4"/>
    <w:rsid w:val="00175AB1"/>
    <w:rsid w:val="00175CE3"/>
    <w:rsid w:val="00175D09"/>
    <w:rsid w:val="00175ED7"/>
    <w:rsid w:val="001760E1"/>
    <w:rsid w:val="0017623E"/>
    <w:rsid w:val="00176CC6"/>
    <w:rsid w:val="00176EE7"/>
    <w:rsid w:val="00177388"/>
    <w:rsid w:val="0017794F"/>
    <w:rsid w:val="00177BF4"/>
    <w:rsid w:val="00180067"/>
    <w:rsid w:val="0018009E"/>
    <w:rsid w:val="001801BF"/>
    <w:rsid w:val="001803E6"/>
    <w:rsid w:val="001804F3"/>
    <w:rsid w:val="001809D2"/>
    <w:rsid w:val="00180B8A"/>
    <w:rsid w:val="00180E1B"/>
    <w:rsid w:val="00180E1E"/>
    <w:rsid w:val="00180F78"/>
    <w:rsid w:val="00180F85"/>
    <w:rsid w:val="001814FB"/>
    <w:rsid w:val="00181755"/>
    <w:rsid w:val="00181BD6"/>
    <w:rsid w:val="00181FFD"/>
    <w:rsid w:val="00182119"/>
    <w:rsid w:val="0018245D"/>
    <w:rsid w:val="001829BF"/>
    <w:rsid w:val="00182BF0"/>
    <w:rsid w:val="00182FE4"/>
    <w:rsid w:val="0018302B"/>
    <w:rsid w:val="0018304F"/>
    <w:rsid w:val="001830B4"/>
    <w:rsid w:val="0018354A"/>
    <w:rsid w:val="0018365E"/>
    <w:rsid w:val="001838B2"/>
    <w:rsid w:val="00183A78"/>
    <w:rsid w:val="00183E10"/>
    <w:rsid w:val="00183E7A"/>
    <w:rsid w:val="00184047"/>
    <w:rsid w:val="001840A1"/>
    <w:rsid w:val="001840A3"/>
    <w:rsid w:val="0018435E"/>
    <w:rsid w:val="0018453C"/>
    <w:rsid w:val="001845CE"/>
    <w:rsid w:val="0018480F"/>
    <w:rsid w:val="00184B9B"/>
    <w:rsid w:val="00184C1D"/>
    <w:rsid w:val="00184C5C"/>
    <w:rsid w:val="00185209"/>
    <w:rsid w:val="001858BC"/>
    <w:rsid w:val="001858F6"/>
    <w:rsid w:val="0018590D"/>
    <w:rsid w:val="00185B15"/>
    <w:rsid w:val="00185B3C"/>
    <w:rsid w:val="00185D0E"/>
    <w:rsid w:val="00185DA5"/>
    <w:rsid w:val="00185FCE"/>
    <w:rsid w:val="00186173"/>
    <w:rsid w:val="00186355"/>
    <w:rsid w:val="00186688"/>
    <w:rsid w:val="001868BA"/>
    <w:rsid w:val="001868E6"/>
    <w:rsid w:val="00186B6E"/>
    <w:rsid w:val="00186F38"/>
    <w:rsid w:val="00187054"/>
    <w:rsid w:val="0018709B"/>
    <w:rsid w:val="001871EB"/>
    <w:rsid w:val="001873D3"/>
    <w:rsid w:val="0018762F"/>
    <w:rsid w:val="0018765E"/>
    <w:rsid w:val="001877F5"/>
    <w:rsid w:val="00187875"/>
    <w:rsid w:val="0018792A"/>
    <w:rsid w:val="001879C8"/>
    <w:rsid w:val="00187FAF"/>
    <w:rsid w:val="0019057D"/>
    <w:rsid w:val="00190702"/>
    <w:rsid w:val="00190871"/>
    <w:rsid w:val="001911D6"/>
    <w:rsid w:val="001914B1"/>
    <w:rsid w:val="00191534"/>
    <w:rsid w:val="00191556"/>
    <w:rsid w:val="001915B2"/>
    <w:rsid w:val="001918ED"/>
    <w:rsid w:val="00191B5A"/>
    <w:rsid w:val="00191EDD"/>
    <w:rsid w:val="00191FBB"/>
    <w:rsid w:val="00192407"/>
    <w:rsid w:val="00192692"/>
    <w:rsid w:val="00192767"/>
    <w:rsid w:val="00192851"/>
    <w:rsid w:val="00192E24"/>
    <w:rsid w:val="00193063"/>
    <w:rsid w:val="00193498"/>
    <w:rsid w:val="00193612"/>
    <w:rsid w:val="00193A28"/>
    <w:rsid w:val="00193C45"/>
    <w:rsid w:val="00193D25"/>
    <w:rsid w:val="00193F62"/>
    <w:rsid w:val="001941DA"/>
    <w:rsid w:val="001943F3"/>
    <w:rsid w:val="00194517"/>
    <w:rsid w:val="00194535"/>
    <w:rsid w:val="00194590"/>
    <w:rsid w:val="00194AAE"/>
    <w:rsid w:val="0019517A"/>
    <w:rsid w:val="0019519F"/>
    <w:rsid w:val="00195285"/>
    <w:rsid w:val="001952CA"/>
    <w:rsid w:val="00195377"/>
    <w:rsid w:val="0019549B"/>
    <w:rsid w:val="0019556C"/>
    <w:rsid w:val="00195718"/>
    <w:rsid w:val="0019592D"/>
    <w:rsid w:val="0019595F"/>
    <w:rsid w:val="001959FB"/>
    <w:rsid w:val="00195BE2"/>
    <w:rsid w:val="00195F79"/>
    <w:rsid w:val="001961CC"/>
    <w:rsid w:val="0019626B"/>
    <w:rsid w:val="00196270"/>
    <w:rsid w:val="00196429"/>
    <w:rsid w:val="0019655F"/>
    <w:rsid w:val="001965A4"/>
    <w:rsid w:val="001966C7"/>
    <w:rsid w:val="001968D3"/>
    <w:rsid w:val="00196A97"/>
    <w:rsid w:val="00197346"/>
    <w:rsid w:val="00197528"/>
    <w:rsid w:val="00197729"/>
    <w:rsid w:val="001978C8"/>
    <w:rsid w:val="00197BA6"/>
    <w:rsid w:val="00197BC9"/>
    <w:rsid w:val="00197DBD"/>
    <w:rsid w:val="00197E4C"/>
    <w:rsid w:val="00197FC2"/>
    <w:rsid w:val="001A0139"/>
    <w:rsid w:val="001A0284"/>
    <w:rsid w:val="001A02CA"/>
    <w:rsid w:val="001A04CA"/>
    <w:rsid w:val="001A04DA"/>
    <w:rsid w:val="001A0581"/>
    <w:rsid w:val="001A0761"/>
    <w:rsid w:val="001A0A1F"/>
    <w:rsid w:val="001A0A9D"/>
    <w:rsid w:val="001A0DE1"/>
    <w:rsid w:val="001A0F26"/>
    <w:rsid w:val="001A10D3"/>
    <w:rsid w:val="001A1692"/>
    <w:rsid w:val="001A1970"/>
    <w:rsid w:val="001A1BBC"/>
    <w:rsid w:val="001A1E2F"/>
    <w:rsid w:val="001A215D"/>
    <w:rsid w:val="001A21DE"/>
    <w:rsid w:val="001A2219"/>
    <w:rsid w:val="001A2657"/>
    <w:rsid w:val="001A26CF"/>
    <w:rsid w:val="001A2799"/>
    <w:rsid w:val="001A28E1"/>
    <w:rsid w:val="001A2958"/>
    <w:rsid w:val="001A2992"/>
    <w:rsid w:val="001A2BD6"/>
    <w:rsid w:val="001A2C6B"/>
    <w:rsid w:val="001A2F85"/>
    <w:rsid w:val="001A3116"/>
    <w:rsid w:val="001A34E2"/>
    <w:rsid w:val="001A3725"/>
    <w:rsid w:val="001A3813"/>
    <w:rsid w:val="001A3888"/>
    <w:rsid w:val="001A3B8E"/>
    <w:rsid w:val="001A3ECF"/>
    <w:rsid w:val="001A3FDD"/>
    <w:rsid w:val="001A40A0"/>
    <w:rsid w:val="001A40A9"/>
    <w:rsid w:val="001A42A7"/>
    <w:rsid w:val="001A4757"/>
    <w:rsid w:val="001A4795"/>
    <w:rsid w:val="001A49D7"/>
    <w:rsid w:val="001A4BB5"/>
    <w:rsid w:val="001A4E8C"/>
    <w:rsid w:val="001A4EE8"/>
    <w:rsid w:val="001A527E"/>
    <w:rsid w:val="001A591E"/>
    <w:rsid w:val="001A59F4"/>
    <w:rsid w:val="001A5B41"/>
    <w:rsid w:val="001A5C93"/>
    <w:rsid w:val="001A6142"/>
    <w:rsid w:val="001A616E"/>
    <w:rsid w:val="001A61A7"/>
    <w:rsid w:val="001A65E4"/>
    <w:rsid w:val="001A6A8F"/>
    <w:rsid w:val="001A6D2B"/>
    <w:rsid w:val="001A6E8C"/>
    <w:rsid w:val="001A6ECE"/>
    <w:rsid w:val="001A6F14"/>
    <w:rsid w:val="001A7191"/>
    <w:rsid w:val="001A73AE"/>
    <w:rsid w:val="001A7402"/>
    <w:rsid w:val="001A751A"/>
    <w:rsid w:val="001A75FD"/>
    <w:rsid w:val="001A7F29"/>
    <w:rsid w:val="001A7F33"/>
    <w:rsid w:val="001B0026"/>
    <w:rsid w:val="001B00B6"/>
    <w:rsid w:val="001B078A"/>
    <w:rsid w:val="001B0863"/>
    <w:rsid w:val="001B0A10"/>
    <w:rsid w:val="001B0AA8"/>
    <w:rsid w:val="001B0E01"/>
    <w:rsid w:val="001B1063"/>
    <w:rsid w:val="001B119A"/>
    <w:rsid w:val="001B156A"/>
    <w:rsid w:val="001B162F"/>
    <w:rsid w:val="001B1789"/>
    <w:rsid w:val="001B1997"/>
    <w:rsid w:val="001B1A35"/>
    <w:rsid w:val="001B1A88"/>
    <w:rsid w:val="001B1AB5"/>
    <w:rsid w:val="001B1ACD"/>
    <w:rsid w:val="001B1B50"/>
    <w:rsid w:val="001B1CA5"/>
    <w:rsid w:val="001B21F6"/>
    <w:rsid w:val="001B2449"/>
    <w:rsid w:val="001B2C3C"/>
    <w:rsid w:val="001B3197"/>
    <w:rsid w:val="001B31FA"/>
    <w:rsid w:val="001B3246"/>
    <w:rsid w:val="001B3440"/>
    <w:rsid w:val="001B35D0"/>
    <w:rsid w:val="001B4224"/>
    <w:rsid w:val="001B4361"/>
    <w:rsid w:val="001B45AA"/>
    <w:rsid w:val="001B46CB"/>
    <w:rsid w:val="001B554D"/>
    <w:rsid w:val="001B587A"/>
    <w:rsid w:val="001B646B"/>
    <w:rsid w:val="001B65CE"/>
    <w:rsid w:val="001B68DC"/>
    <w:rsid w:val="001B6B8D"/>
    <w:rsid w:val="001B706D"/>
    <w:rsid w:val="001B72CA"/>
    <w:rsid w:val="001B731E"/>
    <w:rsid w:val="001B7463"/>
    <w:rsid w:val="001B7601"/>
    <w:rsid w:val="001B7879"/>
    <w:rsid w:val="001B7AA8"/>
    <w:rsid w:val="001C0083"/>
    <w:rsid w:val="001C0357"/>
    <w:rsid w:val="001C0B64"/>
    <w:rsid w:val="001C0B93"/>
    <w:rsid w:val="001C0B9D"/>
    <w:rsid w:val="001C1143"/>
    <w:rsid w:val="001C18B4"/>
    <w:rsid w:val="001C1984"/>
    <w:rsid w:val="001C19E0"/>
    <w:rsid w:val="001C1F4D"/>
    <w:rsid w:val="001C2114"/>
    <w:rsid w:val="001C218A"/>
    <w:rsid w:val="001C26E7"/>
    <w:rsid w:val="001C27FC"/>
    <w:rsid w:val="001C283C"/>
    <w:rsid w:val="001C2939"/>
    <w:rsid w:val="001C2A20"/>
    <w:rsid w:val="001C2D67"/>
    <w:rsid w:val="001C2DA3"/>
    <w:rsid w:val="001C33F2"/>
    <w:rsid w:val="001C3917"/>
    <w:rsid w:val="001C39DC"/>
    <w:rsid w:val="001C3C08"/>
    <w:rsid w:val="001C3D0D"/>
    <w:rsid w:val="001C3E77"/>
    <w:rsid w:val="001C3EAA"/>
    <w:rsid w:val="001C3F17"/>
    <w:rsid w:val="001C4333"/>
    <w:rsid w:val="001C45D4"/>
    <w:rsid w:val="001C49D2"/>
    <w:rsid w:val="001C49EE"/>
    <w:rsid w:val="001C4B6C"/>
    <w:rsid w:val="001C54AD"/>
    <w:rsid w:val="001C5734"/>
    <w:rsid w:val="001C58B0"/>
    <w:rsid w:val="001C5DAA"/>
    <w:rsid w:val="001C613C"/>
    <w:rsid w:val="001C63EC"/>
    <w:rsid w:val="001C6495"/>
    <w:rsid w:val="001C6886"/>
    <w:rsid w:val="001C6C3E"/>
    <w:rsid w:val="001C6FA7"/>
    <w:rsid w:val="001C70CF"/>
    <w:rsid w:val="001C74AF"/>
    <w:rsid w:val="001C74F6"/>
    <w:rsid w:val="001C7617"/>
    <w:rsid w:val="001C79B9"/>
    <w:rsid w:val="001C7A4B"/>
    <w:rsid w:val="001C7CC5"/>
    <w:rsid w:val="001C7CFE"/>
    <w:rsid w:val="001D00DD"/>
    <w:rsid w:val="001D01B6"/>
    <w:rsid w:val="001D024E"/>
    <w:rsid w:val="001D0712"/>
    <w:rsid w:val="001D08E1"/>
    <w:rsid w:val="001D0C62"/>
    <w:rsid w:val="001D0DBA"/>
    <w:rsid w:val="001D12EE"/>
    <w:rsid w:val="001D1380"/>
    <w:rsid w:val="001D1C92"/>
    <w:rsid w:val="001D1D38"/>
    <w:rsid w:val="001D1EDA"/>
    <w:rsid w:val="001D20B9"/>
    <w:rsid w:val="001D2156"/>
    <w:rsid w:val="001D260C"/>
    <w:rsid w:val="001D29B2"/>
    <w:rsid w:val="001D2B07"/>
    <w:rsid w:val="001D2DAC"/>
    <w:rsid w:val="001D2F61"/>
    <w:rsid w:val="001D33A7"/>
    <w:rsid w:val="001D3CEC"/>
    <w:rsid w:val="001D414A"/>
    <w:rsid w:val="001D46B7"/>
    <w:rsid w:val="001D4B2A"/>
    <w:rsid w:val="001D512D"/>
    <w:rsid w:val="001D55A1"/>
    <w:rsid w:val="001D5B6E"/>
    <w:rsid w:val="001D60DF"/>
    <w:rsid w:val="001D6375"/>
    <w:rsid w:val="001D64E8"/>
    <w:rsid w:val="001D6823"/>
    <w:rsid w:val="001D6C3C"/>
    <w:rsid w:val="001D6DBE"/>
    <w:rsid w:val="001D6FA2"/>
    <w:rsid w:val="001D7344"/>
    <w:rsid w:val="001D746C"/>
    <w:rsid w:val="001D7508"/>
    <w:rsid w:val="001D786F"/>
    <w:rsid w:val="001D7A0E"/>
    <w:rsid w:val="001D7E5E"/>
    <w:rsid w:val="001D7EB0"/>
    <w:rsid w:val="001E0067"/>
    <w:rsid w:val="001E00B4"/>
    <w:rsid w:val="001E00C0"/>
    <w:rsid w:val="001E0145"/>
    <w:rsid w:val="001E026A"/>
    <w:rsid w:val="001E144E"/>
    <w:rsid w:val="001E15D8"/>
    <w:rsid w:val="001E1A51"/>
    <w:rsid w:val="001E1F22"/>
    <w:rsid w:val="001E2122"/>
    <w:rsid w:val="001E22FF"/>
    <w:rsid w:val="001E2326"/>
    <w:rsid w:val="001E2460"/>
    <w:rsid w:val="001E2478"/>
    <w:rsid w:val="001E2793"/>
    <w:rsid w:val="001E2877"/>
    <w:rsid w:val="001E29F1"/>
    <w:rsid w:val="001E2F51"/>
    <w:rsid w:val="001E2FB9"/>
    <w:rsid w:val="001E301F"/>
    <w:rsid w:val="001E3292"/>
    <w:rsid w:val="001E386B"/>
    <w:rsid w:val="001E38AE"/>
    <w:rsid w:val="001E38C3"/>
    <w:rsid w:val="001E3E83"/>
    <w:rsid w:val="001E3EDD"/>
    <w:rsid w:val="001E3FAE"/>
    <w:rsid w:val="001E4450"/>
    <w:rsid w:val="001E449C"/>
    <w:rsid w:val="001E46B4"/>
    <w:rsid w:val="001E490D"/>
    <w:rsid w:val="001E4B4A"/>
    <w:rsid w:val="001E4CFB"/>
    <w:rsid w:val="001E4DB1"/>
    <w:rsid w:val="001E4FA4"/>
    <w:rsid w:val="001E521C"/>
    <w:rsid w:val="001E5758"/>
    <w:rsid w:val="001E5AB3"/>
    <w:rsid w:val="001E5CE5"/>
    <w:rsid w:val="001E5EF8"/>
    <w:rsid w:val="001E6610"/>
    <w:rsid w:val="001E678B"/>
    <w:rsid w:val="001E6B74"/>
    <w:rsid w:val="001E6F2B"/>
    <w:rsid w:val="001E70BD"/>
    <w:rsid w:val="001E7101"/>
    <w:rsid w:val="001E7378"/>
    <w:rsid w:val="001E73ED"/>
    <w:rsid w:val="001E7590"/>
    <w:rsid w:val="001E7677"/>
    <w:rsid w:val="001E78BE"/>
    <w:rsid w:val="001E7919"/>
    <w:rsid w:val="001E795F"/>
    <w:rsid w:val="001E7EB5"/>
    <w:rsid w:val="001F0093"/>
    <w:rsid w:val="001F0163"/>
    <w:rsid w:val="001F0460"/>
    <w:rsid w:val="001F06AC"/>
    <w:rsid w:val="001F07C3"/>
    <w:rsid w:val="001F0AC2"/>
    <w:rsid w:val="001F0C70"/>
    <w:rsid w:val="001F0D06"/>
    <w:rsid w:val="001F1164"/>
    <w:rsid w:val="001F1300"/>
    <w:rsid w:val="001F1930"/>
    <w:rsid w:val="001F2177"/>
    <w:rsid w:val="001F267A"/>
    <w:rsid w:val="001F280D"/>
    <w:rsid w:val="001F2B78"/>
    <w:rsid w:val="001F2BE7"/>
    <w:rsid w:val="001F2C1F"/>
    <w:rsid w:val="001F317D"/>
    <w:rsid w:val="001F3649"/>
    <w:rsid w:val="001F373F"/>
    <w:rsid w:val="001F3F9A"/>
    <w:rsid w:val="001F3F9D"/>
    <w:rsid w:val="001F4218"/>
    <w:rsid w:val="001F42A4"/>
    <w:rsid w:val="001F441D"/>
    <w:rsid w:val="001F48DD"/>
    <w:rsid w:val="001F4B39"/>
    <w:rsid w:val="001F4BF6"/>
    <w:rsid w:val="001F4D9B"/>
    <w:rsid w:val="001F5063"/>
    <w:rsid w:val="001F51C1"/>
    <w:rsid w:val="001F5AB0"/>
    <w:rsid w:val="001F6476"/>
    <w:rsid w:val="001F6636"/>
    <w:rsid w:val="001F677A"/>
    <w:rsid w:val="001F6843"/>
    <w:rsid w:val="001F707C"/>
    <w:rsid w:val="001F7085"/>
    <w:rsid w:val="001F739A"/>
    <w:rsid w:val="001F73FC"/>
    <w:rsid w:val="001F7460"/>
    <w:rsid w:val="001F75BC"/>
    <w:rsid w:val="001F767B"/>
    <w:rsid w:val="001F7704"/>
    <w:rsid w:val="001F7D06"/>
    <w:rsid w:val="002000C7"/>
    <w:rsid w:val="00200258"/>
    <w:rsid w:val="00200311"/>
    <w:rsid w:val="002004C4"/>
    <w:rsid w:val="00200830"/>
    <w:rsid w:val="00200D6C"/>
    <w:rsid w:val="00200EED"/>
    <w:rsid w:val="0020104C"/>
    <w:rsid w:val="00201050"/>
    <w:rsid w:val="00201209"/>
    <w:rsid w:val="00201958"/>
    <w:rsid w:val="00202361"/>
    <w:rsid w:val="002023F4"/>
    <w:rsid w:val="002028CB"/>
    <w:rsid w:val="0020321E"/>
    <w:rsid w:val="00203273"/>
    <w:rsid w:val="002033CC"/>
    <w:rsid w:val="0020362B"/>
    <w:rsid w:val="002037A1"/>
    <w:rsid w:val="002037C7"/>
    <w:rsid w:val="002039BA"/>
    <w:rsid w:val="002039DB"/>
    <w:rsid w:val="00203A52"/>
    <w:rsid w:val="00203E1A"/>
    <w:rsid w:val="00203E5E"/>
    <w:rsid w:val="002045CB"/>
    <w:rsid w:val="00204778"/>
    <w:rsid w:val="00204998"/>
    <w:rsid w:val="00204A15"/>
    <w:rsid w:val="00204A1F"/>
    <w:rsid w:val="00205045"/>
    <w:rsid w:val="00205107"/>
    <w:rsid w:val="0020513E"/>
    <w:rsid w:val="00205518"/>
    <w:rsid w:val="00205690"/>
    <w:rsid w:val="0020581D"/>
    <w:rsid w:val="00205940"/>
    <w:rsid w:val="00205C17"/>
    <w:rsid w:val="00205C48"/>
    <w:rsid w:val="00205DB4"/>
    <w:rsid w:val="00205E5D"/>
    <w:rsid w:val="00206A5F"/>
    <w:rsid w:val="00206C8A"/>
    <w:rsid w:val="00206E24"/>
    <w:rsid w:val="0020706F"/>
    <w:rsid w:val="00207457"/>
    <w:rsid w:val="002074AB"/>
    <w:rsid w:val="0020770E"/>
    <w:rsid w:val="002077F3"/>
    <w:rsid w:val="00207B01"/>
    <w:rsid w:val="00207B2A"/>
    <w:rsid w:val="00207B86"/>
    <w:rsid w:val="00207BBF"/>
    <w:rsid w:val="00207C9E"/>
    <w:rsid w:val="00207D93"/>
    <w:rsid w:val="00207E20"/>
    <w:rsid w:val="00207F7D"/>
    <w:rsid w:val="00210353"/>
    <w:rsid w:val="002104FE"/>
    <w:rsid w:val="00210553"/>
    <w:rsid w:val="0021059D"/>
    <w:rsid w:val="00210752"/>
    <w:rsid w:val="0021075A"/>
    <w:rsid w:val="00210A45"/>
    <w:rsid w:val="00210A71"/>
    <w:rsid w:val="00210F18"/>
    <w:rsid w:val="002113F2"/>
    <w:rsid w:val="0021141C"/>
    <w:rsid w:val="0021153A"/>
    <w:rsid w:val="0021191F"/>
    <w:rsid w:val="00211D85"/>
    <w:rsid w:val="00211DFF"/>
    <w:rsid w:val="00211F8C"/>
    <w:rsid w:val="002120AC"/>
    <w:rsid w:val="002123FE"/>
    <w:rsid w:val="002124F7"/>
    <w:rsid w:val="0021265B"/>
    <w:rsid w:val="002126A0"/>
    <w:rsid w:val="00212A46"/>
    <w:rsid w:val="00212BC6"/>
    <w:rsid w:val="00212EC1"/>
    <w:rsid w:val="00212F65"/>
    <w:rsid w:val="002130AB"/>
    <w:rsid w:val="0021324A"/>
    <w:rsid w:val="00213283"/>
    <w:rsid w:val="0021336F"/>
    <w:rsid w:val="00213460"/>
    <w:rsid w:val="00213548"/>
    <w:rsid w:val="00213724"/>
    <w:rsid w:val="002139BB"/>
    <w:rsid w:val="00213E36"/>
    <w:rsid w:val="00213E5F"/>
    <w:rsid w:val="00214274"/>
    <w:rsid w:val="00214331"/>
    <w:rsid w:val="00214467"/>
    <w:rsid w:val="00214517"/>
    <w:rsid w:val="00214556"/>
    <w:rsid w:val="002145F2"/>
    <w:rsid w:val="00214676"/>
    <w:rsid w:val="00214936"/>
    <w:rsid w:val="00214B1F"/>
    <w:rsid w:val="00214D64"/>
    <w:rsid w:val="00214ECC"/>
    <w:rsid w:val="0021523E"/>
    <w:rsid w:val="002154CF"/>
    <w:rsid w:val="002157CF"/>
    <w:rsid w:val="002161CA"/>
    <w:rsid w:val="002166C6"/>
    <w:rsid w:val="002166FA"/>
    <w:rsid w:val="0021685A"/>
    <w:rsid w:val="002169E7"/>
    <w:rsid w:val="00216B8E"/>
    <w:rsid w:val="00216BF0"/>
    <w:rsid w:val="00217577"/>
    <w:rsid w:val="00217878"/>
    <w:rsid w:val="00217B37"/>
    <w:rsid w:val="00217D0E"/>
    <w:rsid w:val="00217D9A"/>
    <w:rsid w:val="00217DD7"/>
    <w:rsid w:val="00217EB8"/>
    <w:rsid w:val="002200E0"/>
    <w:rsid w:val="00220207"/>
    <w:rsid w:val="0022040A"/>
    <w:rsid w:val="0022053C"/>
    <w:rsid w:val="002206C4"/>
    <w:rsid w:val="002209AF"/>
    <w:rsid w:val="00220AA5"/>
    <w:rsid w:val="00220D65"/>
    <w:rsid w:val="00220E95"/>
    <w:rsid w:val="00220F3A"/>
    <w:rsid w:val="00221225"/>
    <w:rsid w:val="002214C5"/>
    <w:rsid w:val="002215AF"/>
    <w:rsid w:val="00221636"/>
    <w:rsid w:val="00221685"/>
    <w:rsid w:val="00221995"/>
    <w:rsid w:val="00221BF8"/>
    <w:rsid w:val="00221D1B"/>
    <w:rsid w:val="00221F90"/>
    <w:rsid w:val="00221FAE"/>
    <w:rsid w:val="002221FA"/>
    <w:rsid w:val="0022224C"/>
    <w:rsid w:val="002222C4"/>
    <w:rsid w:val="0022251E"/>
    <w:rsid w:val="002228AB"/>
    <w:rsid w:val="00222B2F"/>
    <w:rsid w:val="00222EBA"/>
    <w:rsid w:val="0022313E"/>
    <w:rsid w:val="002232E3"/>
    <w:rsid w:val="0022362B"/>
    <w:rsid w:val="002238DA"/>
    <w:rsid w:val="002239EF"/>
    <w:rsid w:val="00223BA2"/>
    <w:rsid w:val="00223C22"/>
    <w:rsid w:val="00223DA6"/>
    <w:rsid w:val="0022433F"/>
    <w:rsid w:val="002247FD"/>
    <w:rsid w:val="00224A8D"/>
    <w:rsid w:val="00224AFC"/>
    <w:rsid w:val="00224B12"/>
    <w:rsid w:val="00224C52"/>
    <w:rsid w:val="002250D8"/>
    <w:rsid w:val="00225158"/>
    <w:rsid w:val="0022515F"/>
    <w:rsid w:val="002254AC"/>
    <w:rsid w:val="00225FA5"/>
    <w:rsid w:val="0022628A"/>
    <w:rsid w:val="002264DD"/>
    <w:rsid w:val="0022674D"/>
    <w:rsid w:val="00226ADA"/>
    <w:rsid w:val="00226C00"/>
    <w:rsid w:val="00226DA2"/>
    <w:rsid w:val="00227015"/>
    <w:rsid w:val="00227083"/>
    <w:rsid w:val="002270AC"/>
    <w:rsid w:val="002273BF"/>
    <w:rsid w:val="00227632"/>
    <w:rsid w:val="002276B9"/>
    <w:rsid w:val="00227747"/>
    <w:rsid w:val="002277DA"/>
    <w:rsid w:val="002278A1"/>
    <w:rsid w:val="002278BC"/>
    <w:rsid w:val="00227904"/>
    <w:rsid w:val="00227947"/>
    <w:rsid w:val="00227B46"/>
    <w:rsid w:val="00227FFC"/>
    <w:rsid w:val="00230171"/>
    <w:rsid w:val="002306BE"/>
    <w:rsid w:val="00230921"/>
    <w:rsid w:val="00230991"/>
    <w:rsid w:val="00230A07"/>
    <w:rsid w:val="0023117B"/>
    <w:rsid w:val="002312A9"/>
    <w:rsid w:val="0023148C"/>
    <w:rsid w:val="0023148D"/>
    <w:rsid w:val="002315B3"/>
    <w:rsid w:val="002315BE"/>
    <w:rsid w:val="002315C4"/>
    <w:rsid w:val="00231D2D"/>
    <w:rsid w:val="00231DCF"/>
    <w:rsid w:val="00231DFA"/>
    <w:rsid w:val="00231F16"/>
    <w:rsid w:val="002320DF"/>
    <w:rsid w:val="0023210D"/>
    <w:rsid w:val="002325CF"/>
    <w:rsid w:val="002326E7"/>
    <w:rsid w:val="002327A8"/>
    <w:rsid w:val="00232B09"/>
    <w:rsid w:val="00232D94"/>
    <w:rsid w:val="00233001"/>
    <w:rsid w:val="002331D1"/>
    <w:rsid w:val="00233468"/>
    <w:rsid w:val="00233538"/>
    <w:rsid w:val="00233E3F"/>
    <w:rsid w:val="00233F7A"/>
    <w:rsid w:val="0023448A"/>
    <w:rsid w:val="002345F2"/>
    <w:rsid w:val="00234779"/>
    <w:rsid w:val="00234971"/>
    <w:rsid w:val="00234B8D"/>
    <w:rsid w:val="00234CB9"/>
    <w:rsid w:val="00234E62"/>
    <w:rsid w:val="00234F26"/>
    <w:rsid w:val="00234F6E"/>
    <w:rsid w:val="00235118"/>
    <w:rsid w:val="002352C4"/>
    <w:rsid w:val="002355DD"/>
    <w:rsid w:val="0023563C"/>
    <w:rsid w:val="002359C5"/>
    <w:rsid w:val="00235DE0"/>
    <w:rsid w:val="00236062"/>
    <w:rsid w:val="00236388"/>
    <w:rsid w:val="00236396"/>
    <w:rsid w:val="002365AF"/>
    <w:rsid w:val="00236736"/>
    <w:rsid w:val="00236761"/>
    <w:rsid w:val="0023693D"/>
    <w:rsid w:val="00236CB0"/>
    <w:rsid w:val="0023709A"/>
    <w:rsid w:val="002371A1"/>
    <w:rsid w:val="002372C9"/>
    <w:rsid w:val="002374F3"/>
    <w:rsid w:val="00237912"/>
    <w:rsid w:val="00237952"/>
    <w:rsid w:val="00237A64"/>
    <w:rsid w:val="00237C07"/>
    <w:rsid w:val="00237D57"/>
    <w:rsid w:val="00237E3E"/>
    <w:rsid w:val="002400B2"/>
    <w:rsid w:val="00240278"/>
    <w:rsid w:val="002403B7"/>
    <w:rsid w:val="002406FF"/>
    <w:rsid w:val="002407BA"/>
    <w:rsid w:val="0024080C"/>
    <w:rsid w:val="0024095D"/>
    <w:rsid w:val="0024099E"/>
    <w:rsid w:val="00240B58"/>
    <w:rsid w:val="00240B69"/>
    <w:rsid w:val="00240C8B"/>
    <w:rsid w:val="00240DB1"/>
    <w:rsid w:val="00240F2C"/>
    <w:rsid w:val="00240FAB"/>
    <w:rsid w:val="002412FC"/>
    <w:rsid w:val="00241359"/>
    <w:rsid w:val="002415BC"/>
    <w:rsid w:val="002415F2"/>
    <w:rsid w:val="00241B05"/>
    <w:rsid w:val="00241CA8"/>
    <w:rsid w:val="00241E8E"/>
    <w:rsid w:val="002424ED"/>
    <w:rsid w:val="00242570"/>
    <w:rsid w:val="00242804"/>
    <w:rsid w:val="0024283A"/>
    <w:rsid w:val="00242AF0"/>
    <w:rsid w:val="00242CD8"/>
    <w:rsid w:val="002430C2"/>
    <w:rsid w:val="002434BF"/>
    <w:rsid w:val="00243961"/>
    <w:rsid w:val="00243C55"/>
    <w:rsid w:val="00243EEB"/>
    <w:rsid w:val="00244101"/>
    <w:rsid w:val="002443AC"/>
    <w:rsid w:val="002449D6"/>
    <w:rsid w:val="00244CA5"/>
    <w:rsid w:val="00244D09"/>
    <w:rsid w:val="00245472"/>
    <w:rsid w:val="00245757"/>
    <w:rsid w:val="00245759"/>
    <w:rsid w:val="002457A9"/>
    <w:rsid w:val="00245891"/>
    <w:rsid w:val="002458EB"/>
    <w:rsid w:val="00245BC0"/>
    <w:rsid w:val="00245C4B"/>
    <w:rsid w:val="00245CEC"/>
    <w:rsid w:val="00245E49"/>
    <w:rsid w:val="00245F30"/>
    <w:rsid w:val="002460D7"/>
    <w:rsid w:val="00246233"/>
    <w:rsid w:val="00246430"/>
    <w:rsid w:val="00246513"/>
    <w:rsid w:val="00246747"/>
    <w:rsid w:val="00246909"/>
    <w:rsid w:val="00246E0C"/>
    <w:rsid w:val="00247644"/>
    <w:rsid w:val="0024775E"/>
    <w:rsid w:val="002479F8"/>
    <w:rsid w:val="00247C3D"/>
    <w:rsid w:val="00247FD9"/>
    <w:rsid w:val="0025003D"/>
    <w:rsid w:val="00250676"/>
    <w:rsid w:val="002508BF"/>
    <w:rsid w:val="0025093D"/>
    <w:rsid w:val="00250CE5"/>
    <w:rsid w:val="00251690"/>
    <w:rsid w:val="00251CC2"/>
    <w:rsid w:val="00251DBD"/>
    <w:rsid w:val="002520CF"/>
    <w:rsid w:val="00252403"/>
    <w:rsid w:val="0025273F"/>
    <w:rsid w:val="00252771"/>
    <w:rsid w:val="002527C1"/>
    <w:rsid w:val="00252A7D"/>
    <w:rsid w:val="00252A85"/>
    <w:rsid w:val="00252E2A"/>
    <w:rsid w:val="00252E7F"/>
    <w:rsid w:val="00252F29"/>
    <w:rsid w:val="00254112"/>
    <w:rsid w:val="00254347"/>
    <w:rsid w:val="00254476"/>
    <w:rsid w:val="0025455B"/>
    <w:rsid w:val="0025459B"/>
    <w:rsid w:val="00254689"/>
    <w:rsid w:val="002546CA"/>
    <w:rsid w:val="00254A41"/>
    <w:rsid w:val="00254BF6"/>
    <w:rsid w:val="00254C1E"/>
    <w:rsid w:val="00254E45"/>
    <w:rsid w:val="00254EC5"/>
    <w:rsid w:val="00255485"/>
    <w:rsid w:val="00255C54"/>
    <w:rsid w:val="00256220"/>
    <w:rsid w:val="0025635F"/>
    <w:rsid w:val="002565D1"/>
    <w:rsid w:val="0025697E"/>
    <w:rsid w:val="00256B97"/>
    <w:rsid w:val="00256C5A"/>
    <w:rsid w:val="00256D9F"/>
    <w:rsid w:val="00256DBF"/>
    <w:rsid w:val="00256ED7"/>
    <w:rsid w:val="00257160"/>
    <w:rsid w:val="002571A1"/>
    <w:rsid w:val="002571AD"/>
    <w:rsid w:val="00257312"/>
    <w:rsid w:val="00257768"/>
    <w:rsid w:val="002577D1"/>
    <w:rsid w:val="00257B45"/>
    <w:rsid w:val="00257C5F"/>
    <w:rsid w:val="00257DD3"/>
    <w:rsid w:val="00257E88"/>
    <w:rsid w:val="00257F5B"/>
    <w:rsid w:val="00260222"/>
    <w:rsid w:val="00260538"/>
    <w:rsid w:val="002609F2"/>
    <w:rsid w:val="002611C8"/>
    <w:rsid w:val="002613CB"/>
    <w:rsid w:val="0026167F"/>
    <w:rsid w:val="002616F0"/>
    <w:rsid w:val="002617DB"/>
    <w:rsid w:val="002619B3"/>
    <w:rsid w:val="00261D09"/>
    <w:rsid w:val="00261D50"/>
    <w:rsid w:val="00262008"/>
    <w:rsid w:val="00262227"/>
    <w:rsid w:val="0026233C"/>
    <w:rsid w:val="00262512"/>
    <w:rsid w:val="00262597"/>
    <w:rsid w:val="00262650"/>
    <w:rsid w:val="00262B03"/>
    <w:rsid w:val="00262F7C"/>
    <w:rsid w:val="002631E8"/>
    <w:rsid w:val="002632AF"/>
    <w:rsid w:val="002635B0"/>
    <w:rsid w:val="0026365B"/>
    <w:rsid w:val="00263716"/>
    <w:rsid w:val="00263935"/>
    <w:rsid w:val="00263944"/>
    <w:rsid w:val="002639D9"/>
    <w:rsid w:val="00264159"/>
    <w:rsid w:val="00264917"/>
    <w:rsid w:val="00265231"/>
    <w:rsid w:val="00265552"/>
    <w:rsid w:val="002656BA"/>
    <w:rsid w:val="00265A1D"/>
    <w:rsid w:val="00265B43"/>
    <w:rsid w:val="00266179"/>
    <w:rsid w:val="00266224"/>
    <w:rsid w:val="002668EB"/>
    <w:rsid w:val="00266CC0"/>
    <w:rsid w:val="00266D10"/>
    <w:rsid w:val="00266EB7"/>
    <w:rsid w:val="002670A1"/>
    <w:rsid w:val="002672AE"/>
    <w:rsid w:val="002672B0"/>
    <w:rsid w:val="002673DD"/>
    <w:rsid w:val="002674A8"/>
    <w:rsid w:val="00267B8F"/>
    <w:rsid w:val="00267E63"/>
    <w:rsid w:val="002700F0"/>
    <w:rsid w:val="00270184"/>
    <w:rsid w:val="00270199"/>
    <w:rsid w:val="002708E3"/>
    <w:rsid w:val="00270B98"/>
    <w:rsid w:val="00270C17"/>
    <w:rsid w:val="00270C4E"/>
    <w:rsid w:val="00270D03"/>
    <w:rsid w:val="00270ED0"/>
    <w:rsid w:val="0027102F"/>
    <w:rsid w:val="0027104B"/>
    <w:rsid w:val="002716A0"/>
    <w:rsid w:val="0027183D"/>
    <w:rsid w:val="00271BD5"/>
    <w:rsid w:val="00271F6A"/>
    <w:rsid w:val="002725BF"/>
    <w:rsid w:val="002726F3"/>
    <w:rsid w:val="0027290B"/>
    <w:rsid w:val="00272B8B"/>
    <w:rsid w:val="00272D2C"/>
    <w:rsid w:val="00273391"/>
    <w:rsid w:val="002736CC"/>
    <w:rsid w:val="00273C96"/>
    <w:rsid w:val="00273C9F"/>
    <w:rsid w:val="002742B9"/>
    <w:rsid w:val="00274401"/>
    <w:rsid w:val="0027444F"/>
    <w:rsid w:val="00274595"/>
    <w:rsid w:val="0027479B"/>
    <w:rsid w:val="0027488E"/>
    <w:rsid w:val="00274936"/>
    <w:rsid w:val="00274E02"/>
    <w:rsid w:val="00274E10"/>
    <w:rsid w:val="00274EF1"/>
    <w:rsid w:val="00274FC3"/>
    <w:rsid w:val="00275159"/>
    <w:rsid w:val="00275318"/>
    <w:rsid w:val="002753DF"/>
    <w:rsid w:val="0027549B"/>
    <w:rsid w:val="0027567B"/>
    <w:rsid w:val="00275756"/>
    <w:rsid w:val="002758DB"/>
    <w:rsid w:val="00275933"/>
    <w:rsid w:val="00275A95"/>
    <w:rsid w:val="00275A9D"/>
    <w:rsid w:val="00275B6B"/>
    <w:rsid w:val="00275F62"/>
    <w:rsid w:val="0027682A"/>
    <w:rsid w:val="00276A96"/>
    <w:rsid w:val="00276EFB"/>
    <w:rsid w:val="00276FFF"/>
    <w:rsid w:val="002777E9"/>
    <w:rsid w:val="00277C0D"/>
    <w:rsid w:val="00277EF0"/>
    <w:rsid w:val="002803EE"/>
    <w:rsid w:val="00280604"/>
    <w:rsid w:val="0028088A"/>
    <w:rsid w:val="002812F4"/>
    <w:rsid w:val="002813B4"/>
    <w:rsid w:val="00281695"/>
    <w:rsid w:val="002816C0"/>
    <w:rsid w:val="002817DB"/>
    <w:rsid w:val="0028185F"/>
    <w:rsid w:val="002819AF"/>
    <w:rsid w:val="00281A57"/>
    <w:rsid w:val="00281E97"/>
    <w:rsid w:val="0028227C"/>
    <w:rsid w:val="00282C22"/>
    <w:rsid w:val="00283561"/>
    <w:rsid w:val="00283731"/>
    <w:rsid w:val="00283803"/>
    <w:rsid w:val="00283A25"/>
    <w:rsid w:val="00283CBC"/>
    <w:rsid w:val="00283EC2"/>
    <w:rsid w:val="00284023"/>
    <w:rsid w:val="002840FF"/>
    <w:rsid w:val="002842D5"/>
    <w:rsid w:val="0028488E"/>
    <w:rsid w:val="002848B7"/>
    <w:rsid w:val="00284A59"/>
    <w:rsid w:val="00284A8C"/>
    <w:rsid w:val="00284CB1"/>
    <w:rsid w:val="00284EB5"/>
    <w:rsid w:val="0028533A"/>
    <w:rsid w:val="0028557C"/>
    <w:rsid w:val="002858E5"/>
    <w:rsid w:val="00285B43"/>
    <w:rsid w:val="00286200"/>
    <w:rsid w:val="002864C9"/>
    <w:rsid w:val="0028657B"/>
    <w:rsid w:val="00286710"/>
    <w:rsid w:val="0028698C"/>
    <w:rsid w:val="00286EA6"/>
    <w:rsid w:val="00286EE7"/>
    <w:rsid w:val="00287020"/>
    <w:rsid w:val="002873FF"/>
    <w:rsid w:val="00287513"/>
    <w:rsid w:val="00287648"/>
    <w:rsid w:val="00287723"/>
    <w:rsid w:val="00287779"/>
    <w:rsid w:val="002878E6"/>
    <w:rsid w:val="00290056"/>
    <w:rsid w:val="00290254"/>
    <w:rsid w:val="002902A4"/>
    <w:rsid w:val="002902C0"/>
    <w:rsid w:val="0029037D"/>
    <w:rsid w:val="002904B1"/>
    <w:rsid w:val="00290529"/>
    <w:rsid w:val="00290851"/>
    <w:rsid w:val="002908CB"/>
    <w:rsid w:val="00290992"/>
    <w:rsid w:val="00290A25"/>
    <w:rsid w:val="00290DB9"/>
    <w:rsid w:val="00290DD7"/>
    <w:rsid w:val="00291233"/>
    <w:rsid w:val="0029137B"/>
    <w:rsid w:val="002919AF"/>
    <w:rsid w:val="002921C0"/>
    <w:rsid w:val="00292913"/>
    <w:rsid w:val="00292E6F"/>
    <w:rsid w:val="00292EC7"/>
    <w:rsid w:val="00292F3A"/>
    <w:rsid w:val="002931B9"/>
    <w:rsid w:val="002931CB"/>
    <w:rsid w:val="00293253"/>
    <w:rsid w:val="0029336C"/>
    <w:rsid w:val="0029381B"/>
    <w:rsid w:val="00293A5F"/>
    <w:rsid w:val="00293B52"/>
    <w:rsid w:val="00293EBF"/>
    <w:rsid w:val="00294043"/>
    <w:rsid w:val="0029437A"/>
    <w:rsid w:val="00294543"/>
    <w:rsid w:val="0029454D"/>
    <w:rsid w:val="002946DF"/>
    <w:rsid w:val="00295216"/>
    <w:rsid w:val="00295CEF"/>
    <w:rsid w:val="00295E4D"/>
    <w:rsid w:val="002961F3"/>
    <w:rsid w:val="00296308"/>
    <w:rsid w:val="00296478"/>
    <w:rsid w:val="00296531"/>
    <w:rsid w:val="0029663F"/>
    <w:rsid w:val="00296A3E"/>
    <w:rsid w:val="00296BE0"/>
    <w:rsid w:val="00296DF1"/>
    <w:rsid w:val="00297005"/>
    <w:rsid w:val="0029702C"/>
    <w:rsid w:val="0029723E"/>
    <w:rsid w:val="002972E7"/>
    <w:rsid w:val="0029756D"/>
    <w:rsid w:val="00297863"/>
    <w:rsid w:val="00297A32"/>
    <w:rsid w:val="00297ED3"/>
    <w:rsid w:val="002A00F2"/>
    <w:rsid w:val="002A0281"/>
    <w:rsid w:val="002A029C"/>
    <w:rsid w:val="002A0328"/>
    <w:rsid w:val="002A04C2"/>
    <w:rsid w:val="002A0845"/>
    <w:rsid w:val="002A0B5B"/>
    <w:rsid w:val="002A0BCE"/>
    <w:rsid w:val="002A0DCC"/>
    <w:rsid w:val="002A0EB3"/>
    <w:rsid w:val="002A0F75"/>
    <w:rsid w:val="002A0FFC"/>
    <w:rsid w:val="002A142B"/>
    <w:rsid w:val="002A1675"/>
    <w:rsid w:val="002A16FD"/>
    <w:rsid w:val="002A1B35"/>
    <w:rsid w:val="002A1DE7"/>
    <w:rsid w:val="002A1E7A"/>
    <w:rsid w:val="002A20A1"/>
    <w:rsid w:val="002A26CE"/>
    <w:rsid w:val="002A2AD3"/>
    <w:rsid w:val="002A2BD6"/>
    <w:rsid w:val="002A2CB4"/>
    <w:rsid w:val="002A2D79"/>
    <w:rsid w:val="002A3027"/>
    <w:rsid w:val="002A3176"/>
    <w:rsid w:val="002A3345"/>
    <w:rsid w:val="002A336C"/>
    <w:rsid w:val="002A33D9"/>
    <w:rsid w:val="002A3490"/>
    <w:rsid w:val="002A377C"/>
    <w:rsid w:val="002A3CDA"/>
    <w:rsid w:val="002A40C4"/>
    <w:rsid w:val="002A4221"/>
    <w:rsid w:val="002A4242"/>
    <w:rsid w:val="002A433E"/>
    <w:rsid w:val="002A43EB"/>
    <w:rsid w:val="002A47B0"/>
    <w:rsid w:val="002A47DD"/>
    <w:rsid w:val="002A48A4"/>
    <w:rsid w:val="002A4BB6"/>
    <w:rsid w:val="002A4DB1"/>
    <w:rsid w:val="002A4E56"/>
    <w:rsid w:val="002A4F37"/>
    <w:rsid w:val="002A5063"/>
    <w:rsid w:val="002A5257"/>
    <w:rsid w:val="002A5262"/>
    <w:rsid w:val="002A537A"/>
    <w:rsid w:val="002A542C"/>
    <w:rsid w:val="002A5587"/>
    <w:rsid w:val="002A5C15"/>
    <w:rsid w:val="002A5CB5"/>
    <w:rsid w:val="002A6583"/>
    <w:rsid w:val="002A6D53"/>
    <w:rsid w:val="002A7076"/>
    <w:rsid w:val="002A723F"/>
    <w:rsid w:val="002A7610"/>
    <w:rsid w:val="002A76B8"/>
    <w:rsid w:val="002A77EE"/>
    <w:rsid w:val="002A797E"/>
    <w:rsid w:val="002A7A9B"/>
    <w:rsid w:val="002A7C68"/>
    <w:rsid w:val="002A7F39"/>
    <w:rsid w:val="002B0145"/>
    <w:rsid w:val="002B018E"/>
    <w:rsid w:val="002B02CE"/>
    <w:rsid w:val="002B085F"/>
    <w:rsid w:val="002B0933"/>
    <w:rsid w:val="002B0C4E"/>
    <w:rsid w:val="002B0D5E"/>
    <w:rsid w:val="002B0E9F"/>
    <w:rsid w:val="002B1353"/>
    <w:rsid w:val="002B13DE"/>
    <w:rsid w:val="002B14A3"/>
    <w:rsid w:val="002B171B"/>
    <w:rsid w:val="002B1867"/>
    <w:rsid w:val="002B1B82"/>
    <w:rsid w:val="002B1BA6"/>
    <w:rsid w:val="002B1C51"/>
    <w:rsid w:val="002B1D79"/>
    <w:rsid w:val="002B1E3C"/>
    <w:rsid w:val="002B2459"/>
    <w:rsid w:val="002B256B"/>
    <w:rsid w:val="002B27A8"/>
    <w:rsid w:val="002B27D0"/>
    <w:rsid w:val="002B2967"/>
    <w:rsid w:val="002B2B92"/>
    <w:rsid w:val="002B2D2E"/>
    <w:rsid w:val="002B2EA5"/>
    <w:rsid w:val="002B2F8C"/>
    <w:rsid w:val="002B2FC5"/>
    <w:rsid w:val="002B3116"/>
    <w:rsid w:val="002B32F8"/>
    <w:rsid w:val="002B352A"/>
    <w:rsid w:val="002B3812"/>
    <w:rsid w:val="002B3A68"/>
    <w:rsid w:val="002B3AB3"/>
    <w:rsid w:val="002B3B16"/>
    <w:rsid w:val="002B3E1A"/>
    <w:rsid w:val="002B3E5F"/>
    <w:rsid w:val="002B41E0"/>
    <w:rsid w:val="002B4229"/>
    <w:rsid w:val="002B43A4"/>
    <w:rsid w:val="002B4584"/>
    <w:rsid w:val="002B464C"/>
    <w:rsid w:val="002B475F"/>
    <w:rsid w:val="002B4777"/>
    <w:rsid w:val="002B4789"/>
    <w:rsid w:val="002B484C"/>
    <w:rsid w:val="002B4A7A"/>
    <w:rsid w:val="002B5245"/>
    <w:rsid w:val="002B5367"/>
    <w:rsid w:val="002B5388"/>
    <w:rsid w:val="002B5646"/>
    <w:rsid w:val="002B5781"/>
    <w:rsid w:val="002B58CF"/>
    <w:rsid w:val="002B59F7"/>
    <w:rsid w:val="002B5B28"/>
    <w:rsid w:val="002B5DCB"/>
    <w:rsid w:val="002B5E03"/>
    <w:rsid w:val="002B6060"/>
    <w:rsid w:val="002B6121"/>
    <w:rsid w:val="002B614B"/>
    <w:rsid w:val="002B636E"/>
    <w:rsid w:val="002B6546"/>
    <w:rsid w:val="002B65DB"/>
    <w:rsid w:val="002B66B9"/>
    <w:rsid w:val="002B69EA"/>
    <w:rsid w:val="002B6B1F"/>
    <w:rsid w:val="002B6B29"/>
    <w:rsid w:val="002B6DE8"/>
    <w:rsid w:val="002B6F05"/>
    <w:rsid w:val="002B6F5A"/>
    <w:rsid w:val="002B73B3"/>
    <w:rsid w:val="002B78A4"/>
    <w:rsid w:val="002B7A59"/>
    <w:rsid w:val="002B7B6B"/>
    <w:rsid w:val="002B7C10"/>
    <w:rsid w:val="002B7D74"/>
    <w:rsid w:val="002C01D9"/>
    <w:rsid w:val="002C02F1"/>
    <w:rsid w:val="002C0642"/>
    <w:rsid w:val="002C071C"/>
    <w:rsid w:val="002C0841"/>
    <w:rsid w:val="002C0AAD"/>
    <w:rsid w:val="002C0D76"/>
    <w:rsid w:val="002C0FE8"/>
    <w:rsid w:val="002C124E"/>
    <w:rsid w:val="002C12A4"/>
    <w:rsid w:val="002C1407"/>
    <w:rsid w:val="002C1809"/>
    <w:rsid w:val="002C1864"/>
    <w:rsid w:val="002C1A05"/>
    <w:rsid w:val="002C1C5A"/>
    <w:rsid w:val="002C1DA4"/>
    <w:rsid w:val="002C20D3"/>
    <w:rsid w:val="002C22A6"/>
    <w:rsid w:val="002C2532"/>
    <w:rsid w:val="002C2BE7"/>
    <w:rsid w:val="002C2CB3"/>
    <w:rsid w:val="002C321C"/>
    <w:rsid w:val="002C3923"/>
    <w:rsid w:val="002C3E3F"/>
    <w:rsid w:val="002C3F8F"/>
    <w:rsid w:val="002C412F"/>
    <w:rsid w:val="002C41B8"/>
    <w:rsid w:val="002C4278"/>
    <w:rsid w:val="002C43B8"/>
    <w:rsid w:val="002C4466"/>
    <w:rsid w:val="002C4745"/>
    <w:rsid w:val="002C4DCA"/>
    <w:rsid w:val="002C4FB0"/>
    <w:rsid w:val="002C5077"/>
    <w:rsid w:val="002C551B"/>
    <w:rsid w:val="002C5613"/>
    <w:rsid w:val="002C5615"/>
    <w:rsid w:val="002C57D5"/>
    <w:rsid w:val="002C5A93"/>
    <w:rsid w:val="002C5F7B"/>
    <w:rsid w:val="002C60FE"/>
    <w:rsid w:val="002C6604"/>
    <w:rsid w:val="002C660C"/>
    <w:rsid w:val="002C6907"/>
    <w:rsid w:val="002C6E4B"/>
    <w:rsid w:val="002C725D"/>
    <w:rsid w:val="002C76B5"/>
    <w:rsid w:val="002C7C23"/>
    <w:rsid w:val="002C7ECE"/>
    <w:rsid w:val="002C7F95"/>
    <w:rsid w:val="002C7FFB"/>
    <w:rsid w:val="002D01A5"/>
    <w:rsid w:val="002D01BE"/>
    <w:rsid w:val="002D0641"/>
    <w:rsid w:val="002D09AE"/>
    <w:rsid w:val="002D0C15"/>
    <w:rsid w:val="002D0D73"/>
    <w:rsid w:val="002D0DD2"/>
    <w:rsid w:val="002D0FFB"/>
    <w:rsid w:val="002D1007"/>
    <w:rsid w:val="002D1095"/>
    <w:rsid w:val="002D182B"/>
    <w:rsid w:val="002D19D6"/>
    <w:rsid w:val="002D1D80"/>
    <w:rsid w:val="002D1ED2"/>
    <w:rsid w:val="002D228B"/>
    <w:rsid w:val="002D23B5"/>
    <w:rsid w:val="002D24ED"/>
    <w:rsid w:val="002D24F8"/>
    <w:rsid w:val="002D2669"/>
    <w:rsid w:val="002D2674"/>
    <w:rsid w:val="002D28E1"/>
    <w:rsid w:val="002D2E59"/>
    <w:rsid w:val="002D3087"/>
    <w:rsid w:val="002D35DE"/>
    <w:rsid w:val="002D38C0"/>
    <w:rsid w:val="002D3AF4"/>
    <w:rsid w:val="002D40FF"/>
    <w:rsid w:val="002D42F4"/>
    <w:rsid w:val="002D46BA"/>
    <w:rsid w:val="002D47BD"/>
    <w:rsid w:val="002D4985"/>
    <w:rsid w:val="002D4ABF"/>
    <w:rsid w:val="002D500C"/>
    <w:rsid w:val="002D508E"/>
    <w:rsid w:val="002D5244"/>
    <w:rsid w:val="002D524F"/>
    <w:rsid w:val="002D5D8D"/>
    <w:rsid w:val="002D67A0"/>
    <w:rsid w:val="002D67DA"/>
    <w:rsid w:val="002D68CC"/>
    <w:rsid w:val="002D6900"/>
    <w:rsid w:val="002D70F5"/>
    <w:rsid w:val="002D7B55"/>
    <w:rsid w:val="002D7B60"/>
    <w:rsid w:val="002D7C30"/>
    <w:rsid w:val="002D7CCE"/>
    <w:rsid w:val="002D7DD4"/>
    <w:rsid w:val="002D7EEA"/>
    <w:rsid w:val="002E00B2"/>
    <w:rsid w:val="002E0355"/>
    <w:rsid w:val="002E08E6"/>
    <w:rsid w:val="002E0A3C"/>
    <w:rsid w:val="002E0ADC"/>
    <w:rsid w:val="002E0E7E"/>
    <w:rsid w:val="002E0EA3"/>
    <w:rsid w:val="002E0FC4"/>
    <w:rsid w:val="002E111B"/>
    <w:rsid w:val="002E1337"/>
    <w:rsid w:val="002E13AE"/>
    <w:rsid w:val="002E14FA"/>
    <w:rsid w:val="002E15CE"/>
    <w:rsid w:val="002E18C4"/>
    <w:rsid w:val="002E1EA4"/>
    <w:rsid w:val="002E1EF0"/>
    <w:rsid w:val="002E2510"/>
    <w:rsid w:val="002E258D"/>
    <w:rsid w:val="002E2C54"/>
    <w:rsid w:val="002E2FB9"/>
    <w:rsid w:val="002E2FEF"/>
    <w:rsid w:val="002E329D"/>
    <w:rsid w:val="002E3304"/>
    <w:rsid w:val="002E3314"/>
    <w:rsid w:val="002E335E"/>
    <w:rsid w:val="002E363A"/>
    <w:rsid w:val="002E364E"/>
    <w:rsid w:val="002E3728"/>
    <w:rsid w:val="002E3759"/>
    <w:rsid w:val="002E3BD6"/>
    <w:rsid w:val="002E4230"/>
    <w:rsid w:val="002E4315"/>
    <w:rsid w:val="002E475F"/>
    <w:rsid w:val="002E47DC"/>
    <w:rsid w:val="002E47F6"/>
    <w:rsid w:val="002E4B29"/>
    <w:rsid w:val="002E4CD7"/>
    <w:rsid w:val="002E4D62"/>
    <w:rsid w:val="002E52DD"/>
    <w:rsid w:val="002E5464"/>
    <w:rsid w:val="002E598C"/>
    <w:rsid w:val="002E5C27"/>
    <w:rsid w:val="002E5DFF"/>
    <w:rsid w:val="002E5E21"/>
    <w:rsid w:val="002E5F65"/>
    <w:rsid w:val="002E5FAA"/>
    <w:rsid w:val="002E621F"/>
    <w:rsid w:val="002E6443"/>
    <w:rsid w:val="002E6542"/>
    <w:rsid w:val="002E6889"/>
    <w:rsid w:val="002E6A08"/>
    <w:rsid w:val="002E6A74"/>
    <w:rsid w:val="002E6CDC"/>
    <w:rsid w:val="002E740A"/>
    <w:rsid w:val="002E75C7"/>
    <w:rsid w:val="002E7BF5"/>
    <w:rsid w:val="002F05D4"/>
    <w:rsid w:val="002F06E5"/>
    <w:rsid w:val="002F0C9F"/>
    <w:rsid w:val="002F0EDB"/>
    <w:rsid w:val="002F1266"/>
    <w:rsid w:val="002F12F6"/>
    <w:rsid w:val="002F1348"/>
    <w:rsid w:val="002F1545"/>
    <w:rsid w:val="002F1563"/>
    <w:rsid w:val="002F157A"/>
    <w:rsid w:val="002F1C5A"/>
    <w:rsid w:val="002F1D26"/>
    <w:rsid w:val="002F1D49"/>
    <w:rsid w:val="002F1E01"/>
    <w:rsid w:val="002F2001"/>
    <w:rsid w:val="002F23E8"/>
    <w:rsid w:val="002F281A"/>
    <w:rsid w:val="002F2ADF"/>
    <w:rsid w:val="002F2F27"/>
    <w:rsid w:val="002F30D2"/>
    <w:rsid w:val="002F32A1"/>
    <w:rsid w:val="002F3404"/>
    <w:rsid w:val="002F34A8"/>
    <w:rsid w:val="002F34BA"/>
    <w:rsid w:val="002F34BC"/>
    <w:rsid w:val="002F34D1"/>
    <w:rsid w:val="002F3928"/>
    <w:rsid w:val="002F3D6A"/>
    <w:rsid w:val="002F415F"/>
    <w:rsid w:val="002F4222"/>
    <w:rsid w:val="002F4491"/>
    <w:rsid w:val="002F460E"/>
    <w:rsid w:val="002F4650"/>
    <w:rsid w:val="002F4BCC"/>
    <w:rsid w:val="002F4FCD"/>
    <w:rsid w:val="002F506E"/>
    <w:rsid w:val="002F568E"/>
    <w:rsid w:val="002F58B9"/>
    <w:rsid w:val="002F5AEC"/>
    <w:rsid w:val="002F5C93"/>
    <w:rsid w:val="002F5EA2"/>
    <w:rsid w:val="002F6271"/>
    <w:rsid w:val="002F635C"/>
    <w:rsid w:val="002F6374"/>
    <w:rsid w:val="002F669A"/>
    <w:rsid w:val="002F6B72"/>
    <w:rsid w:val="002F6E04"/>
    <w:rsid w:val="002F6E90"/>
    <w:rsid w:val="002F7100"/>
    <w:rsid w:val="002F749E"/>
    <w:rsid w:val="002F7822"/>
    <w:rsid w:val="002F79BB"/>
    <w:rsid w:val="002F79C4"/>
    <w:rsid w:val="002F7FE2"/>
    <w:rsid w:val="003000F8"/>
    <w:rsid w:val="0030028F"/>
    <w:rsid w:val="003002A8"/>
    <w:rsid w:val="003002AA"/>
    <w:rsid w:val="00300574"/>
    <w:rsid w:val="0030066C"/>
    <w:rsid w:val="00300722"/>
    <w:rsid w:val="00300A7A"/>
    <w:rsid w:val="00300B91"/>
    <w:rsid w:val="00300C3C"/>
    <w:rsid w:val="00301115"/>
    <w:rsid w:val="003011C2"/>
    <w:rsid w:val="003011CA"/>
    <w:rsid w:val="003012E7"/>
    <w:rsid w:val="0030162F"/>
    <w:rsid w:val="003016A2"/>
    <w:rsid w:val="00301F6C"/>
    <w:rsid w:val="00302237"/>
    <w:rsid w:val="00302440"/>
    <w:rsid w:val="0030274A"/>
    <w:rsid w:val="003029B9"/>
    <w:rsid w:val="003029CF"/>
    <w:rsid w:val="00302B4C"/>
    <w:rsid w:val="00302E17"/>
    <w:rsid w:val="00303C3C"/>
    <w:rsid w:val="00303D43"/>
    <w:rsid w:val="00303D8C"/>
    <w:rsid w:val="00303DE7"/>
    <w:rsid w:val="00303DFB"/>
    <w:rsid w:val="00303E2B"/>
    <w:rsid w:val="00303E5B"/>
    <w:rsid w:val="00303F14"/>
    <w:rsid w:val="00304157"/>
    <w:rsid w:val="003042E2"/>
    <w:rsid w:val="0030435A"/>
    <w:rsid w:val="00304364"/>
    <w:rsid w:val="00304590"/>
    <w:rsid w:val="00304811"/>
    <w:rsid w:val="00304865"/>
    <w:rsid w:val="00304CD0"/>
    <w:rsid w:val="00304F75"/>
    <w:rsid w:val="003054B0"/>
    <w:rsid w:val="0030552B"/>
    <w:rsid w:val="0030557C"/>
    <w:rsid w:val="00305594"/>
    <w:rsid w:val="0030560E"/>
    <w:rsid w:val="00305801"/>
    <w:rsid w:val="00305859"/>
    <w:rsid w:val="00305870"/>
    <w:rsid w:val="003059C3"/>
    <w:rsid w:val="00305DD5"/>
    <w:rsid w:val="00306008"/>
    <w:rsid w:val="003060BC"/>
    <w:rsid w:val="003060E8"/>
    <w:rsid w:val="00306102"/>
    <w:rsid w:val="00306332"/>
    <w:rsid w:val="003063A2"/>
    <w:rsid w:val="003064DE"/>
    <w:rsid w:val="003066C9"/>
    <w:rsid w:val="003067E0"/>
    <w:rsid w:val="00306962"/>
    <w:rsid w:val="003070AA"/>
    <w:rsid w:val="003073D7"/>
    <w:rsid w:val="003074BB"/>
    <w:rsid w:val="00307736"/>
    <w:rsid w:val="003078EA"/>
    <w:rsid w:val="00307925"/>
    <w:rsid w:val="00307941"/>
    <w:rsid w:val="00307C3F"/>
    <w:rsid w:val="00307E3B"/>
    <w:rsid w:val="0031012C"/>
    <w:rsid w:val="00310263"/>
    <w:rsid w:val="00310920"/>
    <w:rsid w:val="00310A06"/>
    <w:rsid w:val="00310CED"/>
    <w:rsid w:val="00310CFB"/>
    <w:rsid w:val="00310E40"/>
    <w:rsid w:val="00310E6C"/>
    <w:rsid w:val="0031125E"/>
    <w:rsid w:val="00311343"/>
    <w:rsid w:val="00311688"/>
    <w:rsid w:val="00311693"/>
    <w:rsid w:val="003119F7"/>
    <w:rsid w:val="00311D57"/>
    <w:rsid w:val="00311E6A"/>
    <w:rsid w:val="00311FC4"/>
    <w:rsid w:val="003120F8"/>
    <w:rsid w:val="00312267"/>
    <w:rsid w:val="00312440"/>
    <w:rsid w:val="0031247C"/>
    <w:rsid w:val="0031283C"/>
    <w:rsid w:val="00312930"/>
    <w:rsid w:val="00312C71"/>
    <w:rsid w:val="00312D3B"/>
    <w:rsid w:val="003133D7"/>
    <w:rsid w:val="00313544"/>
    <w:rsid w:val="0031364A"/>
    <w:rsid w:val="0031377D"/>
    <w:rsid w:val="00313FF7"/>
    <w:rsid w:val="00314352"/>
    <w:rsid w:val="003143E3"/>
    <w:rsid w:val="0031475D"/>
    <w:rsid w:val="00314A94"/>
    <w:rsid w:val="00314BCF"/>
    <w:rsid w:val="00314F6A"/>
    <w:rsid w:val="00315359"/>
    <w:rsid w:val="00315626"/>
    <w:rsid w:val="003156A3"/>
    <w:rsid w:val="003158CC"/>
    <w:rsid w:val="003158EE"/>
    <w:rsid w:val="00315978"/>
    <w:rsid w:val="00315A1E"/>
    <w:rsid w:val="00315DCD"/>
    <w:rsid w:val="00315E65"/>
    <w:rsid w:val="00315E7E"/>
    <w:rsid w:val="00315F6A"/>
    <w:rsid w:val="00315FC2"/>
    <w:rsid w:val="003160F7"/>
    <w:rsid w:val="00316301"/>
    <w:rsid w:val="00316C16"/>
    <w:rsid w:val="00316CE3"/>
    <w:rsid w:val="00316D7E"/>
    <w:rsid w:val="00316E6D"/>
    <w:rsid w:val="00316E85"/>
    <w:rsid w:val="00317042"/>
    <w:rsid w:val="003172B7"/>
    <w:rsid w:val="003178D9"/>
    <w:rsid w:val="00317E2A"/>
    <w:rsid w:val="00320034"/>
    <w:rsid w:val="00320364"/>
    <w:rsid w:val="0032080C"/>
    <w:rsid w:val="00320C1B"/>
    <w:rsid w:val="00320F41"/>
    <w:rsid w:val="00321012"/>
    <w:rsid w:val="003217CD"/>
    <w:rsid w:val="003218B2"/>
    <w:rsid w:val="00321D63"/>
    <w:rsid w:val="00321F66"/>
    <w:rsid w:val="00321FE4"/>
    <w:rsid w:val="003220BC"/>
    <w:rsid w:val="003220DA"/>
    <w:rsid w:val="00322200"/>
    <w:rsid w:val="0032224D"/>
    <w:rsid w:val="003225F2"/>
    <w:rsid w:val="00322649"/>
    <w:rsid w:val="00322808"/>
    <w:rsid w:val="0032297E"/>
    <w:rsid w:val="003229F6"/>
    <w:rsid w:val="00323043"/>
    <w:rsid w:val="003231E5"/>
    <w:rsid w:val="003233D1"/>
    <w:rsid w:val="00323853"/>
    <w:rsid w:val="00323AA9"/>
    <w:rsid w:val="00323B10"/>
    <w:rsid w:val="00323EE4"/>
    <w:rsid w:val="003244D1"/>
    <w:rsid w:val="0032470C"/>
    <w:rsid w:val="003248AF"/>
    <w:rsid w:val="003249F2"/>
    <w:rsid w:val="00324B4A"/>
    <w:rsid w:val="003257E8"/>
    <w:rsid w:val="00325818"/>
    <w:rsid w:val="0032594A"/>
    <w:rsid w:val="00325F5B"/>
    <w:rsid w:val="0032607F"/>
    <w:rsid w:val="003267E5"/>
    <w:rsid w:val="003268FF"/>
    <w:rsid w:val="00326B9E"/>
    <w:rsid w:val="00326BDC"/>
    <w:rsid w:val="0032737A"/>
    <w:rsid w:val="0032754A"/>
    <w:rsid w:val="00327725"/>
    <w:rsid w:val="00327A61"/>
    <w:rsid w:val="00327FB2"/>
    <w:rsid w:val="003303C4"/>
    <w:rsid w:val="00330659"/>
    <w:rsid w:val="003307D5"/>
    <w:rsid w:val="00330811"/>
    <w:rsid w:val="00330867"/>
    <w:rsid w:val="00330916"/>
    <w:rsid w:val="00330A0F"/>
    <w:rsid w:val="00330B8E"/>
    <w:rsid w:val="00330F9E"/>
    <w:rsid w:val="003313A4"/>
    <w:rsid w:val="0033147C"/>
    <w:rsid w:val="0033161F"/>
    <w:rsid w:val="003317C1"/>
    <w:rsid w:val="0033187D"/>
    <w:rsid w:val="00331B75"/>
    <w:rsid w:val="00331BC0"/>
    <w:rsid w:val="00331E2B"/>
    <w:rsid w:val="00331E55"/>
    <w:rsid w:val="003324B6"/>
    <w:rsid w:val="00332581"/>
    <w:rsid w:val="003325F0"/>
    <w:rsid w:val="0033262A"/>
    <w:rsid w:val="00332683"/>
    <w:rsid w:val="003328DE"/>
    <w:rsid w:val="00332C66"/>
    <w:rsid w:val="0033329C"/>
    <w:rsid w:val="003333EF"/>
    <w:rsid w:val="00333613"/>
    <w:rsid w:val="00333D21"/>
    <w:rsid w:val="00333EE2"/>
    <w:rsid w:val="00333F8B"/>
    <w:rsid w:val="0033402D"/>
    <w:rsid w:val="0033407A"/>
    <w:rsid w:val="00334170"/>
    <w:rsid w:val="00334B26"/>
    <w:rsid w:val="00334BAF"/>
    <w:rsid w:val="00334CA5"/>
    <w:rsid w:val="00334E52"/>
    <w:rsid w:val="003357F4"/>
    <w:rsid w:val="003358E2"/>
    <w:rsid w:val="00335AFC"/>
    <w:rsid w:val="00335B40"/>
    <w:rsid w:val="00336485"/>
    <w:rsid w:val="003364A9"/>
    <w:rsid w:val="003365A5"/>
    <w:rsid w:val="003366A5"/>
    <w:rsid w:val="003368EC"/>
    <w:rsid w:val="00336AEF"/>
    <w:rsid w:val="00336B9C"/>
    <w:rsid w:val="00336CB3"/>
    <w:rsid w:val="00336DBA"/>
    <w:rsid w:val="00336EC8"/>
    <w:rsid w:val="003371FF"/>
    <w:rsid w:val="00337927"/>
    <w:rsid w:val="00337D3A"/>
    <w:rsid w:val="003400D0"/>
    <w:rsid w:val="00340364"/>
    <w:rsid w:val="00340428"/>
    <w:rsid w:val="003406A0"/>
    <w:rsid w:val="003408FB"/>
    <w:rsid w:val="00341422"/>
    <w:rsid w:val="00341528"/>
    <w:rsid w:val="003418F7"/>
    <w:rsid w:val="00341B0B"/>
    <w:rsid w:val="00341CC0"/>
    <w:rsid w:val="00341DFD"/>
    <w:rsid w:val="003420D1"/>
    <w:rsid w:val="00342106"/>
    <w:rsid w:val="003423EE"/>
    <w:rsid w:val="0034242F"/>
    <w:rsid w:val="003425BA"/>
    <w:rsid w:val="0034282E"/>
    <w:rsid w:val="00342A3F"/>
    <w:rsid w:val="00342DD5"/>
    <w:rsid w:val="00342FB9"/>
    <w:rsid w:val="00343344"/>
    <w:rsid w:val="0034384F"/>
    <w:rsid w:val="00343E7D"/>
    <w:rsid w:val="0034462D"/>
    <w:rsid w:val="00345178"/>
    <w:rsid w:val="003454CA"/>
    <w:rsid w:val="00345639"/>
    <w:rsid w:val="003459E0"/>
    <w:rsid w:val="00345E8F"/>
    <w:rsid w:val="00346000"/>
    <w:rsid w:val="003461D8"/>
    <w:rsid w:val="003464C7"/>
    <w:rsid w:val="00346900"/>
    <w:rsid w:val="00346A2D"/>
    <w:rsid w:val="00346B2A"/>
    <w:rsid w:val="00346B5D"/>
    <w:rsid w:val="00346B77"/>
    <w:rsid w:val="00346BFC"/>
    <w:rsid w:val="00346E6F"/>
    <w:rsid w:val="00347270"/>
    <w:rsid w:val="003472A6"/>
    <w:rsid w:val="00347350"/>
    <w:rsid w:val="00347374"/>
    <w:rsid w:val="0034737C"/>
    <w:rsid w:val="00347482"/>
    <w:rsid w:val="003475EC"/>
    <w:rsid w:val="0034762B"/>
    <w:rsid w:val="00347825"/>
    <w:rsid w:val="0035000D"/>
    <w:rsid w:val="0035019F"/>
    <w:rsid w:val="003504C8"/>
    <w:rsid w:val="003505C1"/>
    <w:rsid w:val="0035070C"/>
    <w:rsid w:val="00350795"/>
    <w:rsid w:val="003509B5"/>
    <w:rsid w:val="00350BBF"/>
    <w:rsid w:val="00350BDA"/>
    <w:rsid w:val="0035116E"/>
    <w:rsid w:val="00351466"/>
    <w:rsid w:val="00351979"/>
    <w:rsid w:val="00351C9F"/>
    <w:rsid w:val="00351E48"/>
    <w:rsid w:val="00352409"/>
    <w:rsid w:val="0035259B"/>
    <w:rsid w:val="003525E8"/>
    <w:rsid w:val="00352736"/>
    <w:rsid w:val="00352854"/>
    <w:rsid w:val="003529A5"/>
    <w:rsid w:val="00352B7C"/>
    <w:rsid w:val="00352DE4"/>
    <w:rsid w:val="00352EB3"/>
    <w:rsid w:val="003539D6"/>
    <w:rsid w:val="00353CEB"/>
    <w:rsid w:val="00353FA9"/>
    <w:rsid w:val="003544CA"/>
    <w:rsid w:val="003544DD"/>
    <w:rsid w:val="00354503"/>
    <w:rsid w:val="0035487F"/>
    <w:rsid w:val="00354986"/>
    <w:rsid w:val="003555E1"/>
    <w:rsid w:val="00355C49"/>
    <w:rsid w:val="00355DF5"/>
    <w:rsid w:val="00355FDB"/>
    <w:rsid w:val="0035602D"/>
    <w:rsid w:val="003561FB"/>
    <w:rsid w:val="003562F1"/>
    <w:rsid w:val="003563A2"/>
    <w:rsid w:val="00356453"/>
    <w:rsid w:val="00356456"/>
    <w:rsid w:val="003569CA"/>
    <w:rsid w:val="00356AA5"/>
    <w:rsid w:val="00356E2C"/>
    <w:rsid w:val="0035735C"/>
    <w:rsid w:val="00357909"/>
    <w:rsid w:val="00357A49"/>
    <w:rsid w:val="00357A7E"/>
    <w:rsid w:val="00357AEC"/>
    <w:rsid w:val="00357D3F"/>
    <w:rsid w:val="00357DE0"/>
    <w:rsid w:val="00357EEA"/>
    <w:rsid w:val="00360116"/>
    <w:rsid w:val="00360358"/>
    <w:rsid w:val="00360541"/>
    <w:rsid w:val="00360850"/>
    <w:rsid w:val="00360A75"/>
    <w:rsid w:val="00360B67"/>
    <w:rsid w:val="00360BD1"/>
    <w:rsid w:val="00360F06"/>
    <w:rsid w:val="003610E4"/>
    <w:rsid w:val="003610EC"/>
    <w:rsid w:val="0036116C"/>
    <w:rsid w:val="0036125B"/>
    <w:rsid w:val="00361345"/>
    <w:rsid w:val="00361A58"/>
    <w:rsid w:val="00361A61"/>
    <w:rsid w:val="003624FF"/>
    <w:rsid w:val="003625B3"/>
    <w:rsid w:val="0036271A"/>
    <w:rsid w:val="00362784"/>
    <w:rsid w:val="00362CAE"/>
    <w:rsid w:val="00362CED"/>
    <w:rsid w:val="00362FC1"/>
    <w:rsid w:val="003630D2"/>
    <w:rsid w:val="00363586"/>
    <w:rsid w:val="00363591"/>
    <w:rsid w:val="003635BE"/>
    <w:rsid w:val="00363915"/>
    <w:rsid w:val="0036397F"/>
    <w:rsid w:val="00363B14"/>
    <w:rsid w:val="00363C66"/>
    <w:rsid w:val="00363D5E"/>
    <w:rsid w:val="00363DEC"/>
    <w:rsid w:val="00363E77"/>
    <w:rsid w:val="00364050"/>
    <w:rsid w:val="0036413B"/>
    <w:rsid w:val="003641FE"/>
    <w:rsid w:val="003643C3"/>
    <w:rsid w:val="0036461D"/>
    <w:rsid w:val="00364856"/>
    <w:rsid w:val="003649DA"/>
    <w:rsid w:val="00364BDA"/>
    <w:rsid w:val="00364BDC"/>
    <w:rsid w:val="00364D0B"/>
    <w:rsid w:val="00364ED2"/>
    <w:rsid w:val="00365001"/>
    <w:rsid w:val="00365040"/>
    <w:rsid w:val="0036533F"/>
    <w:rsid w:val="00365997"/>
    <w:rsid w:val="003659BB"/>
    <w:rsid w:val="003659CD"/>
    <w:rsid w:val="00365AC4"/>
    <w:rsid w:val="00365CF7"/>
    <w:rsid w:val="003662B8"/>
    <w:rsid w:val="0036656A"/>
    <w:rsid w:val="003665C6"/>
    <w:rsid w:val="003667B2"/>
    <w:rsid w:val="00366CD7"/>
    <w:rsid w:val="00366E1D"/>
    <w:rsid w:val="00366F03"/>
    <w:rsid w:val="00367082"/>
    <w:rsid w:val="003671B5"/>
    <w:rsid w:val="00367246"/>
    <w:rsid w:val="00367255"/>
    <w:rsid w:val="003673CD"/>
    <w:rsid w:val="00367619"/>
    <w:rsid w:val="003677B9"/>
    <w:rsid w:val="0036782E"/>
    <w:rsid w:val="00367D33"/>
    <w:rsid w:val="00367E7D"/>
    <w:rsid w:val="0037016E"/>
    <w:rsid w:val="00370222"/>
    <w:rsid w:val="00370452"/>
    <w:rsid w:val="0037047C"/>
    <w:rsid w:val="0037063C"/>
    <w:rsid w:val="00370992"/>
    <w:rsid w:val="00370DE4"/>
    <w:rsid w:val="00370E51"/>
    <w:rsid w:val="00370EE8"/>
    <w:rsid w:val="003711FF"/>
    <w:rsid w:val="00371560"/>
    <w:rsid w:val="00371577"/>
    <w:rsid w:val="00371B28"/>
    <w:rsid w:val="00371C93"/>
    <w:rsid w:val="00371F61"/>
    <w:rsid w:val="00372091"/>
    <w:rsid w:val="00372137"/>
    <w:rsid w:val="00372142"/>
    <w:rsid w:val="003721E6"/>
    <w:rsid w:val="00372231"/>
    <w:rsid w:val="003722DD"/>
    <w:rsid w:val="0037231B"/>
    <w:rsid w:val="00372394"/>
    <w:rsid w:val="003729C9"/>
    <w:rsid w:val="00372A60"/>
    <w:rsid w:val="00372BD7"/>
    <w:rsid w:val="00372CF9"/>
    <w:rsid w:val="00372EE7"/>
    <w:rsid w:val="00373094"/>
    <w:rsid w:val="0037312E"/>
    <w:rsid w:val="003731C3"/>
    <w:rsid w:val="00373444"/>
    <w:rsid w:val="00373471"/>
    <w:rsid w:val="003734F6"/>
    <w:rsid w:val="003736F0"/>
    <w:rsid w:val="0037382B"/>
    <w:rsid w:val="00373DD6"/>
    <w:rsid w:val="00373F63"/>
    <w:rsid w:val="003740C1"/>
    <w:rsid w:val="003744F1"/>
    <w:rsid w:val="0037452C"/>
    <w:rsid w:val="00374859"/>
    <w:rsid w:val="0037489F"/>
    <w:rsid w:val="00374F58"/>
    <w:rsid w:val="0037578D"/>
    <w:rsid w:val="00375A8C"/>
    <w:rsid w:val="00375C71"/>
    <w:rsid w:val="00375DB9"/>
    <w:rsid w:val="00375E0E"/>
    <w:rsid w:val="00375ED1"/>
    <w:rsid w:val="00375FA0"/>
    <w:rsid w:val="00375FC2"/>
    <w:rsid w:val="00376188"/>
    <w:rsid w:val="00376246"/>
    <w:rsid w:val="0037624A"/>
    <w:rsid w:val="00376470"/>
    <w:rsid w:val="003767E0"/>
    <w:rsid w:val="0037697C"/>
    <w:rsid w:val="003769DF"/>
    <w:rsid w:val="00376C0B"/>
    <w:rsid w:val="00376E55"/>
    <w:rsid w:val="003772E8"/>
    <w:rsid w:val="003774F1"/>
    <w:rsid w:val="00377BCC"/>
    <w:rsid w:val="00377F99"/>
    <w:rsid w:val="003802A9"/>
    <w:rsid w:val="00380820"/>
    <w:rsid w:val="00381087"/>
    <w:rsid w:val="003814E0"/>
    <w:rsid w:val="00381582"/>
    <w:rsid w:val="003816B9"/>
    <w:rsid w:val="003818E2"/>
    <w:rsid w:val="00381B19"/>
    <w:rsid w:val="00381C76"/>
    <w:rsid w:val="00381CD5"/>
    <w:rsid w:val="00381D0C"/>
    <w:rsid w:val="00381E26"/>
    <w:rsid w:val="0038230B"/>
    <w:rsid w:val="003823BD"/>
    <w:rsid w:val="00382453"/>
    <w:rsid w:val="0038285A"/>
    <w:rsid w:val="00382C9F"/>
    <w:rsid w:val="00382CC4"/>
    <w:rsid w:val="00382E3D"/>
    <w:rsid w:val="00382FA9"/>
    <w:rsid w:val="00383067"/>
    <w:rsid w:val="00383111"/>
    <w:rsid w:val="003834C1"/>
    <w:rsid w:val="003837E6"/>
    <w:rsid w:val="00383F9C"/>
    <w:rsid w:val="00384299"/>
    <w:rsid w:val="00384669"/>
    <w:rsid w:val="003849C4"/>
    <w:rsid w:val="00384D4B"/>
    <w:rsid w:val="00384D5E"/>
    <w:rsid w:val="00384E31"/>
    <w:rsid w:val="00384F03"/>
    <w:rsid w:val="00385036"/>
    <w:rsid w:val="003853AD"/>
    <w:rsid w:val="00385553"/>
    <w:rsid w:val="003855A8"/>
    <w:rsid w:val="00385697"/>
    <w:rsid w:val="00385E3E"/>
    <w:rsid w:val="00385EA0"/>
    <w:rsid w:val="0038620E"/>
    <w:rsid w:val="00386E14"/>
    <w:rsid w:val="00386E51"/>
    <w:rsid w:val="003871A1"/>
    <w:rsid w:val="00387615"/>
    <w:rsid w:val="003876A3"/>
    <w:rsid w:val="00387852"/>
    <w:rsid w:val="00387B07"/>
    <w:rsid w:val="00387C17"/>
    <w:rsid w:val="00387CC9"/>
    <w:rsid w:val="00387FE5"/>
    <w:rsid w:val="0039023E"/>
    <w:rsid w:val="00390E53"/>
    <w:rsid w:val="00390E7D"/>
    <w:rsid w:val="0039123F"/>
    <w:rsid w:val="003913DD"/>
    <w:rsid w:val="00391825"/>
    <w:rsid w:val="003918ED"/>
    <w:rsid w:val="003919F1"/>
    <w:rsid w:val="00391B1C"/>
    <w:rsid w:val="00392255"/>
    <w:rsid w:val="003924B0"/>
    <w:rsid w:val="00392683"/>
    <w:rsid w:val="00392771"/>
    <w:rsid w:val="00392CC3"/>
    <w:rsid w:val="00392E1E"/>
    <w:rsid w:val="00392EFB"/>
    <w:rsid w:val="00393425"/>
    <w:rsid w:val="0039363F"/>
    <w:rsid w:val="003939E1"/>
    <w:rsid w:val="00393C5D"/>
    <w:rsid w:val="00393E70"/>
    <w:rsid w:val="00394053"/>
    <w:rsid w:val="003941C6"/>
    <w:rsid w:val="003942C1"/>
    <w:rsid w:val="003944A0"/>
    <w:rsid w:val="00394527"/>
    <w:rsid w:val="0039463D"/>
    <w:rsid w:val="003948AA"/>
    <w:rsid w:val="00394AAE"/>
    <w:rsid w:val="00394D09"/>
    <w:rsid w:val="0039502F"/>
    <w:rsid w:val="0039561C"/>
    <w:rsid w:val="003958C0"/>
    <w:rsid w:val="003958DD"/>
    <w:rsid w:val="00395BE8"/>
    <w:rsid w:val="00395F0C"/>
    <w:rsid w:val="003961BB"/>
    <w:rsid w:val="003967E3"/>
    <w:rsid w:val="003968E5"/>
    <w:rsid w:val="00396EBF"/>
    <w:rsid w:val="00396F0D"/>
    <w:rsid w:val="003971F4"/>
    <w:rsid w:val="00397798"/>
    <w:rsid w:val="00397FD5"/>
    <w:rsid w:val="003A00B9"/>
    <w:rsid w:val="003A0501"/>
    <w:rsid w:val="003A0586"/>
    <w:rsid w:val="003A05E8"/>
    <w:rsid w:val="003A0681"/>
    <w:rsid w:val="003A0C92"/>
    <w:rsid w:val="003A0E9A"/>
    <w:rsid w:val="003A10C5"/>
    <w:rsid w:val="003A141B"/>
    <w:rsid w:val="003A18A3"/>
    <w:rsid w:val="003A197D"/>
    <w:rsid w:val="003A1BC5"/>
    <w:rsid w:val="003A1BCC"/>
    <w:rsid w:val="003A1DC5"/>
    <w:rsid w:val="003A20A9"/>
    <w:rsid w:val="003A2203"/>
    <w:rsid w:val="003A233C"/>
    <w:rsid w:val="003A2770"/>
    <w:rsid w:val="003A27B7"/>
    <w:rsid w:val="003A27DF"/>
    <w:rsid w:val="003A284B"/>
    <w:rsid w:val="003A2A28"/>
    <w:rsid w:val="003A317C"/>
    <w:rsid w:val="003A32E3"/>
    <w:rsid w:val="003A330C"/>
    <w:rsid w:val="003A3345"/>
    <w:rsid w:val="003A365A"/>
    <w:rsid w:val="003A3C7C"/>
    <w:rsid w:val="003A3DFC"/>
    <w:rsid w:val="003A407E"/>
    <w:rsid w:val="003A4450"/>
    <w:rsid w:val="003A50D9"/>
    <w:rsid w:val="003A521D"/>
    <w:rsid w:val="003A52FA"/>
    <w:rsid w:val="003A53D2"/>
    <w:rsid w:val="003A55F1"/>
    <w:rsid w:val="003A5717"/>
    <w:rsid w:val="003A57E1"/>
    <w:rsid w:val="003A58B1"/>
    <w:rsid w:val="003A5B74"/>
    <w:rsid w:val="003A5C8C"/>
    <w:rsid w:val="003A5D81"/>
    <w:rsid w:val="003A603F"/>
    <w:rsid w:val="003A61E4"/>
    <w:rsid w:val="003A6228"/>
    <w:rsid w:val="003A6363"/>
    <w:rsid w:val="003A6444"/>
    <w:rsid w:val="003A653F"/>
    <w:rsid w:val="003A662B"/>
    <w:rsid w:val="003A667B"/>
    <w:rsid w:val="003A6826"/>
    <w:rsid w:val="003A6CE8"/>
    <w:rsid w:val="003A6E2E"/>
    <w:rsid w:val="003A6FB7"/>
    <w:rsid w:val="003A758C"/>
    <w:rsid w:val="003A7821"/>
    <w:rsid w:val="003A7AB3"/>
    <w:rsid w:val="003A7CE0"/>
    <w:rsid w:val="003A7E7F"/>
    <w:rsid w:val="003B00E1"/>
    <w:rsid w:val="003B0309"/>
    <w:rsid w:val="003B036B"/>
    <w:rsid w:val="003B055A"/>
    <w:rsid w:val="003B07BC"/>
    <w:rsid w:val="003B0B5D"/>
    <w:rsid w:val="003B0DE6"/>
    <w:rsid w:val="003B0E91"/>
    <w:rsid w:val="003B0FE3"/>
    <w:rsid w:val="003B124B"/>
    <w:rsid w:val="003B12F3"/>
    <w:rsid w:val="003B158A"/>
    <w:rsid w:val="003B15D8"/>
    <w:rsid w:val="003B169C"/>
    <w:rsid w:val="003B1DC5"/>
    <w:rsid w:val="003B1F3F"/>
    <w:rsid w:val="003B23A2"/>
    <w:rsid w:val="003B244F"/>
    <w:rsid w:val="003B2597"/>
    <w:rsid w:val="003B2843"/>
    <w:rsid w:val="003B2A26"/>
    <w:rsid w:val="003B2B76"/>
    <w:rsid w:val="003B2DB0"/>
    <w:rsid w:val="003B309B"/>
    <w:rsid w:val="003B32CE"/>
    <w:rsid w:val="003B35A1"/>
    <w:rsid w:val="003B3791"/>
    <w:rsid w:val="003B3BBC"/>
    <w:rsid w:val="003B3BF5"/>
    <w:rsid w:val="003B3E99"/>
    <w:rsid w:val="003B3F20"/>
    <w:rsid w:val="003B440F"/>
    <w:rsid w:val="003B4472"/>
    <w:rsid w:val="003B4546"/>
    <w:rsid w:val="003B470C"/>
    <w:rsid w:val="003B47EA"/>
    <w:rsid w:val="003B497A"/>
    <w:rsid w:val="003B49C2"/>
    <w:rsid w:val="003B4B61"/>
    <w:rsid w:val="003B4E7B"/>
    <w:rsid w:val="003B4F03"/>
    <w:rsid w:val="003B5744"/>
    <w:rsid w:val="003B61CA"/>
    <w:rsid w:val="003B6250"/>
    <w:rsid w:val="003B6AFA"/>
    <w:rsid w:val="003B6B0B"/>
    <w:rsid w:val="003B71F6"/>
    <w:rsid w:val="003B7270"/>
    <w:rsid w:val="003B72CC"/>
    <w:rsid w:val="003B7313"/>
    <w:rsid w:val="003B73C1"/>
    <w:rsid w:val="003B74FD"/>
    <w:rsid w:val="003B7A59"/>
    <w:rsid w:val="003B7AC5"/>
    <w:rsid w:val="003B7B3F"/>
    <w:rsid w:val="003C0027"/>
    <w:rsid w:val="003C0063"/>
    <w:rsid w:val="003C0177"/>
    <w:rsid w:val="003C024C"/>
    <w:rsid w:val="003C0453"/>
    <w:rsid w:val="003C057C"/>
    <w:rsid w:val="003C068D"/>
    <w:rsid w:val="003C0772"/>
    <w:rsid w:val="003C1275"/>
    <w:rsid w:val="003C130E"/>
    <w:rsid w:val="003C16B2"/>
    <w:rsid w:val="003C1703"/>
    <w:rsid w:val="003C19F8"/>
    <w:rsid w:val="003C1ACB"/>
    <w:rsid w:val="003C1D02"/>
    <w:rsid w:val="003C2019"/>
    <w:rsid w:val="003C232A"/>
    <w:rsid w:val="003C2346"/>
    <w:rsid w:val="003C28E3"/>
    <w:rsid w:val="003C2F5C"/>
    <w:rsid w:val="003C2FC0"/>
    <w:rsid w:val="003C3335"/>
    <w:rsid w:val="003C3395"/>
    <w:rsid w:val="003C347C"/>
    <w:rsid w:val="003C3580"/>
    <w:rsid w:val="003C36D8"/>
    <w:rsid w:val="003C3821"/>
    <w:rsid w:val="003C3A64"/>
    <w:rsid w:val="003C3C0B"/>
    <w:rsid w:val="003C3EF4"/>
    <w:rsid w:val="003C447A"/>
    <w:rsid w:val="003C450F"/>
    <w:rsid w:val="003C46B1"/>
    <w:rsid w:val="003C4820"/>
    <w:rsid w:val="003C4A5D"/>
    <w:rsid w:val="003C4B0B"/>
    <w:rsid w:val="003C4D07"/>
    <w:rsid w:val="003C4D7A"/>
    <w:rsid w:val="003C4DFE"/>
    <w:rsid w:val="003C52A6"/>
    <w:rsid w:val="003C5611"/>
    <w:rsid w:val="003C5973"/>
    <w:rsid w:val="003C5B62"/>
    <w:rsid w:val="003C5BB1"/>
    <w:rsid w:val="003C5F2D"/>
    <w:rsid w:val="003C5F75"/>
    <w:rsid w:val="003C61C7"/>
    <w:rsid w:val="003C61D9"/>
    <w:rsid w:val="003C62AB"/>
    <w:rsid w:val="003C66D9"/>
    <w:rsid w:val="003C68D1"/>
    <w:rsid w:val="003C69AC"/>
    <w:rsid w:val="003C6B62"/>
    <w:rsid w:val="003C6DCB"/>
    <w:rsid w:val="003C6DD0"/>
    <w:rsid w:val="003C7066"/>
    <w:rsid w:val="003C73B0"/>
    <w:rsid w:val="003C76CF"/>
    <w:rsid w:val="003C78D2"/>
    <w:rsid w:val="003C7C00"/>
    <w:rsid w:val="003C7C1B"/>
    <w:rsid w:val="003C7D7B"/>
    <w:rsid w:val="003D016A"/>
    <w:rsid w:val="003D021F"/>
    <w:rsid w:val="003D03D2"/>
    <w:rsid w:val="003D0458"/>
    <w:rsid w:val="003D05C9"/>
    <w:rsid w:val="003D087E"/>
    <w:rsid w:val="003D0970"/>
    <w:rsid w:val="003D0976"/>
    <w:rsid w:val="003D0B11"/>
    <w:rsid w:val="003D1053"/>
    <w:rsid w:val="003D1240"/>
    <w:rsid w:val="003D12A3"/>
    <w:rsid w:val="003D17F6"/>
    <w:rsid w:val="003D1A63"/>
    <w:rsid w:val="003D20A6"/>
    <w:rsid w:val="003D2197"/>
    <w:rsid w:val="003D227C"/>
    <w:rsid w:val="003D239F"/>
    <w:rsid w:val="003D2667"/>
    <w:rsid w:val="003D2CC8"/>
    <w:rsid w:val="003D2DED"/>
    <w:rsid w:val="003D3077"/>
    <w:rsid w:val="003D30CA"/>
    <w:rsid w:val="003D3602"/>
    <w:rsid w:val="003D3A74"/>
    <w:rsid w:val="003D3C02"/>
    <w:rsid w:val="003D4131"/>
    <w:rsid w:val="003D417D"/>
    <w:rsid w:val="003D42B1"/>
    <w:rsid w:val="003D4346"/>
    <w:rsid w:val="003D494C"/>
    <w:rsid w:val="003D498D"/>
    <w:rsid w:val="003D4B46"/>
    <w:rsid w:val="003D4E7C"/>
    <w:rsid w:val="003D5031"/>
    <w:rsid w:val="003D5191"/>
    <w:rsid w:val="003D5281"/>
    <w:rsid w:val="003D5322"/>
    <w:rsid w:val="003D5339"/>
    <w:rsid w:val="003D54E9"/>
    <w:rsid w:val="003D63BB"/>
    <w:rsid w:val="003D64DD"/>
    <w:rsid w:val="003D6638"/>
    <w:rsid w:val="003D67D6"/>
    <w:rsid w:val="003D67F9"/>
    <w:rsid w:val="003D6934"/>
    <w:rsid w:val="003D6ABE"/>
    <w:rsid w:val="003D6F8E"/>
    <w:rsid w:val="003D72DA"/>
    <w:rsid w:val="003D75D2"/>
    <w:rsid w:val="003D75EA"/>
    <w:rsid w:val="003D76DF"/>
    <w:rsid w:val="003D779B"/>
    <w:rsid w:val="003D7C2B"/>
    <w:rsid w:val="003E0175"/>
    <w:rsid w:val="003E0388"/>
    <w:rsid w:val="003E053E"/>
    <w:rsid w:val="003E06E6"/>
    <w:rsid w:val="003E071F"/>
    <w:rsid w:val="003E072A"/>
    <w:rsid w:val="003E09D4"/>
    <w:rsid w:val="003E1387"/>
    <w:rsid w:val="003E1506"/>
    <w:rsid w:val="003E15A3"/>
    <w:rsid w:val="003E197F"/>
    <w:rsid w:val="003E19BA"/>
    <w:rsid w:val="003E19CD"/>
    <w:rsid w:val="003E1E28"/>
    <w:rsid w:val="003E20C4"/>
    <w:rsid w:val="003E25A0"/>
    <w:rsid w:val="003E2649"/>
    <w:rsid w:val="003E2FA4"/>
    <w:rsid w:val="003E3150"/>
    <w:rsid w:val="003E33FF"/>
    <w:rsid w:val="003E34D5"/>
    <w:rsid w:val="003E3529"/>
    <w:rsid w:val="003E3FE4"/>
    <w:rsid w:val="003E3FF6"/>
    <w:rsid w:val="003E421D"/>
    <w:rsid w:val="003E4228"/>
    <w:rsid w:val="003E4B1E"/>
    <w:rsid w:val="003E4C24"/>
    <w:rsid w:val="003E5051"/>
    <w:rsid w:val="003E5D16"/>
    <w:rsid w:val="003E5D3A"/>
    <w:rsid w:val="003E5E7F"/>
    <w:rsid w:val="003E5EA2"/>
    <w:rsid w:val="003E5EAC"/>
    <w:rsid w:val="003E61D8"/>
    <w:rsid w:val="003E6728"/>
    <w:rsid w:val="003E6A77"/>
    <w:rsid w:val="003E6A85"/>
    <w:rsid w:val="003E6B66"/>
    <w:rsid w:val="003E6BB0"/>
    <w:rsid w:val="003E6CEA"/>
    <w:rsid w:val="003E6F13"/>
    <w:rsid w:val="003E73C1"/>
    <w:rsid w:val="003E7A33"/>
    <w:rsid w:val="003E7B94"/>
    <w:rsid w:val="003E7BF6"/>
    <w:rsid w:val="003F00A6"/>
    <w:rsid w:val="003F0465"/>
    <w:rsid w:val="003F076B"/>
    <w:rsid w:val="003F085A"/>
    <w:rsid w:val="003F0A22"/>
    <w:rsid w:val="003F0C49"/>
    <w:rsid w:val="003F0D02"/>
    <w:rsid w:val="003F0EAB"/>
    <w:rsid w:val="003F0F19"/>
    <w:rsid w:val="003F1002"/>
    <w:rsid w:val="003F10F0"/>
    <w:rsid w:val="003F11CA"/>
    <w:rsid w:val="003F13B0"/>
    <w:rsid w:val="003F149E"/>
    <w:rsid w:val="003F16C8"/>
    <w:rsid w:val="003F179E"/>
    <w:rsid w:val="003F180F"/>
    <w:rsid w:val="003F1A7A"/>
    <w:rsid w:val="003F1C90"/>
    <w:rsid w:val="003F1CE3"/>
    <w:rsid w:val="003F1F79"/>
    <w:rsid w:val="003F250E"/>
    <w:rsid w:val="003F2D2B"/>
    <w:rsid w:val="003F2FBD"/>
    <w:rsid w:val="003F3068"/>
    <w:rsid w:val="003F39FF"/>
    <w:rsid w:val="003F431F"/>
    <w:rsid w:val="003F439E"/>
    <w:rsid w:val="003F43D4"/>
    <w:rsid w:val="003F477D"/>
    <w:rsid w:val="003F47BD"/>
    <w:rsid w:val="003F4AC8"/>
    <w:rsid w:val="003F4D3E"/>
    <w:rsid w:val="003F4EF8"/>
    <w:rsid w:val="003F4F81"/>
    <w:rsid w:val="003F4FCD"/>
    <w:rsid w:val="003F4FF0"/>
    <w:rsid w:val="003F5035"/>
    <w:rsid w:val="003F512F"/>
    <w:rsid w:val="003F526B"/>
    <w:rsid w:val="003F56A0"/>
    <w:rsid w:val="003F5762"/>
    <w:rsid w:val="003F580A"/>
    <w:rsid w:val="003F589F"/>
    <w:rsid w:val="003F5937"/>
    <w:rsid w:val="003F59D3"/>
    <w:rsid w:val="003F5A13"/>
    <w:rsid w:val="003F5ADC"/>
    <w:rsid w:val="003F5D1D"/>
    <w:rsid w:val="003F5F49"/>
    <w:rsid w:val="003F6252"/>
    <w:rsid w:val="003F6324"/>
    <w:rsid w:val="003F6556"/>
    <w:rsid w:val="003F655D"/>
    <w:rsid w:val="003F6A6F"/>
    <w:rsid w:val="003F6C18"/>
    <w:rsid w:val="003F6D0F"/>
    <w:rsid w:val="003F6D3A"/>
    <w:rsid w:val="003F6D49"/>
    <w:rsid w:val="003F6DF7"/>
    <w:rsid w:val="003F6E94"/>
    <w:rsid w:val="003F7204"/>
    <w:rsid w:val="003F7381"/>
    <w:rsid w:val="003F7392"/>
    <w:rsid w:val="003F74C7"/>
    <w:rsid w:val="003F74F3"/>
    <w:rsid w:val="003F773F"/>
    <w:rsid w:val="003F77DB"/>
    <w:rsid w:val="003F7810"/>
    <w:rsid w:val="003F7B28"/>
    <w:rsid w:val="003F7B4F"/>
    <w:rsid w:val="003F7BBE"/>
    <w:rsid w:val="003F7EB1"/>
    <w:rsid w:val="004002D5"/>
    <w:rsid w:val="00400793"/>
    <w:rsid w:val="004007F2"/>
    <w:rsid w:val="00400802"/>
    <w:rsid w:val="00400BBD"/>
    <w:rsid w:val="00400BDF"/>
    <w:rsid w:val="00400CC1"/>
    <w:rsid w:val="00400E42"/>
    <w:rsid w:val="00400E48"/>
    <w:rsid w:val="00400F58"/>
    <w:rsid w:val="004013BE"/>
    <w:rsid w:val="00401638"/>
    <w:rsid w:val="00401BE0"/>
    <w:rsid w:val="00401BF4"/>
    <w:rsid w:val="00401C6A"/>
    <w:rsid w:val="0040239F"/>
    <w:rsid w:val="004023B6"/>
    <w:rsid w:val="0040240E"/>
    <w:rsid w:val="00402736"/>
    <w:rsid w:val="00402785"/>
    <w:rsid w:val="004028F7"/>
    <w:rsid w:val="00402B04"/>
    <w:rsid w:val="00402CB7"/>
    <w:rsid w:val="00402CEA"/>
    <w:rsid w:val="00402DA3"/>
    <w:rsid w:val="00402F77"/>
    <w:rsid w:val="004032B0"/>
    <w:rsid w:val="004033A7"/>
    <w:rsid w:val="00403921"/>
    <w:rsid w:val="00403933"/>
    <w:rsid w:val="004039A0"/>
    <w:rsid w:val="00403B5B"/>
    <w:rsid w:val="00403CA7"/>
    <w:rsid w:val="00403CAA"/>
    <w:rsid w:val="00403E3F"/>
    <w:rsid w:val="00404069"/>
    <w:rsid w:val="0040423F"/>
    <w:rsid w:val="00404404"/>
    <w:rsid w:val="004044A4"/>
    <w:rsid w:val="0040477B"/>
    <w:rsid w:val="0040497C"/>
    <w:rsid w:val="00404C78"/>
    <w:rsid w:val="00404FA8"/>
    <w:rsid w:val="00405007"/>
    <w:rsid w:val="004050F2"/>
    <w:rsid w:val="0040530F"/>
    <w:rsid w:val="00405372"/>
    <w:rsid w:val="00405679"/>
    <w:rsid w:val="0040577C"/>
    <w:rsid w:val="00405F14"/>
    <w:rsid w:val="00406207"/>
    <w:rsid w:val="004064AE"/>
    <w:rsid w:val="00406930"/>
    <w:rsid w:val="00406A51"/>
    <w:rsid w:val="00406D83"/>
    <w:rsid w:val="00406FE9"/>
    <w:rsid w:val="0040707F"/>
    <w:rsid w:val="0040709A"/>
    <w:rsid w:val="0040715A"/>
    <w:rsid w:val="004074B0"/>
    <w:rsid w:val="00407718"/>
    <w:rsid w:val="00407766"/>
    <w:rsid w:val="0040798B"/>
    <w:rsid w:val="00407B65"/>
    <w:rsid w:val="00407DB3"/>
    <w:rsid w:val="00407E59"/>
    <w:rsid w:val="00407E62"/>
    <w:rsid w:val="00410205"/>
    <w:rsid w:val="004104AE"/>
    <w:rsid w:val="00410700"/>
    <w:rsid w:val="00410A6E"/>
    <w:rsid w:val="00410B90"/>
    <w:rsid w:val="00410C31"/>
    <w:rsid w:val="00410ED3"/>
    <w:rsid w:val="00410F02"/>
    <w:rsid w:val="00411186"/>
    <w:rsid w:val="0041124C"/>
    <w:rsid w:val="004112C0"/>
    <w:rsid w:val="0041135F"/>
    <w:rsid w:val="004114C0"/>
    <w:rsid w:val="0041159C"/>
    <w:rsid w:val="00411788"/>
    <w:rsid w:val="00411956"/>
    <w:rsid w:val="00411BEF"/>
    <w:rsid w:val="00411FED"/>
    <w:rsid w:val="004120D7"/>
    <w:rsid w:val="0041254C"/>
    <w:rsid w:val="004125E6"/>
    <w:rsid w:val="00412639"/>
    <w:rsid w:val="00412682"/>
    <w:rsid w:val="00412714"/>
    <w:rsid w:val="00412B28"/>
    <w:rsid w:val="00412DA7"/>
    <w:rsid w:val="00413061"/>
    <w:rsid w:val="0041310B"/>
    <w:rsid w:val="004132F3"/>
    <w:rsid w:val="004136B1"/>
    <w:rsid w:val="004136BC"/>
    <w:rsid w:val="00413711"/>
    <w:rsid w:val="00413978"/>
    <w:rsid w:val="00413B2C"/>
    <w:rsid w:val="00414146"/>
    <w:rsid w:val="004144A1"/>
    <w:rsid w:val="00414734"/>
    <w:rsid w:val="00414A7E"/>
    <w:rsid w:val="00414D51"/>
    <w:rsid w:val="00414F53"/>
    <w:rsid w:val="00414F94"/>
    <w:rsid w:val="00414FBC"/>
    <w:rsid w:val="00415523"/>
    <w:rsid w:val="00415648"/>
    <w:rsid w:val="0041566F"/>
    <w:rsid w:val="004156A3"/>
    <w:rsid w:val="004157BF"/>
    <w:rsid w:val="00416114"/>
    <w:rsid w:val="004161B8"/>
    <w:rsid w:val="00416525"/>
    <w:rsid w:val="004165F2"/>
    <w:rsid w:val="004167AD"/>
    <w:rsid w:val="00416996"/>
    <w:rsid w:val="004169E1"/>
    <w:rsid w:val="004175F0"/>
    <w:rsid w:val="004179F0"/>
    <w:rsid w:val="004179FE"/>
    <w:rsid w:val="00417A6E"/>
    <w:rsid w:val="00417EB6"/>
    <w:rsid w:val="0042006B"/>
    <w:rsid w:val="004201D8"/>
    <w:rsid w:val="00420205"/>
    <w:rsid w:val="0042021E"/>
    <w:rsid w:val="00420251"/>
    <w:rsid w:val="004202C2"/>
    <w:rsid w:val="0042088D"/>
    <w:rsid w:val="00420DC6"/>
    <w:rsid w:val="0042136E"/>
    <w:rsid w:val="004213CF"/>
    <w:rsid w:val="00421531"/>
    <w:rsid w:val="0042166C"/>
    <w:rsid w:val="00421811"/>
    <w:rsid w:val="004219DD"/>
    <w:rsid w:val="00421E5A"/>
    <w:rsid w:val="00421F51"/>
    <w:rsid w:val="00421FB0"/>
    <w:rsid w:val="004220C7"/>
    <w:rsid w:val="0042238C"/>
    <w:rsid w:val="0042259A"/>
    <w:rsid w:val="0042294F"/>
    <w:rsid w:val="00423105"/>
    <w:rsid w:val="0042314A"/>
    <w:rsid w:val="00423310"/>
    <w:rsid w:val="00423704"/>
    <w:rsid w:val="00423B4D"/>
    <w:rsid w:val="00423BFD"/>
    <w:rsid w:val="00423C32"/>
    <w:rsid w:val="00423C9A"/>
    <w:rsid w:val="00423CEF"/>
    <w:rsid w:val="00423EA9"/>
    <w:rsid w:val="004241BA"/>
    <w:rsid w:val="004241EE"/>
    <w:rsid w:val="00424243"/>
    <w:rsid w:val="0042449E"/>
    <w:rsid w:val="00424839"/>
    <w:rsid w:val="00424882"/>
    <w:rsid w:val="00424D10"/>
    <w:rsid w:val="00424E51"/>
    <w:rsid w:val="0042527B"/>
    <w:rsid w:val="004252A3"/>
    <w:rsid w:val="00425593"/>
    <w:rsid w:val="00425858"/>
    <w:rsid w:val="004258DD"/>
    <w:rsid w:val="00425A7B"/>
    <w:rsid w:val="00425E84"/>
    <w:rsid w:val="00425FFB"/>
    <w:rsid w:val="0042647F"/>
    <w:rsid w:val="004265D3"/>
    <w:rsid w:val="004265EE"/>
    <w:rsid w:val="00426801"/>
    <w:rsid w:val="00426C15"/>
    <w:rsid w:val="00426C24"/>
    <w:rsid w:val="00426CAF"/>
    <w:rsid w:val="00426D8F"/>
    <w:rsid w:val="00426D9C"/>
    <w:rsid w:val="00426DEE"/>
    <w:rsid w:val="004272AD"/>
    <w:rsid w:val="004272F6"/>
    <w:rsid w:val="00427539"/>
    <w:rsid w:val="00427C5A"/>
    <w:rsid w:val="00427E28"/>
    <w:rsid w:val="004300F2"/>
    <w:rsid w:val="0043031F"/>
    <w:rsid w:val="00430503"/>
    <w:rsid w:val="004306F5"/>
    <w:rsid w:val="00430BDD"/>
    <w:rsid w:val="00430C5A"/>
    <w:rsid w:val="00431111"/>
    <w:rsid w:val="00431312"/>
    <w:rsid w:val="00431664"/>
    <w:rsid w:val="00431D89"/>
    <w:rsid w:val="00431FD8"/>
    <w:rsid w:val="00432272"/>
    <w:rsid w:val="004325FB"/>
    <w:rsid w:val="0043276E"/>
    <w:rsid w:val="0043287F"/>
    <w:rsid w:val="00432B5A"/>
    <w:rsid w:val="00432D9E"/>
    <w:rsid w:val="00433050"/>
    <w:rsid w:val="00433108"/>
    <w:rsid w:val="0043326E"/>
    <w:rsid w:val="0043340F"/>
    <w:rsid w:val="004335FC"/>
    <w:rsid w:val="00433ADE"/>
    <w:rsid w:val="00433B92"/>
    <w:rsid w:val="00433C69"/>
    <w:rsid w:val="00433CD3"/>
    <w:rsid w:val="00433FAF"/>
    <w:rsid w:val="00434118"/>
    <w:rsid w:val="004341ED"/>
    <w:rsid w:val="004344E6"/>
    <w:rsid w:val="0043465A"/>
    <w:rsid w:val="004346A6"/>
    <w:rsid w:val="00434794"/>
    <w:rsid w:val="00434800"/>
    <w:rsid w:val="004349B4"/>
    <w:rsid w:val="00434A0B"/>
    <w:rsid w:val="00434FCB"/>
    <w:rsid w:val="0043550C"/>
    <w:rsid w:val="004356B3"/>
    <w:rsid w:val="004359FB"/>
    <w:rsid w:val="00435CD7"/>
    <w:rsid w:val="00435D1F"/>
    <w:rsid w:val="00435D54"/>
    <w:rsid w:val="00435E46"/>
    <w:rsid w:val="0043606C"/>
    <w:rsid w:val="00436291"/>
    <w:rsid w:val="004363C7"/>
    <w:rsid w:val="004365E0"/>
    <w:rsid w:val="004370A5"/>
    <w:rsid w:val="0043737E"/>
    <w:rsid w:val="004378F0"/>
    <w:rsid w:val="00437CD1"/>
    <w:rsid w:val="00437E7F"/>
    <w:rsid w:val="00440779"/>
    <w:rsid w:val="0044091A"/>
    <w:rsid w:val="00440A6D"/>
    <w:rsid w:val="00441161"/>
    <w:rsid w:val="004412F7"/>
    <w:rsid w:val="0044130F"/>
    <w:rsid w:val="00441470"/>
    <w:rsid w:val="0044162F"/>
    <w:rsid w:val="004416BF"/>
    <w:rsid w:val="00441C70"/>
    <w:rsid w:val="00441CFE"/>
    <w:rsid w:val="00441F47"/>
    <w:rsid w:val="00442191"/>
    <w:rsid w:val="0044222C"/>
    <w:rsid w:val="004422A1"/>
    <w:rsid w:val="0044248C"/>
    <w:rsid w:val="00442BFB"/>
    <w:rsid w:val="00442EA1"/>
    <w:rsid w:val="00442F11"/>
    <w:rsid w:val="00442FFE"/>
    <w:rsid w:val="0044309E"/>
    <w:rsid w:val="0044327E"/>
    <w:rsid w:val="004435C1"/>
    <w:rsid w:val="00443A7A"/>
    <w:rsid w:val="00443AC9"/>
    <w:rsid w:val="00443DE9"/>
    <w:rsid w:val="00443E13"/>
    <w:rsid w:val="004441F4"/>
    <w:rsid w:val="004441F8"/>
    <w:rsid w:val="00444826"/>
    <w:rsid w:val="00444A2A"/>
    <w:rsid w:val="00444D33"/>
    <w:rsid w:val="0044516C"/>
    <w:rsid w:val="004451FC"/>
    <w:rsid w:val="00445254"/>
    <w:rsid w:val="004458A1"/>
    <w:rsid w:val="004459D6"/>
    <w:rsid w:val="00445B4E"/>
    <w:rsid w:val="004464FD"/>
    <w:rsid w:val="00446642"/>
    <w:rsid w:val="00446859"/>
    <w:rsid w:val="0044693F"/>
    <w:rsid w:val="00446B23"/>
    <w:rsid w:val="00446C8D"/>
    <w:rsid w:val="00446DC3"/>
    <w:rsid w:val="00446E32"/>
    <w:rsid w:val="00447018"/>
    <w:rsid w:val="0044777A"/>
    <w:rsid w:val="00447D37"/>
    <w:rsid w:val="004501AD"/>
    <w:rsid w:val="0045042F"/>
    <w:rsid w:val="00450A27"/>
    <w:rsid w:val="00450C90"/>
    <w:rsid w:val="00450D86"/>
    <w:rsid w:val="00450E62"/>
    <w:rsid w:val="00450FD5"/>
    <w:rsid w:val="004516F0"/>
    <w:rsid w:val="0045183E"/>
    <w:rsid w:val="004519E8"/>
    <w:rsid w:val="00451A83"/>
    <w:rsid w:val="00451DE0"/>
    <w:rsid w:val="00451E91"/>
    <w:rsid w:val="00452368"/>
    <w:rsid w:val="00452649"/>
    <w:rsid w:val="004529B0"/>
    <w:rsid w:val="00452BC6"/>
    <w:rsid w:val="00452D01"/>
    <w:rsid w:val="00452E5A"/>
    <w:rsid w:val="0045314D"/>
    <w:rsid w:val="00453230"/>
    <w:rsid w:val="0045324A"/>
    <w:rsid w:val="004536C0"/>
    <w:rsid w:val="004537F7"/>
    <w:rsid w:val="00453839"/>
    <w:rsid w:val="004539DB"/>
    <w:rsid w:val="00453DF8"/>
    <w:rsid w:val="00453EB4"/>
    <w:rsid w:val="00453FE1"/>
    <w:rsid w:val="0045435F"/>
    <w:rsid w:val="004544A1"/>
    <w:rsid w:val="00454834"/>
    <w:rsid w:val="00454982"/>
    <w:rsid w:val="00454B84"/>
    <w:rsid w:val="00454CEA"/>
    <w:rsid w:val="00454D74"/>
    <w:rsid w:val="00454EF0"/>
    <w:rsid w:val="00454F06"/>
    <w:rsid w:val="00455576"/>
    <w:rsid w:val="00455653"/>
    <w:rsid w:val="0045574F"/>
    <w:rsid w:val="0045579D"/>
    <w:rsid w:val="00455931"/>
    <w:rsid w:val="00455A8F"/>
    <w:rsid w:val="00455B39"/>
    <w:rsid w:val="00455BF3"/>
    <w:rsid w:val="00455D41"/>
    <w:rsid w:val="00455D69"/>
    <w:rsid w:val="004569E6"/>
    <w:rsid w:val="00456CCD"/>
    <w:rsid w:val="00456D3A"/>
    <w:rsid w:val="00456E33"/>
    <w:rsid w:val="00457502"/>
    <w:rsid w:val="00457562"/>
    <w:rsid w:val="004576AC"/>
    <w:rsid w:val="00457708"/>
    <w:rsid w:val="0045783D"/>
    <w:rsid w:val="004579C3"/>
    <w:rsid w:val="00457A24"/>
    <w:rsid w:val="00457B76"/>
    <w:rsid w:val="00457CCD"/>
    <w:rsid w:val="00457F6D"/>
    <w:rsid w:val="004601B9"/>
    <w:rsid w:val="00460378"/>
    <w:rsid w:val="00460690"/>
    <w:rsid w:val="00460BD4"/>
    <w:rsid w:val="00460C1B"/>
    <w:rsid w:val="00460F21"/>
    <w:rsid w:val="00460FD3"/>
    <w:rsid w:val="004610F7"/>
    <w:rsid w:val="0046145E"/>
    <w:rsid w:val="0046159E"/>
    <w:rsid w:val="0046173F"/>
    <w:rsid w:val="00461B5B"/>
    <w:rsid w:val="00461F82"/>
    <w:rsid w:val="0046244A"/>
    <w:rsid w:val="00462F0E"/>
    <w:rsid w:val="00462FB0"/>
    <w:rsid w:val="00463030"/>
    <w:rsid w:val="004630D8"/>
    <w:rsid w:val="00463152"/>
    <w:rsid w:val="0046320C"/>
    <w:rsid w:val="004632EE"/>
    <w:rsid w:val="00463571"/>
    <w:rsid w:val="00463572"/>
    <w:rsid w:val="00463943"/>
    <w:rsid w:val="00463C67"/>
    <w:rsid w:val="004640D3"/>
    <w:rsid w:val="00464579"/>
    <w:rsid w:val="0046459A"/>
    <w:rsid w:val="00464761"/>
    <w:rsid w:val="00464918"/>
    <w:rsid w:val="0046496B"/>
    <w:rsid w:val="00464F8E"/>
    <w:rsid w:val="0046520D"/>
    <w:rsid w:val="0046535E"/>
    <w:rsid w:val="00465433"/>
    <w:rsid w:val="004659AD"/>
    <w:rsid w:val="00465BF8"/>
    <w:rsid w:val="00465D4F"/>
    <w:rsid w:val="00465DE7"/>
    <w:rsid w:val="00466204"/>
    <w:rsid w:val="004664A4"/>
    <w:rsid w:val="004666E9"/>
    <w:rsid w:val="00466735"/>
    <w:rsid w:val="00466803"/>
    <w:rsid w:val="004669D0"/>
    <w:rsid w:val="00466CD0"/>
    <w:rsid w:val="004673BA"/>
    <w:rsid w:val="00467424"/>
    <w:rsid w:val="004674DC"/>
    <w:rsid w:val="00467659"/>
    <w:rsid w:val="004676A8"/>
    <w:rsid w:val="004676F2"/>
    <w:rsid w:val="004679AE"/>
    <w:rsid w:val="00467A9C"/>
    <w:rsid w:val="00467D7D"/>
    <w:rsid w:val="00467E58"/>
    <w:rsid w:val="00470164"/>
    <w:rsid w:val="004703B7"/>
    <w:rsid w:val="00470975"/>
    <w:rsid w:val="00470D11"/>
    <w:rsid w:val="00470F78"/>
    <w:rsid w:val="00471292"/>
    <w:rsid w:val="004715EF"/>
    <w:rsid w:val="00471605"/>
    <w:rsid w:val="00471A8C"/>
    <w:rsid w:val="00471BA4"/>
    <w:rsid w:val="004722F4"/>
    <w:rsid w:val="00472D0E"/>
    <w:rsid w:val="00472D68"/>
    <w:rsid w:val="00472E12"/>
    <w:rsid w:val="004730C0"/>
    <w:rsid w:val="004732BD"/>
    <w:rsid w:val="004735DF"/>
    <w:rsid w:val="00473781"/>
    <w:rsid w:val="004737A6"/>
    <w:rsid w:val="00473D1C"/>
    <w:rsid w:val="00473E6F"/>
    <w:rsid w:val="004743C7"/>
    <w:rsid w:val="00474516"/>
    <w:rsid w:val="00474841"/>
    <w:rsid w:val="00474881"/>
    <w:rsid w:val="00474CB3"/>
    <w:rsid w:val="00474D5B"/>
    <w:rsid w:val="00474EE7"/>
    <w:rsid w:val="004750A9"/>
    <w:rsid w:val="004754E6"/>
    <w:rsid w:val="00475558"/>
    <w:rsid w:val="004755C2"/>
    <w:rsid w:val="0047566E"/>
    <w:rsid w:val="0047578C"/>
    <w:rsid w:val="004757B3"/>
    <w:rsid w:val="0047596B"/>
    <w:rsid w:val="00475B82"/>
    <w:rsid w:val="00475BDF"/>
    <w:rsid w:val="00476224"/>
    <w:rsid w:val="00476233"/>
    <w:rsid w:val="00476696"/>
    <w:rsid w:val="004767E0"/>
    <w:rsid w:val="004769A4"/>
    <w:rsid w:val="00476AF7"/>
    <w:rsid w:val="00476D74"/>
    <w:rsid w:val="00476F96"/>
    <w:rsid w:val="0047703D"/>
    <w:rsid w:val="00477924"/>
    <w:rsid w:val="00480329"/>
    <w:rsid w:val="004803CA"/>
    <w:rsid w:val="00480419"/>
    <w:rsid w:val="00480513"/>
    <w:rsid w:val="00480664"/>
    <w:rsid w:val="0048070E"/>
    <w:rsid w:val="0048078D"/>
    <w:rsid w:val="004807D6"/>
    <w:rsid w:val="00480B30"/>
    <w:rsid w:val="00480B50"/>
    <w:rsid w:val="00480B72"/>
    <w:rsid w:val="00480F75"/>
    <w:rsid w:val="00481231"/>
    <w:rsid w:val="00481964"/>
    <w:rsid w:val="00481A18"/>
    <w:rsid w:val="00481B29"/>
    <w:rsid w:val="00481C8A"/>
    <w:rsid w:val="00481DAF"/>
    <w:rsid w:val="0048214E"/>
    <w:rsid w:val="004822BA"/>
    <w:rsid w:val="00482536"/>
    <w:rsid w:val="004825A4"/>
    <w:rsid w:val="004826F5"/>
    <w:rsid w:val="0048290F"/>
    <w:rsid w:val="00482B4C"/>
    <w:rsid w:val="00482D84"/>
    <w:rsid w:val="004830EA"/>
    <w:rsid w:val="0048323A"/>
    <w:rsid w:val="00483D67"/>
    <w:rsid w:val="00483DC9"/>
    <w:rsid w:val="0048400A"/>
    <w:rsid w:val="00484485"/>
    <w:rsid w:val="0048462D"/>
    <w:rsid w:val="00484836"/>
    <w:rsid w:val="00484937"/>
    <w:rsid w:val="0048494E"/>
    <w:rsid w:val="00484D8E"/>
    <w:rsid w:val="00484D9D"/>
    <w:rsid w:val="00484FC6"/>
    <w:rsid w:val="004854B2"/>
    <w:rsid w:val="00485558"/>
    <w:rsid w:val="004856D0"/>
    <w:rsid w:val="004860EB"/>
    <w:rsid w:val="00486150"/>
    <w:rsid w:val="004863AE"/>
    <w:rsid w:val="0048671D"/>
    <w:rsid w:val="0048685D"/>
    <w:rsid w:val="00486983"/>
    <w:rsid w:val="00486A99"/>
    <w:rsid w:val="0048765D"/>
    <w:rsid w:val="00487671"/>
    <w:rsid w:val="00487A78"/>
    <w:rsid w:val="00487CD8"/>
    <w:rsid w:val="00487DD8"/>
    <w:rsid w:val="00490379"/>
    <w:rsid w:val="00490724"/>
    <w:rsid w:val="00490738"/>
    <w:rsid w:val="00490751"/>
    <w:rsid w:val="00490803"/>
    <w:rsid w:val="0049087C"/>
    <w:rsid w:val="004909AA"/>
    <w:rsid w:val="00490AE4"/>
    <w:rsid w:val="00490C58"/>
    <w:rsid w:val="00490D7F"/>
    <w:rsid w:val="00490DF7"/>
    <w:rsid w:val="0049148A"/>
    <w:rsid w:val="004914B1"/>
    <w:rsid w:val="004918C6"/>
    <w:rsid w:val="00491B60"/>
    <w:rsid w:val="00491C74"/>
    <w:rsid w:val="00491E49"/>
    <w:rsid w:val="00491E9C"/>
    <w:rsid w:val="004920A0"/>
    <w:rsid w:val="0049218A"/>
    <w:rsid w:val="004926D7"/>
    <w:rsid w:val="00492784"/>
    <w:rsid w:val="004927A4"/>
    <w:rsid w:val="00492E45"/>
    <w:rsid w:val="00493185"/>
    <w:rsid w:val="004933D8"/>
    <w:rsid w:val="00493531"/>
    <w:rsid w:val="004936A8"/>
    <w:rsid w:val="004936B5"/>
    <w:rsid w:val="00493D32"/>
    <w:rsid w:val="00493D35"/>
    <w:rsid w:val="00493D52"/>
    <w:rsid w:val="00493D67"/>
    <w:rsid w:val="00494A8D"/>
    <w:rsid w:val="00494B0E"/>
    <w:rsid w:val="00494C11"/>
    <w:rsid w:val="00494CD0"/>
    <w:rsid w:val="0049531A"/>
    <w:rsid w:val="004953CD"/>
    <w:rsid w:val="00495569"/>
    <w:rsid w:val="004955AD"/>
    <w:rsid w:val="004955B7"/>
    <w:rsid w:val="0049621B"/>
    <w:rsid w:val="004962BF"/>
    <w:rsid w:val="0049659F"/>
    <w:rsid w:val="004966DA"/>
    <w:rsid w:val="004969EC"/>
    <w:rsid w:val="00496AB7"/>
    <w:rsid w:val="0049725D"/>
    <w:rsid w:val="00497480"/>
    <w:rsid w:val="004974FD"/>
    <w:rsid w:val="00497513"/>
    <w:rsid w:val="004975AF"/>
    <w:rsid w:val="00497634"/>
    <w:rsid w:val="00497819"/>
    <w:rsid w:val="0049785E"/>
    <w:rsid w:val="00497AEB"/>
    <w:rsid w:val="00497DD0"/>
    <w:rsid w:val="00497E68"/>
    <w:rsid w:val="004A0279"/>
    <w:rsid w:val="004A0306"/>
    <w:rsid w:val="004A03AA"/>
    <w:rsid w:val="004A0502"/>
    <w:rsid w:val="004A081E"/>
    <w:rsid w:val="004A09D9"/>
    <w:rsid w:val="004A0A39"/>
    <w:rsid w:val="004A0C90"/>
    <w:rsid w:val="004A0E5A"/>
    <w:rsid w:val="004A1150"/>
    <w:rsid w:val="004A12E1"/>
    <w:rsid w:val="004A1302"/>
    <w:rsid w:val="004A132E"/>
    <w:rsid w:val="004A13D5"/>
    <w:rsid w:val="004A13DB"/>
    <w:rsid w:val="004A14A0"/>
    <w:rsid w:val="004A181F"/>
    <w:rsid w:val="004A184E"/>
    <w:rsid w:val="004A1B88"/>
    <w:rsid w:val="004A2011"/>
    <w:rsid w:val="004A20BB"/>
    <w:rsid w:val="004A214C"/>
    <w:rsid w:val="004A23E0"/>
    <w:rsid w:val="004A2746"/>
    <w:rsid w:val="004A2849"/>
    <w:rsid w:val="004A294B"/>
    <w:rsid w:val="004A2E49"/>
    <w:rsid w:val="004A3070"/>
    <w:rsid w:val="004A30E8"/>
    <w:rsid w:val="004A33E2"/>
    <w:rsid w:val="004A3555"/>
    <w:rsid w:val="004A37F0"/>
    <w:rsid w:val="004A3959"/>
    <w:rsid w:val="004A3C02"/>
    <w:rsid w:val="004A3CE9"/>
    <w:rsid w:val="004A4126"/>
    <w:rsid w:val="004A4412"/>
    <w:rsid w:val="004A4CFF"/>
    <w:rsid w:val="004A521E"/>
    <w:rsid w:val="004A54B1"/>
    <w:rsid w:val="004A5526"/>
    <w:rsid w:val="004A57A8"/>
    <w:rsid w:val="004A59E6"/>
    <w:rsid w:val="004A5EAF"/>
    <w:rsid w:val="004A5FDB"/>
    <w:rsid w:val="004A608D"/>
    <w:rsid w:val="004A61A3"/>
    <w:rsid w:val="004A666D"/>
    <w:rsid w:val="004A6980"/>
    <w:rsid w:val="004A69FF"/>
    <w:rsid w:val="004A6A21"/>
    <w:rsid w:val="004A6CD0"/>
    <w:rsid w:val="004A6D47"/>
    <w:rsid w:val="004A6D9C"/>
    <w:rsid w:val="004A6E2B"/>
    <w:rsid w:val="004A6E3A"/>
    <w:rsid w:val="004A6F79"/>
    <w:rsid w:val="004A6FFF"/>
    <w:rsid w:val="004A7223"/>
    <w:rsid w:val="004A75F6"/>
    <w:rsid w:val="004A7D92"/>
    <w:rsid w:val="004B00D3"/>
    <w:rsid w:val="004B0973"/>
    <w:rsid w:val="004B0A87"/>
    <w:rsid w:val="004B0AA9"/>
    <w:rsid w:val="004B0B13"/>
    <w:rsid w:val="004B0B42"/>
    <w:rsid w:val="004B0B4F"/>
    <w:rsid w:val="004B0F70"/>
    <w:rsid w:val="004B0FCA"/>
    <w:rsid w:val="004B1090"/>
    <w:rsid w:val="004B1AD3"/>
    <w:rsid w:val="004B1AD5"/>
    <w:rsid w:val="004B1ECF"/>
    <w:rsid w:val="004B20DE"/>
    <w:rsid w:val="004B2130"/>
    <w:rsid w:val="004B2204"/>
    <w:rsid w:val="004B22D6"/>
    <w:rsid w:val="004B286F"/>
    <w:rsid w:val="004B29EF"/>
    <w:rsid w:val="004B2F44"/>
    <w:rsid w:val="004B3342"/>
    <w:rsid w:val="004B3CB1"/>
    <w:rsid w:val="004B3FF9"/>
    <w:rsid w:val="004B44BE"/>
    <w:rsid w:val="004B4B95"/>
    <w:rsid w:val="004B4CDA"/>
    <w:rsid w:val="004B4CF2"/>
    <w:rsid w:val="004B4F7B"/>
    <w:rsid w:val="004B53F8"/>
    <w:rsid w:val="004B54ED"/>
    <w:rsid w:val="004B57F1"/>
    <w:rsid w:val="004B58C3"/>
    <w:rsid w:val="004B5A60"/>
    <w:rsid w:val="004B5AD4"/>
    <w:rsid w:val="004B5C40"/>
    <w:rsid w:val="004B5EA4"/>
    <w:rsid w:val="004B6699"/>
    <w:rsid w:val="004B674B"/>
    <w:rsid w:val="004B67FC"/>
    <w:rsid w:val="004B69BC"/>
    <w:rsid w:val="004B6AAA"/>
    <w:rsid w:val="004B6DD1"/>
    <w:rsid w:val="004B6F49"/>
    <w:rsid w:val="004B71CD"/>
    <w:rsid w:val="004B7236"/>
    <w:rsid w:val="004B7271"/>
    <w:rsid w:val="004B72C8"/>
    <w:rsid w:val="004B739E"/>
    <w:rsid w:val="004B7410"/>
    <w:rsid w:val="004B747C"/>
    <w:rsid w:val="004B79DA"/>
    <w:rsid w:val="004B7DB5"/>
    <w:rsid w:val="004C006A"/>
    <w:rsid w:val="004C0458"/>
    <w:rsid w:val="004C0601"/>
    <w:rsid w:val="004C0741"/>
    <w:rsid w:val="004C0841"/>
    <w:rsid w:val="004C0899"/>
    <w:rsid w:val="004C0CEA"/>
    <w:rsid w:val="004C0CF4"/>
    <w:rsid w:val="004C0DF7"/>
    <w:rsid w:val="004C1081"/>
    <w:rsid w:val="004C1122"/>
    <w:rsid w:val="004C1382"/>
    <w:rsid w:val="004C1469"/>
    <w:rsid w:val="004C1973"/>
    <w:rsid w:val="004C19A9"/>
    <w:rsid w:val="004C1BB7"/>
    <w:rsid w:val="004C2378"/>
    <w:rsid w:val="004C23D5"/>
    <w:rsid w:val="004C23FD"/>
    <w:rsid w:val="004C24EE"/>
    <w:rsid w:val="004C28B3"/>
    <w:rsid w:val="004C2B54"/>
    <w:rsid w:val="004C2C93"/>
    <w:rsid w:val="004C2F07"/>
    <w:rsid w:val="004C3037"/>
    <w:rsid w:val="004C31E4"/>
    <w:rsid w:val="004C3392"/>
    <w:rsid w:val="004C34C8"/>
    <w:rsid w:val="004C37A1"/>
    <w:rsid w:val="004C3833"/>
    <w:rsid w:val="004C3F08"/>
    <w:rsid w:val="004C4190"/>
    <w:rsid w:val="004C41B5"/>
    <w:rsid w:val="004C41ED"/>
    <w:rsid w:val="004C4309"/>
    <w:rsid w:val="004C4377"/>
    <w:rsid w:val="004C463F"/>
    <w:rsid w:val="004C47DF"/>
    <w:rsid w:val="004C492B"/>
    <w:rsid w:val="004C4CF5"/>
    <w:rsid w:val="004C4E15"/>
    <w:rsid w:val="004C4F6F"/>
    <w:rsid w:val="004C4FC1"/>
    <w:rsid w:val="004C543E"/>
    <w:rsid w:val="004C54AA"/>
    <w:rsid w:val="004C5634"/>
    <w:rsid w:val="004C5A62"/>
    <w:rsid w:val="004C5D45"/>
    <w:rsid w:val="004C5DC2"/>
    <w:rsid w:val="004C6022"/>
    <w:rsid w:val="004C622A"/>
    <w:rsid w:val="004C6B93"/>
    <w:rsid w:val="004C6EBC"/>
    <w:rsid w:val="004C6FAA"/>
    <w:rsid w:val="004C7259"/>
    <w:rsid w:val="004C75CC"/>
    <w:rsid w:val="004C75E1"/>
    <w:rsid w:val="004C7B94"/>
    <w:rsid w:val="004D0840"/>
    <w:rsid w:val="004D0B05"/>
    <w:rsid w:val="004D0B1A"/>
    <w:rsid w:val="004D0C4B"/>
    <w:rsid w:val="004D0C50"/>
    <w:rsid w:val="004D0C72"/>
    <w:rsid w:val="004D12EF"/>
    <w:rsid w:val="004D1301"/>
    <w:rsid w:val="004D148F"/>
    <w:rsid w:val="004D1A60"/>
    <w:rsid w:val="004D1AE3"/>
    <w:rsid w:val="004D1C5F"/>
    <w:rsid w:val="004D244E"/>
    <w:rsid w:val="004D25AE"/>
    <w:rsid w:val="004D272B"/>
    <w:rsid w:val="004D27F8"/>
    <w:rsid w:val="004D2A5C"/>
    <w:rsid w:val="004D2DB2"/>
    <w:rsid w:val="004D2DB3"/>
    <w:rsid w:val="004D2EEE"/>
    <w:rsid w:val="004D2F19"/>
    <w:rsid w:val="004D326A"/>
    <w:rsid w:val="004D3725"/>
    <w:rsid w:val="004D38A6"/>
    <w:rsid w:val="004D3AAA"/>
    <w:rsid w:val="004D4168"/>
    <w:rsid w:val="004D4252"/>
    <w:rsid w:val="004D4353"/>
    <w:rsid w:val="004D4465"/>
    <w:rsid w:val="004D45A1"/>
    <w:rsid w:val="004D4D4E"/>
    <w:rsid w:val="004D5000"/>
    <w:rsid w:val="004D5054"/>
    <w:rsid w:val="004D5128"/>
    <w:rsid w:val="004D53DC"/>
    <w:rsid w:val="004D59C7"/>
    <w:rsid w:val="004D60A9"/>
    <w:rsid w:val="004D61D8"/>
    <w:rsid w:val="004D6564"/>
    <w:rsid w:val="004D689D"/>
    <w:rsid w:val="004D6924"/>
    <w:rsid w:val="004D695C"/>
    <w:rsid w:val="004D69CA"/>
    <w:rsid w:val="004D6AC6"/>
    <w:rsid w:val="004D6BBF"/>
    <w:rsid w:val="004D6DA1"/>
    <w:rsid w:val="004D6E28"/>
    <w:rsid w:val="004D7050"/>
    <w:rsid w:val="004D7214"/>
    <w:rsid w:val="004D73C4"/>
    <w:rsid w:val="004D73DF"/>
    <w:rsid w:val="004D741C"/>
    <w:rsid w:val="004D78D1"/>
    <w:rsid w:val="004D7985"/>
    <w:rsid w:val="004D7A50"/>
    <w:rsid w:val="004D7E0D"/>
    <w:rsid w:val="004D7E2B"/>
    <w:rsid w:val="004D7ECB"/>
    <w:rsid w:val="004E000F"/>
    <w:rsid w:val="004E00FE"/>
    <w:rsid w:val="004E0206"/>
    <w:rsid w:val="004E0592"/>
    <w:rsid w:val="004E05FF"/>
    <w:rsid w:val="004E06D5"/>
    <w:rsid w:val="004E07C9"/>
    <w:rsid w:val="004E0A8B"/>
    <w:rsid w:val="004E0FF8"/>
    <w:rsid w:val="004E131A"/>
    <w:rsid w:val="004E1408"/>
    <w:rsid w:val="004E1696"/>
    <w:rsid w:val="004E16C4"/>
    <w:rsid w:val="004E16CF"/>
    <w:rsid w:val="004E19CE"/>
    <w:rsid w:val="004E1C75"/>
    <w:rsid w:val="004E1E04"/>
    <w:rsid w:val="004E1E68"/>
    <w:rsid w:val="004E1F6B"/>
    <w:rsid w:val="004E22D3"/>
    <w:rsid w:val="004E22F0"/>
    <w:rsid w:val="004E27A0"/>
    <w:rsid w:val="004E2A0E"/>
    <w:rsid w:val="004E2A0F"/>
    <w:rsid w:val="004E2B16"/>
    <w:rsid w:val="004E2E07"/>
    <w:rsid w:val="004E334E"/>
    <w:rsid w:val="004E348E"/>
    <w:rsid w:val="004E367B"/>
    <w:rsid w:val="004E3771"/>
    <w:rsid w:val="004E3B4E"/>
    <w:rsid w:val="004E3C00"/>
    <w:rsid w:val="004E3C29"/>
    <w:rsid w:val="004E3ED9"/>
    <w:rsid w:val="004E3F55"/>
    <w:rsid w:val="004E3FE1"/>
    <w:rsid w:val="004E40E5"/>
    <w:rsid w:val="004E420C"/>
    <w:rsid w:val="004E42DC"/>
    <w:rsid w:val="004E4477"/>
    <w:rsid w:val="004E4520"/>
    <w:rsid w:val="004E470A"/>
    <w:rsid w:val="004E4749"/>
    <w:rsid w:val="004E47DD"/>
    <w:rsid w:val="004E4A0E"/>
    <w:rsid w:val="004E4D7D"/>
    <w:rsid w:val="004E4EF9"/>
    <w:rsid w:val="004E52E9"/>
    <w:rsid w:val="004E567E"/>
    <w:rsid w:val="004E5745"/>
    <w:rsid w:val="004E579E"/>
    <w:rsid w:val="004E5A11"/>
    <w:rsid w:val="004E5A33"/>
    <w:rsid w:val="004E5C0E"/>
    <w:rsid w:val="004E5E31"/>
    <w:rsid w:val="004E61BB"/>
    <w:rsid w:val="004E6533"/>
    <w:rsid w:val="004E6740"/>
    <w:rsid w:val="004E6A0F"/>
    <w:rsid w:val="004E6BBC"/>
    <w:rsid w:val="004E72AB"/>
    <w:rsid w:val="004E76AB"/>
    <w:rsid w:val="004E78FA"/>
    <w:rsid w:val="004E7A61"/>
    <w:rsid w:val="004E7B5F"/>
    <w:rsid w:val="004E7CA1"/>
    <w:rsid w:val="004E7D8B"/>
    <w:rsid w:val="004F025B"/>
    <w:rsid w:val="004F0333"/>
    <w:rsid w:val="004F06C4"/>
    <w:rsid w:val="004F07D4"/>
    <w:rsid w:val="004F08C2"/>
    <w:rsid w:val="004F0A1A"/>
    <w:rsid w:val="004F1688"/>
    <w:rsid w:val="004F1710"/>
    <w:rsid w:val="004F1CDC"/>
    <w:rsid w:val="004F22EA"/>
    <w:rsid w:val="004F2608"/>
    <w:rsid w:val="004F2609"/>
    <w:rsid w:val="004F27CC"/>
    <w:rsid w:val="004F2BFB"/>
    <w:rsid w:val="004F2D77"/>
    <w:rsid w:val="004F2E17"/>
    <w:rsid w:val="004F2FF7"/>
    <w:rsid w:val="004F3102"/>
    <w:rsid w:val="004F3313"/>
    <w:rsid w:val="004F353C"/>
    <w:rsid w:val="004F35F9"/>
    <w:rsid w:val="004F381C"/>
    <w:rsid w:val="004F383A"/>
    <w:rsid w:val="004F392E"/>
    <w:rsid w:val="004F3A0D"/>
    <w:rsid w:val="004F3D48"/>
    <w:rsid w:val="004F409A"/>
    <w:rsid w:val="004F414C"/>
    <w:rsid w:val="004F45FF"/>
    <w:rsid w:val="004F47E0"/>
    <w:rsid w:val="004F4D5C"/>
    <w:rsid w:val="004F4DDD"/>
    <w:rsid w:val="004F519B"/>
    <w:rsid w:val="004F572C"/>
    <w:rsid w:val="004F599F"/>
    <w:rsid w:val="004F5E3B"/>
    <w:rsid w:val="004F61B3"/>
    <w:rsid w:val="004F620F"/>
    <w:rsid w:val="004F62DD"/>
    <w:rsid w:val="004F6595"/>
    <w:rsid w:val="004F6644"/>
    <w:rsid w:val="004F680E"/>
    <w:rsid w:val="004F6DDD"/>
    <w:rsid w:val="004F6E5F"/>
    <w:rsid w:val="004F6EEB"/>
    <w:rsid w:val="004F6FA3"/>
    <w:rsid w:val="004F7174"/>
    <w:rsid w:val="004F71D7"/>
    <w:rsid w:val="004F7218"/>
    <w:rsid w:val="004F7242"/>
    <w:rsid w:val="004F7364"/>
    <w:rsid w:val="004F78DD"/>
    <w:rsid w:val="004F79D2"/>
    <w:rsid w:val="004F7A26"/>
    <w:rsid w:val="004F7AF9"/>
    <w:rsid w:val="004F7C8F"/>
    <w:rsid w:val="0050031B"/>
    <w:rsid w:val="00500406"/>
    <w:rsid w:val="005004C0"/>
    <w:rsid w:val="005008FB"/>
    <w:rsid w:val="005009B6"/>
    <w:rsid w:val="00500C3A"/>
    <w:rsid w:val="00500DA7"/>
    <w:rsid w:val="0050135C"/>
    <w:rsid w:val="00501381"/>
    <w:rsid w:val="00501756"/>
    <w:rsid w:val="00501780"/>
    <w:rsid w:val="005018F0"/>
    <w:rsid w:val="00501B3E"/>
    <w:rsid w:val="00501F0C"/>
    <w:rsid w:val="005021AA"/>
    <w:rsid w:val="005021E0"/>
    <w:rsid w:val="005024FC"/>
    <w:rsid w:val="00502983"/>
    <w:rsid w:val="00502A75"/>
    <w:rsid w:val="00502BCF"/>
    <w:rsid w:val="00503123"/>
    <w:rsid w:val="00503271"/>
    <w:rsid w:val="005033F2"/>
    <w:rsid w:val="00503500"/>
    <w:rsid w:val="005035AF"/>
    <w:rsid w:val="005037A9"/>
    <w:rsid w:val="00503832"/>
    <w:rsid w:val="00503CDF"/>
    <w:rsid w:val="00503CEA"/>
    <w:rsid w:val="00504095"/>
    <w:rsid w:val="005041AA"/>
    <w:rsid w:val="005044CA"/>
    <w:rsid w:val="00504724"/>
    <w:rsid w:val="00504A8A"/>
    <w:rsid w:val="00504FD8"/>
    <w:rsid w:val="00505125"/>
    <w:rsid w:val="005052D8"/>
    <w:rsid w:val="00505359"/>
    <w:rsid w:val="00505504"/>
    <w:rsid w:val="00505564"/>
    <w:rsid w:val="005056A9"/>
    <w:rsid w:val="00505731"/>
    <w:rsid w:val="00505741"/>
    <w:rsid w:val="00505933"/>
    <w:rsid w:val="005059B9"/>
    <w:rsid w:val="00505BAC"/>
    <w:rsid w:val="00505BE6"/>
    <w:rsid w:val="00505D14"/>
    <w:rsid w:val="00505D23"/>
    <w:rsid w:val="00505ED8"/>
    <w:rsid w:val="005064FC"/>
    <w:rsid w:val="00506608"/>
    <w:rsid w:val="00506765"/>
    <w:rsid w:val="00506B10"/>
    <w:rsid w:val="00506B13"/>
    <w:rsid w:val="00506DA2"/>
    <w:rsid w:val="00506E08"/>
    <w:rsid w:val="00507129"/>
    <w:rsid w:val="0050735E"/>
    <w:rsid w:val="005076C2"/>
    <w:rsid w:val="00507A83"/>
    <w:rsid w:val="00507AD2"/>
    <w:rsid w:val="00507B18"/>
    <w:rsid w:val="00507BB8"/>
    <w:rsid w:val="00507E45"/>
    <w:rsid w:val="00507F24"/>
    <w:rsid w:val="00510144"/>
    <w:rsid w:val="005102D0"/>
    <w:rsid w:val="005106DF"/>
    <w:rsid w:val="005106F1"/>
    <w:rsid w:val="00510729"/>
    <w:rsid w:val="005108B5"/>
    <w:rsid w:val="005109AA"/>
    <w:rsid w:val="00510A5F"/>
    <w:rsid w:val="00510E21"/>
    <w:rsid w:val="0051126E"/>
    <w:rsid w:val="00511424"/>
    <w:rsid w:val="005114BD"/>
    <w:rsid w:val="00511691"/>
    <w:rsid w:val="005117F6"/>
    <w:rsid w:val="00511AB7"/>
    <w:rsid w:val="00511B9B"/>
    <w:rsid w:val="00511BF3"/>
    <w:rsid w:val="00511F57"/>
    <w:rsid w:val="005120BC"/>
    <w:rsid w:val="005122A1"/>
    <w:rsid w:val="00512440"/>
    <w:rsid w:val="005124D7"/>
    <w:rsid w:val="005125AE"/>
    <w:rsid w:val="00513153"/>
    <w:rsid w:val="0051328B"/>
    <w:rsid w:val="00513323"/>
    <w:rsid w:val="0051334C"/>
    <w:rsid w:val="00513372"/>
    <w:rsid w:val="0051343B"/>
    <w:rsid w:val="0051353E"/>
    <w:rsid w:val="005135E1"/>
    <w:rsid w:val="005137FF"/>
    <w:rsid w:val="00513854"/>
    <w:rsid w:val="005139D6"/>
    <w:rsid w:val="00513BBC"/>
    <w:rsid w:val="00513F3A"/>
    <w:rsid w:val="0051428D"/>
    <w:rsid w:val="0051487B"/>
    <w:rsid w:val="0051497D"/>
    <w:rsid w:val="005149DC"/>
    <w:rsid w:val="00514D7D"/>
    <w:rsid w:val="00514E14"/>
    <w:rsid w:val="00515047"/>
    <w:rsid w:val="005150B8"/>
    <w:rsid w:val="0051552D"/>
    <w:rsid w:val="0051581A"/>
    <w:rsid w:val="00515D19"/>
    <w:rsid w:val="00515FD7"/>
    <w:rsid w:val="005160BA"/>
    <w:rsid w:val="0051611F"/>
    <w:rsid w:val="00516690"/>
    <w:rsid w:val="005167B4"/>
    <w:rsid w:val="00516AAE"/>
    <w:rsid w:val="00516E5C"/>
    <w:rsid w:val="00517049"/>
    <w:rsid w:val="00517070"/>
    <w:rsid w:val="005173F9"/>
    <w:rsid w:val="005177DC"/>
    <w:rsid w:val="005178A7"/>
    <w:rsid w:val="00517BEC"/>
    <w:rsid w:val="00517CCD"/>
    <w:rsid w:val="0052006D"/>
    <w:rsid w:val="005203A7"/>
    <w:rsid w:val="00520530"/>
    <w:rsid w:val="00520650"/>
    <w:rsid w:val="005206E2"/>
    <w:rsid w:val="005207C2"/>
    <w:rsid w:val="005208EB"/>
    <w:rsid w:val="00520913"/>
    <w:rsid w:val="00520AF4"/>
    <w:rsid w:val="00520BCD"/>
    <w:rsid w:val="00520D15"/>
    <w:rsid w:val="00520DAD"/>
    <w:rsid w:val="005212A2"/>
    <w:rsid w:val="0052130B"/>
    <w:rsid w:val="005213BD"/>
    <w:rsid w:val="00521618"/>
    <w:rsid w:val="00521AD5"/>
    <w:rsid w:val="00521D59"/>
    <w:rsid w:val="005221CD"/>
    <w:rsid w:val="0052242C"/>
    <w:rsid w:val="005225C4"/>
    <w:rsid w:val="00522743"/>
    <w:rsid w:val="005228FC"/>
    <w:rsid w:val="0052293A"/>
    <w:rsid w:val="0052299A"/>
    <w:rsid w:val="00522A83"/>
    <w:rsid w:val="00522BDC"/>
    <w:rsid w:val="005230A7"/>
    <w:rsid w:val="005230F6"/>
    <w:rsid w:val="005231AC"/>
    <w:rsid w:val="005231B4"/>
    <w:rsid w:val="0052342A"/>
    <w:rsid w:val="00523441"/>
    <w:rsid w:val="00523579"/>
    <w:rsid w:val="005235CE"/>
    <w:rsid w:val="005237E9"/>
    <w:rsid w:val="00523926"/>
    <w:rsid w:val="005239D7"/>
    <w:rsid w:val="00523BFD"/>
    <w:rsid w:val="00523D6E"/>
    <w:rsid w:val="00523F9C"/>
    <w:rsid w:val="00523FE2"/>
    <w:rsid w:val="00524362"/>
    <w:rsid w:val="005245DA"/>
    <w:rsid w:val="0052490F"/>
    <w:rsid w:val="00524B32"/>
    <w:rsid w:val="005251A0"/>
    <w:rsid w:val="005256BD"/>
    <w:rsid w:val="0052575D"/>
    <w:rsid w:val="005257BE"/>
    <w:rsid w:val="00525E8E"/>
    <w:rsid w:val="00526517"/>
    <w:rsid w:val="00526670"/>
    <w:rsid w:val="00526921"/>
    <w:rsid w:val="00526D01"/>
    <w:rsid w:val="00526E45"/>
    <w:rsid w:val="00526EC8"/>
    <w:rsid w:val="005272E5"/>
    <w:rsid w:val="0052736F"/>
    <w:rsid w:val="0052790F"/>
    <w:rsid w:val="0052796F"/>
    <w:rsid w:val="00527B3E"/>
    <w:rsid w:val="00527EB7"/>
    <w:rsid w:val="00527EFA"/>
    <w:rsid w:val="00527F7F"/>
    <w:rsid w:val="00527FE6"/>
    <w:rsid w:val="005300C7"/>
    <w:rsid w:val="00530243"/>
    <w:rsid w:val="005302B8"/>
    <w:rsid w:val="005307F0"/>
    <w:rsid w:val="00530F5F"/>
    <w:rsid w:val="00530FE2"/>
    <w:rsid w:val="005312AC"/>
    <w:rsid w:val="005315CC"/>
    <w:rsid w:val="00531AE8"/>
    <w:rsid w:val="00531C36"/>
    <w:rsid w:val="00531CAC"/>
    <w:rsid w:val="00531F1A"/>
    <w:rsid w:val="00532637"/>
    <w:rsid w:val="0053291C"/>
    <w:rsid w:val="00532D07"/>
    <w:rsid w:val="00532D61"/>
    <w:rsid w:val="00533187"/>
    <w:rsid w:val="0053324C"/>
    <w:rsid w:val="00533258"/>
    <w:rsid w:val="005333E9"/>
    <w:rsid w:val="005335BC"/>
    <w:rsid w:val="00533B8B"/>
    <w:rsid w:val="00533FD0"/>
    <w:rsid w:val="0053424F"/>
    <w:rsid w:val="005344D0"/>
    <w:rsid w:val="00534853"/>
    <w:rsid w:val="00534966"/>
    <w:rsid w:val="00534CE9"/>
    <w:rsid w:val="00534F0B"/>
    <w:rsid w:val="00534FB6"/>
    <w:rsid w:val="00534FBF"/>
    <w:rsid w:val="00535E48"/>
    <w:rsid w:val="00535E90"/>
    <w:rsid w:val="00536199"/>
    <w:rsid w:val="005364CD"/>
    <w:rsid w:val="00536503"/>
    <w:rsid w:val="00536AF5"/>
    <w:rsid w:val="00537246"/>
    <w:rsid w:val="00537AF1"/>
    <w:rsid w:val="00537BF0"/>
    <w:rsid w:val="00537C2F"/>
    <w:rsid w:val="00540234"/>
    <w:rsid w:val="0054043A"/>
    <w:rsid w:val="0054053A"/>
    <w:rsid w:val="00540544"/>
    <w:rsid w:val="0054086F"/>
    <w:rsid w:val="00540BD6"/>
    <w:rsid w:val="00540CD8"/>
    <w:rsid w:val="00540E70"/>
    <w:rsid w:val="00540E93"/>
    <w:rsid w:val="00540EB3"/>
    <w:rsid w:val="00541303"/>
    <w:rsid w:val="005414E6"/>
    <w:rsid w:val="00541508"/>
    <w:rsid w:val="00541549"/>
    <w:rsid w:val="0054166C"/>
    <w:rsid w:val="0054178F"/>
    <w:rsid w:val="005418D5"/>
    <w:rsid w:val="00541AAF"/>
    <w:rsid w:val="00541F6F"/>
    <w:rsid w:val="00541FBB"/>
    <w:rsid w:val="005425D5"/>
    <w:rsid w:val="005428B4"/>
    <w:rsid w:val="00542B88"/>
    <w:rsid w:val="00542BA9"/>
    <w:rsid w:val="00542DB6"/>
    <w:rsid w:val="00542F14"/>
    <w:rsid w:val="005430D8"/>
    <w:rsid w:val="005434D5"/>
    <w:rsid w:val="00543646"/>
    <w:rsid w:val="00543972"/>
    <w:rsid w:val="00543BB0"/>
    <w:rsid w:val="00543F01"/>
    <w:rsid w:val="005440B6"/>
    <w:rsid w:val="005442FC"/>
    <w:rsid w:val="00544659"/>
    <w:rsid w:val="00544799"/>
    <w:rsid w:val="00544893"/>
    <w:rsid w:val="005448AA"/>
    <w:rsid w:val="00544CFF"/>
    <w:rsid w:val="00544DEA"/>
    <w:rsid w:val="00544E48"/>
    <w:rsid w:val="00544EF3"/>
    <w:rsid w:val="00544FA5"/>
    <w:rsid w:val="005452C6"/>
    <w:rsid w:val="00545419"/>
    <w:rsid w:val="00545779"/>
    <w:rsid w:val="00545A4D"/>
    <w:rsid w:val="00545C32"/>
    <w:rsid w:val="005461E7"/>
    <w:rsid w:val="005461EF"/>
    <w:rsid w:val="005464D0"/>
    <w:rsid w:val="0054656F"/>
    <w:rsid w:val="00546B3B"/>
    <w:rsid w:val="00546BEA"/>
    <w:rsid w:val="00546EE0"/>
    <w:rsid w:val="00547282"/>
    <w:rsid w:val="005472FE"/>
    <w:rsid w:val="005476D4"/>
    <w:rsid w:val="0054780D"/>
    <w:rsid w:val="00547A92"/>
    <w:rsid w:val="00547B2A"/>
    <w:rsid w:val="00547F53"/>
    <w:rsid w:val="005500CC"/>
    <w:rsid w:val="0055014B"/>
    <w:rsid w:val="005501D0"/>
    <w:rsid w:val="00550221"/>
    <w:rsid w:val="00550267"/>
    <w:rsid w:val="00550909"/>
    <w:rsid w:val="00550C5F"/>
    <w:rsid w:val="00551639"/>
    <w:rsid w:val="0055170B"/>
    <w:rsid w:val="00551B7E"/>
    <w:rsid w:val="00551DBE"/>
    <w:rsid w:val="005521D7"/>
    <w:rsid w:val="005522FC"/>
    <w:rsid w:val="0055245E"/>
    <w:rsid w:val="0055280C"/>
    <w:rsid w:val="00552AF6"/>
    <w:rsid w:val="00552E1C"/>
    <w:rsid w:val="00552F0F"/>
    <w:rsid w:val="005532E4"/>
    <w:rsid w:val="00553661"/>
    <w:rsid w:val="0055387F"/>
    <w:rsid w:val="00553A7F"/>
    <w:rsid w:val="00553ACF"/>
    <w:rsid w:val="00553B59"/>
    <w:rsid w:val="00553BC6"/>
    <w:rsid w:val="00553C92"/>
    <w:rsid w:val="005542F0"/>
    <w:rsid w:val="00554396"/>
    <w:rsid w:val="00554750"/>
    <w:rsid w:val="00554A27"/>
    <w:rsid w:val="00554A7F"/>
    <w:rsid w:val="00554AF7"/>
    <w:rsid w:val="00554C8B"/>
    <w:rsid w:val="00554CBA"/>
    <w:rsid w:val="00554CCA"/>
    <w:rsid w:val="00554E9D"/>
    <w:rsid w:val="00554EEA"/>
    <w:rsid w:val="00554F85"/>
    <w:rsid w:val="0055503E"/>
    <w:rsid w:val="00555C9D"/>
    <w:rsid w:val="00555CB5"/>
    <w:rsid w:val="00556130"/>
    <w:rsid w:val="005561CB"/>
    <w:rsid w:val="00556209"/>
    <w:rsid w:val="005563EB"/>
    <w:rsid w:val="005566F7"/>
    <w:rsid w:val="00556DE8"/>
    <w:rsid w:val="00556FB4"/>
    <w:rsid w:val="00556FE4"/>
    <w:rsid w:val="00557023"/>
    <w:rsid w:val="00557293"/>
    <w:rsid w:val="005572A9"/>
    <w:rsid w:val="00557903"/>
    <w:rsid w:val="00557A45"/>
    <w:rsid w:val="00557AE4"/>
    <w:rsid w:val="00557BEC"/>
    <w:rsid w:val="00557C12"/>
    <w:rsid w:val="00557C58"/>
    <w:rsid w:val="00557E0A"/>
    <w:rsid w:val="00557E42"/>
    <w:rsid w:val="00560223"/>
    <w:rsid w:val="0056022A"/>
    <w:rsid w:val="005603BD"/>
    <w:rsid w:val="00560657"/>
    <w:rsid w:val="00560683"/>
    <w:rsid w:val="005606E9"/>
    <w:rsid w:val="0056083F"/>
    <w:rsid w:val="005609D4"/>
    <w:rsid w:val="005609F9"/>
    <w:rsid w:val="00560B39"/>
    <w:rsid w:val="00560F57"/>
    <w:rsid w:val="00560F84"/>
    <w:rsid w:val="00560FC1"/>
    <w:rsid w:val="005610A6"/>
    <w:rsid w:val="005611EC"/>
    <w:rsid w:val="0056171B"/>
    <w:rsid w:val="0056175F"/>
    <w:rsid w:val="00561A09"/>
    <w:rsid w:val="00561A63"/>
    <w:rsid w:val="00561AB7"/>
    <w:rsid w:val="00561F05"/>
    <w:rsid w:val="00562014"/>
    <w:rsid w:val="005621CB"/>
    <w:rsid w:val="005623D8"/>
    <w:rsid w:val="0056264A"/>
    <w:rsid w:val="00562B3B"/>
    <w:rsid w:val="00562B82"/>
    <w:rsid w:val="00562CB0"/>
    <w:rsid w:val="00562EC2"/>
    <w:rsid w:val="005632A3"/>
    <w:rsid w:val="005633B6"/>
    <w:rsid w:val="00563688"/>
    <w:rsid w:val="00563A98"/>
    <w:rsid w:val="00563BB5"/>
    <w:rsid w:val="00563E5A"/>
    <w:rsid w:val="00563EC1"/>
    <w:rsid w:val="00563F5A"/>
    <w:rsid w:val="00564584"/>
    <w:rsid w:val="00564619"/>
    <w:rsid w:val="0056478B"/>
    <w:rsid w:val="005648C8"/>
    <w:rsid w:val="00564B5E"/>
    <w:rsid w:val="00564E7C"/>
    <w:rsid w:val="005651CD"/>
    <w:rsid w:val="0056588F"/>
    <w:rsid w:val="00565960"/>
    <w:rsid w:val="00565F71"/>
    <w:rsid w:val="00566056"/>
    <w:rsid w:val="00566190"/>
    <w:rsid w:val="005668AC"/>
    <w:rsid w:val="005670BD"/>
    <w:rsid w:val="00567843"/>
    <w:rsid w:val="005678D2"/>
    <w:rsid w:val="00567A40"/>
    <w:rsid w:val="00567C2A"/>
    <w:rsid w:val="00567F2F"/>
    <w:rsid w:val="00567FFD"/>
    <w:rsid w:val="0057078C"/>
    <w:rsid w:val="00571340"/>
    <w:rsid w:val="005713F9"/>
    <w:rsid w:val="005713FB"/>
    <w:rsid w:val="00571415"/>
    <w:rsid w:val="00571507"/>
    <w:rsid w:val="00571A3B"/>
    <w:rsid w:val="00571A9B"/>
    <w:rsid w:val="00571D3A"/>
    <w:rsid w:val="00571D42"/>
    <w:rsid w:val="00571E3E"/>
    <w:rsid w:val="005721E8"/>
    <w:rsid w:val="005721EC"/>
    <w:rsid w:val="005726E4"/>
    <w:rsid w:val="00572EB3"/>
    <w:rsid w:val="00573069"/>
    <w:rsid w:val="00573290"/>
    <w:rsid w:val="005737B9"/>
    <w:rsid w:val="00573FB0"/>
    <w:rsid w:val="005741FC"/>
    <w:rsid w:val="00574207"/>
    <w:rsid w:val="00574379"/>
    <w:rsid w:val="0057457A"/>
    <w:rsid w:val="005746CE"/>
    <w:rsid w:val="0057473C"/>
    <w:rsid w:val="00574915"/>
    <w:rsid w:val="005749CC"/>
    <w:rsid w:val="00574A8C"/>
    <w:rsid w:val="00574F93"/>
    <w:rsid w:val="0057510C"/>
    <w:rsid w:val="00575304"/>
    <w:rsid w:val="00575402"/>
    <w:rsid w:val="00575575"/>
    <w:rsid w:val="00575773"/>
    <w:rsid w:val="005757BB"/>
    <w:rsid w:val="0057580A"/>
    <w:rsid w:val="00575874"/>
    <w:rsid w:val="00575908"/>
    <w:rsid w:val="00575A88"/>
    <w:rsid w:val="00575D03"/>
    <w:rsid w:val="00575EAF"/>
    <w:rsid w:val="00575EEC"/>
    <w:rsid w:val="005762E1"/>
    <w:rsid w:val="005764A5"/>
    <w:rsid w:val="0057687B"/>
    <w:rsid w:val="00576C50"/>
    <w:rsid w:val="00576CA4"/>
    <w:rsid w:val="00576D4B"/>
    <w:rsid w:val="0057725A"/>
    <w:rsid w:val="0057738F"/>
    <w:rsid w:val="00577399"/>
    <w:rsid w:val="00577541"/>
    <w:rsid w:val="00577555"/>
    <w:rsid w:val="005777ED"/>
    <w:rsid w:val="00577B1A"/>
    <w:rsid w:val="00577C8A"/>
    <w:rsid w:val="00577F86"/>
    <w:rsid w:val="0058010E"/>
    <w:rsid w:val="005801A8"/>
    <w:rsid w:val="005801CE"/>
    <w:rsid w:val="0058068C"/>
    <w:rsid w:val="00580760"/>
    <w:rsid w:val="005808D6"/>
    <w:rsid w:val="00580C51"/>
    <w:rsid w:val="00580D89"/>
    <w:rsid w:val="00580DAA"/>
    <w:rsid w:val="00580DC8"/>
    <w:rsid w:val="00581307"/>
    <w:rsid w:val="00581575"/>
    <w:rsid w:val="005816DF"/>
    <w:rsid w:val="00581B1A"/>
    <w:rsid w:val="00581ECD"/>
    <w:rsid w:val="005821E3"/>
    <w:rsid w:val="00582319"/>
    <w:rsid w:val="005824A6"/>
    <w:rsid w:val="0058258C"/>
    <w:rsid w:val="00582608"/>
    <w:rsid w:val="005827F5"/>
    <w:rsid w:val="00582813"/>
    <w:rsid w:val="00582E10"/>
    <w:rsid w:val="00582E46"/>
    <w:rsid w:val="00582E8F"/>
    <w:rsid w:val="0058312A"/>
    <w:rsid w:val="005832E6"/>
    <w:rsid w:val="005837AB"/>
    <w:rsid w:val="00583A43"/>
    <w:rsid w:val="005840D1"/>
    <w:rsid w:val="00584475"/>
    <w:rsid w:val="005846A0"/>
    <w:rsid w:val="0058497A"/>
    <w:rsid w:val="005849C3"/>
    <w:rsid w:val="00584DF1"/>
    <w:rsid w:val="00584E76"/>
    <w:rsid w:val="00584EBF"/>
    <w:rsid w:val="005854FA"/>
    <w:rsid w:val="0058550A"/>
    <w:rsid w:val="0058550C"/>
    <w:rsid w:val="0058559B"/>
    <w:rsid w:val="00585613"/>
    <w:rsid w:val="00585787"/>
    <w:rsid w:val="005859A3"/>
    <w:rsid w:val="005859C2"/>
    <w:rsid w:val="00585BDA"/>
    <w:rsid w:val="0058602A"/>
    <w:rsid w:val="00586307"/>
    <w:rsid w:val="00586498"/>
    <w:rsid w:val="00586523"/>
    <w:rsid w:val="005867CA"/>
    <w:rsid w:val="00586A0C"/>
    <w:rsid w:val="00586A31"/>
    <w:rsid w:val="00586B86"/>
    <w:rsid w:val="005873B1"/>
    <w:rsid w:val="005878FC"/>
    <w:rsid w:val="00587C26"/>
    <w:rsid w:val="00587D57"/>
    <w:rsid w:val="00587E4B"/>
    <w:rsid w:val="005900DC"/>
    <w:rsid w:val="005901EC"/>
    <w:rsid w:val="0059077E"/>
    <w:rsid w:val="00590781"/>
    <w:rsid w:val="005911BE"/>
    <w:rsid w:val="005912A7"/>
    <w:rsid w:val="00591774"/>
    <w:rsid w:val="005917E7"/>
    <w:rsid w:val="00591875"/>
    <w:rsid w:val="005918D8"/>
    <w:rsid w:val="00591D3D"/>
    <w:rsid w:val="00591F3D"/>
    <w:rsid w:val="00591F7C"/>
    <w:rsid w:val="005921AF"/>
    <w:rsid w:val="00592254"/>
    <w:rsid w:val="00592550"/>
    <w:rsid w:val="0059263C"/>
    <w:rsid w:val="0059292D"/>
    <w:rsid w:val="00592BAC"/>
    <w:rsid w:val="00592CBE"/>
    <w:rsid w:val="0059313A"/>
    <w:rsid w:val="00593321"/>
    <w:rsid w:val="00593561"/>
    <w:rsid w:val="005936C4"/>
    <w:rsid w:val="005936DB"/>
    <w:rsid w:val="00593980"/>
    <w:rsid w:val="00593AFA"/>
    <w:rsid w:val="00593BAA"/>
    <w:rsid w:val="00593EC3"/>
    <w:rsid w:val="00593F40"/>
    <w:rsid w:val="0059405C"/>
    <w:rsid w:val="00594172"/>
    <w:rsid w:val="005945E4"/>
    <w:rsid w:val="00594B2F"/>
    <w:rsid w:val="00594E61"/>
    <w:rsid w:val="005950D2"/>
    <w:rsid w:val="005950F0"/>
    <w:rsid w:val="0059527A"/>
    <w:rsid w:val="00595301"/>
    <w:rsid w:val="00595321"/>
    <w:rsid w:val="005954E4"/>
    <w:rsid w:val="005954ED"/>
    <w:rsid w:val="00595629"/>
    <w:rsid w:val="00595643"/>
    <w:rsid w:val="00595B63"/>
    <w:rsid w:val="0059690A"/>
    <w:rsid w:val="005969FB"/>
    <w:rsid w:val="00596BB1"/>
    <w:rsid w:val="0059715B"/>
    <w:rsid w:val="005974EB"/>
    <w:rsid w:val="005975AA"/>
    <w:rsid w:val="00597623"/>
    <w:rsid w:val="0059765D"/>
    <w:rsid w:val="005976B7"/>
    <w:rsid w:val="00597A3B"/>
    <w:rsid w:val="00597A76"/>
    <w:rsid w:val="00597CC2"/>
    <w:rsid w:val="005A0009"/>
    <w:rsid w:val="005A0173"/>
    <w:rsid w:val="005A05DC"/>
    <w:rsid w:val="005A060B"/>
    <w:rsid w:val="005A0915"/>
    <w:rsid w:val="005A0C49"/>
    <w:rsid w:val="005A0CED"/>
    <w:rsid w:val="005A13D4"/>
    <w:rsid w:val="005A1750"/>
    <w:rsid w:val="005A1DDC"/>
    <w:rsid w:val="005A1F16"/>
    <w:rsid w:val="005A1F5D"/>
    <w:rsid w:val="005A234B"/>
    <w:rsid w:val="005A23BC"/>
    <w:rsid w:val="005A24DA"/>
    <w:rsid w:val="005A2B86"/>
    <w:rsid w:val="005A2C3D"/>
    <w:rsid w:val="005A2E3B"/>
    <w:rsid w:val="005A2FE4"/>
    <w:rsid w:val="005A30AD"/>
    <w:rsid w:val="005A30DA"/>
    <w:rsid w:val="005A3194"/>
    <w:rsid w:val="005A34A5"/>
    <w:rsid w:val="005A34C4"/>
    <w:rsid w:val="005A385E"/>
    <w:rsid w:val="005A3992"/>
    <w:rsid w:val="005A3B37"/>
    <w:rsid w:val="005A3CE2"/>
    <w:rsid w:val="005A3CED"/>
    <w:rsid w:val="005A3DED"/>
    <w:rsid w:val="005A4733"/>
    <w:rsid w:val="005A4A87"/>
    <w:rsid w:val="005A4E0B"/>
    <w:rsid w:val="005A4E23"/>
    <w:rsid w:val="005A4EC5"/>
    <w:rsid w:val="005A4EC7"/>
    <w:rsid w:val="005A4F62"/>
    <w:rsid w:val="005A565C"/>
    <w:rsid w:val="005A59A6"/>
    <w:rsid w:val="005A5A21"/>
    <w:rsid w:val="005A5C01"/>
    <w:rsid w:val="005A5EFD"/>
    <w:rsid w:val="005A5F07"/>
    <w:rsid w:val="005A6099"/>
    <w:rsid w:val="005A6209"/>
    <w:rsid w:val="005A62EA"/>
    <w:rsid w:val="005A6503"/>
    <w:rsid w:val="005A6856"/>
    <w:rsid w:val="005A6C55"/>
    <w:rsid w:val="005A6D64"/>
    <w:rsid w:val="005A7465"/>
    <w:rsid w:val="005A749B"/>
    <w:rsid w:val="005A7835"/>
    <w:rsid w:val="005A7A0F"/>
    <w:rsid w:val="005A7C5F"/>
    <w:rsid w:val="005A7DE2"/>
    <w:rsid w:val="005B00C0"/>
    <w:rsid w:val="005B017B"/>
    <w:rsid w:val="005B029F"/>
    <w:rsid w:val="005B04E6"/>
    <w:rsid w:val="005B075B"/>
    <w:rsid w:val="005B09CB"/>
    <w:rsid w:val="005B0AE8"/>
    <w:rsid w:val="005B0AEA"/>
    <w:rsid w:val="005B0AF1"/>
    <w:rsid w:val="005B10CA"/>
    <w:rsid w:val="005B12B9"/>
    <w:rsid w:val="005B132E"/>
    <w:rsid w:val="005B1350"/>
    <w:rsid w:val="005B144B"/>
    <w:rsid w:val="005B147A"/>
    <w:rsid w:val="005B1596"/>
    <w:rsid w:val="005B175B"/>
    <w:rsid w:val="005B1769"/>
    <w:rsid w:val="005B1779"/>
    <w:rsid w:val="005B1B63"/>
    <w:rsid w:val="005B1B9B"/>
    <w:rsid w:val="005B21B6"/>
    <w:rsid w:val="005B245D"/>
    <w:rsid w:val="005B275B"/>
    <w:rsid w:val="005B279D"/>
    <w:rsid w:val="005B2BC6"/>
    <w:rsid w:val="005B2E14"/>
    <w:rsid w:val="005B3493"/>
    <w:rsid w:val="005B3931"/>
    <w:rsid w:val="005B3B1B"/>
    <w:rsid w:val="005B3D82"/>
    <w:rsid w:val="005B4128"/>
    <w:rsid w:val="005B4247"/>
    <w:rsid w:val="005B42DD"/>
    <w:rsid w:val="005B45FA"/>
    <w:rsid w:val="005B4D45"/>
    <w:rsid w:val="005B5104"/>
    <w:rsid w:val="005B5964"/>
    <w:rsid w:val="005B5E86"/>
    <w:rsid w:val="005B6888"/>
    <w:rsid w:val="005B693B"/>
    <w:rsid w:val="005B693F"/>
    <w:rsid w:val="005B6977"/>
    <w:rsid w:val="005B6A15"/>
    <w:rsid w:val="005B6C93"/>
    <w:rsid w:val="005B6CAD"/>
    <w:rsid w:val="005B7183"/>
    <w:rsid w:val="005B719E"/>
    <w:rsid w:val="005B728D"/>
    <w:rsid w:val="005B72F1"/>
    <w:rsid w:val="005B764F"/>
    <w:rsid w:val="005B7991"/>
    <w:rsid w:val="005B79FE"/>
    <w:rsid w:val="005C05EA"/>
    <w:rsid w:val="005C069F"/>
    <w:rsid w:val="005C0922"/>
    <w:rsid w:val="005C098E"/>
    <w:rsid w:val="005C0A8C"/>
    <w:rsid w:val="005C0AB0"/>
    <w:rsid w:val="005C0B28"/>
    <w:rsid w:val="005C0B86"/>
    <w:rsid w:val="005C0BA8"/>
    <w:rsid w:val="005C0C0C"/>
    <w:rsid w:val="005C0CAC"/>
    <w:rsid w:val="005C11B3"/>
    <w:rsid w:val="005C19EA"/>
    <w:rsid w:val="005C1D0E"/>
    <w:rsid w:val="005C2417"/>
    <w:rsid w:val="005C25BF"/>
    <w:rsid w:val="005C28BE"/>
    <w:rsid w:val="005C2933"/>
    <w:rsid w:val="005C2C70"/>
    <w:rsid w:val="005C2D07"/>
    <w:rsid w:val="005C2D6B"/>
    <w:rsid w:val="005C3003"/>
    <w:rsid w:val="005C3210"/>
    <w:rsid w:val="005C36A2"/>
    <w:rsid w:val="005C37AE"/>
    <w:rsid w:val="005C3A0C"/>
    <w:rsid w:val="005C3A46"/>
    <w:rsid w:val="005C3F4A"/>
    <w:rsid w:val="005C4054"/>
    <w:rsid w:val="005C41C5"/>
    <w:rsid w:val="005C45E3"/>
    <w:rsid w:val="005C4B01"/>
    <w:rsid w:val="005C4C00"/>
    <w:rsid w:val="005C4C0D"/>
    <w:rsid w:val="005C4C9E"/>
    <w:rsid w:val="005C4FDD"/>
    <w:rsid w:val="005C50E4"/>
    <w:rsid w:val="005C56ED"/>
    <w:rsid w:val="005C5863"/>
    <w:rsid w:val="005C58CF"/>
    <w:rsid w:val="005C5A6E"/>
    <w:rsid w:val="005C5BCA"/>
    <w:rsid w:val="005C5C21"/>
    <w:rsid w:val="005C60AD"/>
    <w:rsid w:val="005C6120"/>
    <w:rsid w:val="005C63A3"/>
    <w:rsid w:val="005C6515"/>
    <w:rsid w:val="005C651A"/>
    <w:rsid w:val="005C6571"/>
    <w:rsid w:val="005C66DA"/>
    <w:rsid w:val="005C66F4"/>
    <w:rsid w:val="005C6967"/>
    <w:rsid w:val="005C6975"/>
    <w:rsid w:val="005C697F"/>
    <w:rsid w:val="005C6BE5"/>
    <w:rsid w:val="005C6C43"/>
    <w:rsid w:val="005C6FAA"/>
    <w:rsid w:val="005C7199"/>
    <w:rsid w:val="005C74B6"/>
    <w:rsid w:val="005C752F"/>
    <w:rsid w:val="005C7757"/>
    <w:rsid w:val="005C7AD3"/>
    <w:rsid w:val="005D0908"/>
    <w:rsid w:val="005D0D1F"/>
    <w:rsid w:val="005D0E72"/>
    <w:rsid w:val="005D1442"/>
    <w:rsid w:val="005D16F5"/>
    <w:rsid w:val="005D1793"/>
    <w:rsid w:val="005D1851"/>
    <w:rsid w:val="005D1987"/>
    <w:rsid w:val="005D1A43"/>
    <w:rsid w:val="005D1BE5"/>
    <w:rsid w:val="005D1C09"/>
    <w:rsid w:val="005D1F90"/>
    <w:rsid w:val="005D2237"/>
    <w:rsid w:val="005D2371"/>
    <w:rsid w:val="005D2390"/>
    <w:rsid w:val="005D23BB"/>
    <w:rsid w:val="005D2496"/>
    <w:rsid w:val="005D263C"/>
    <w:rsid w:val="005D26CF"/>
    <w:rsid w:val="005D2752"/>
    <w:rsid w:val="005D2860"/>
    <w:rsid w:val="005D2D1D"/>
    <w:rsid w:val="005D2DFC"/>
    <w:rsid w:val="005D2F33"/>
    <w:rsid w:val="005D31F1"/>
    <w:rsid w:val="005D33F7"/>
    <w:rsid w:val="005D34FD"/>
    <w:rsid w:val="005D379C"/>
    <w:rsid w:val="005D3A67"/>
    <w:rsid w:val="005D3AB3"/>
    <w:rsid w:val="005D4644"/>
    <w:rsid w:val="005D468F"/>
    <w:rsid w:val="005D475D"/>
    <w:rsid w:val="005D480F"/>
    <w:rsid w:val="005D48EB"/>
    <w:rsid w:val="005D4A9E"/>
    <w:rsid w:val="005D509A"/>
    <w:rsid w:val="005D527A"/>
    <w:rsid w:val="005D53D3"/>
    <w:rsid w:val="005D579D"/>
    <w:rsid w:val="005D5850"/>
    <w:rsid w:val="005D593F"/>
    <w:rsid w:val="005D59E8"/>
    <w:rsid w:val="005D5B61"/>
    <w:rsid w:val="005D5B82"/>
    <w:rsid w:val="005D5CF5"/>
    <w:rsid w:val="005D614E"/>
    <w:rsid w:val="005D678E"/>
    <w:rsid w:val="005D68ED"/>
    <w:rsid w:val="005D6B0C"/>
    <w:rsid w:val="005D6C36"/>
    <w:rsid w:val="005D6C59"/>
    <w:rsid w:val="005D72A7"/>
    <w:rsid w:val="005D7629"/>
    <w:rsid w:val="005D7763"/>
    <w:rsid w:val="005D7836"/>
    <w:rsid w:val="005D7907"/>
    <w:rsid w:val="005D7D44"/>
    <w:rsid w:val="005D7E1B"/>
    <w:rsid w:val="005E0114"/>
    <w:rsid w:val="005E0436"/>
    <w:rsid w:val="005E04FA"/>
    <w:rsid w:val="005E0596"/>
    <w:rsid w:val="005E06D2"/>
    <w:rsid w:val="005E073C"/>
    <w:rsid w:val="005E09B9"/>
    <w:rsid w:val="005E0A45"/>
    <w:rsid w:val="005E0ABE"/>
    <w:rsid w:val="005E0B2A"/>
    <w:rsid w:val="005E0B53"/>
    <w:rsid w:val="005E109A"/>
    <w:rsid w:val="005E1342"/>
    <w:rsid w:val="005E138F"/>
    <w:rsid w:val="005E1553"/>
    <w:rsid w:val="005E184E"/>
    <w:rsid w:val="005E1AD4"/>
    <w:rsid w:val="005E1F7A"/>
    <w:rsid w:val="005E214C"/>
    <w:rsid w:val="005E27A8"/>
    <w:rsid w:val="005E3001"/>
    <w:rsid w:val="005E30D1"/>
    <w:rsid w:val="005E3209"/>
    <w:rsid w:val="005E357F"/>
    <w:rsid w:val="005E385B"/>
    <w:rsid w:val="005E389B"/>
    <w:rsid w:val="005E3A88"/>
    <w:rsid w:val="005E3C13"/>
    <w:rsid w:val="005E3ED4"/>
    <w:rsid w:val="005E4289"/>
    <w:rsid w:val="005E4AB0"/>
    <w:rsid w:val="005E4BB8"/>
    <w:rsid w:val="005E4C4E"/>
    <w:rsid w:val="005E4D0C"/>
    <w:rsid w:val="005E4D19"/>
    <w:rsid w:val="005E4D67"/>
    <w:rsid w:val="005E52C8"/>
    <w:rsid w:val="005E54CF"/>
    <w:rsid w:val="005E55F3"/>
    <w:rsid w:val="005E56AA"/>
    <w:rsid w:val="005E577C"/>
    <w:rsid w:val="005E58FD"/>
    <w:rsid w:val="005E5995"/>
    <w:rsid w:val="005E59C7"/>
    <w:rsid w:val="005E5BCA"/>
    <w:rsid w:val="005E6063"/>
    <w:rsid w:val="005E61F6"/>
    <w:rsid w:val="005E643E"/>
    <w:rsid w:val="005E652E"/>
    <w:rsid w:val="005E6583"/>
    <w:rsid w:val="005E658D"/>
    <w:rsid w:val="005E6C17"/>
    <w:rsid w:val="005E6F90"/>
    <w:rsid w:val="005E6FBD"/>
    <w:rsid w:val="005E7202"/>
    <w:rsid w:val="005E7270"/>
    <w:rsid w:val="005E7285"/>
    <w:rsid w:val="005E7641"/>
    <w:rsid w:val="005E7824"/>
    <w:rsid w:val="005E7B3B"/>
    <w:rsid w:val="005E7C50"/>
    <w:rsid w:val="005E7DD9"/>
    <w:rsid w:val="005E7DF1"/>
    <w:rsid w:val="005E7F2A"/>
    <w:rsid w:val="005E7F41"/>
    <w:rsid w:val="005F0316"/>
    <w:rsid w:val="005F0330"/>
    <w:rsid w:val="005F0493"/>
    <w:rsid w:val="005F0711"/>
    <w:rsid w:val="005F079E"/>
    <w:rsid w:val="005F0A17"/>
    <w:rsid w:val="005F0C05"/>
    <w:rsid w:val="005F10BE"/>
    <w:rsid w:val="005F10EC"/>
    <w:rsid w:val="005F118B"/>
    <w:rsid w:val="005F1386"/>
    <w:rsid w:val="005F14B1"/>
    <w:rsid w:val="005F180E"/>
    <w:rsid w:val="005F1B9E"/>
    <w:rsid w:val="005F1C19"/>
    <w:rsid w:val="005F1C1E"/>
    <w:rsid w:val="005F1D30"/>
    <w:rsid w:val="005F1E39"/>
    <w:rsid w:val="005F21B9"/>
    <w:rsid w:val="005F23A6"/>
    <w:rsid w:val="005F2623"/>
    <w:rsid w:val="005F2650"/>
    <w:rsid w:val="005F2834"/>
    <w:rsid w:val="005F2892"/>
    <w:rsid w:val="005F2C83"/>
    <w:rsid w:val="005F2D59"/>
    <w:rsid w:val="005F3242"/>
    <w:rsid w:val="005F32C3"/>
    <w:rsid w:val="005F32F0"/>
    <w:rsid w:val="005F382D"/>
    <w:rsid w:val="005F3913"/>
    <w:rsid w:val="005F3AD4"/>
    <w:rsid w:val="005F3B5E"/>
    <w:rsid w:val="005F3E9D"/>
    <w:rsid w:val="005F3F86"/>
    <w:rsid w:val="005F4093"/>
    <w:rsid w:val="005F41C8"/>
    <w:rsid w:val="005F43D6"/>
    <w:rsid w:val="005F4464"/>
    <w:rsid w:val="005F44B3"/>
    <w:rsid w:val="005F4684"/>
    <w:rsid w:val="005F46A2"/>
    <w:rsid w:val="005F4700"/>
    <w:rsid w:val="005F4AF3"/>
    <w:rsid w:val="005F4C66"/>
    <w:rsid w:val="005F4D56"/>
    <w:rsid w:val="005F4E2E"/>
    <w:rsid w:val="005F4F30"/>
    <w:rsid w:val="005F52EE"/>
    <w:rsid w:val="005F5799"/>
    <w:rsid w:val="005F57E3"/>
    <w:rsid w:val="005F59F6"/>
    <w:rsid w:val="005F6628"/>
    <w:rsid w:val="005F66B6"/>
    <w:rsid w:val="005F680D"/>
    <w:rsid w:val="005F681A"/>
    <w:rsid w:val="005F6A0F"/>
    <w:rsid w:val="005F6A59"/>
    <w:rsid w:val="005F6E50"/>
    <w:rsid w:val="005F7039"/>
    <w:rsid w:val="005F7206"/>
    <w:rsid w:val="005F739C"/>
    <w:rsid w:val="005F7586"/>
    <w:rsid w:val="005F7830"/>
    <w:rsid w:val="005F7C23"/>
    <w:rsid w:val="005F7DF4"/>
    <w:rsid w:val="005F7E5D"/>
    <w:rsid w:val="0060087E"/>
    <w:rsid w:val="006008C7"/>
    <w:rsid w:val="00600957"/>
    <w:rsid w:val="00600C05"/>
    <w:rsid w:val="00600EE6"/>
    <w:rsid w:val="006010B4"/>
    <w:rsid w:val="00601109"/>
    <w:rsid w:val="0060116E"/>
    <w:rsid w:val="00601743"/>
    <w:rsid w:val="0060191A"/>
    <w:rsid w:val="00601A5A"/>
    <w:rsid w:val="00601D81"/>
    <w:rsid w:val="00601D88"/>
    <w:rsid w:val="0060218C"/>
    <w:rsid w:val="006024AC"/>
    <w:rsid w:val="00602513"/>
    <w:rsid w:val="006025B8"/>
    <w:rsid w:val="0060284A"/>
    <w:rsid w:val="006028CA"/>
    <w:rsid w:val="00602B07"/>
    <w:rsid w:val="00602C3A"/>
    <w:rsid w:val="00602DEE"/>
    <w:rsid w:val="006031E8"/>
    <w:rsid w:val="0060356C"/>
    <w:rsid w:val="00603878"/>
    <w:rsid w:val="00603A96"/>
    <w:rsid w:val="00603C86"/>
    <w:rsid w:val="00603E7A"/>
    <w:rsid w:val="00603F2F"/>
    <w:rsid w:val="00604336"/>
    <w:rsid w:val="006046D1"/>
    <w:rsid w:val="00604864"/>
    <w:rsid w:val="00604873"/>
    <w:rsid w:val="00604A5A"/>
    <w:rsid w:val="00604E91"/>
    <w:rsid w:val="0060511F"/>
    <w:rsid w:val="006057E7"/>
    <w:rsid w:val="006058E8"/>
    <w:rsid w:val="00605C3F"/>
    <w:rsid w:val="00605F85"/>
    <w:rsid w:val="00606040"/>
    <w:rsid w:val="00606146"/>
    <w:rsid w:val="006063B4"/>
    <w:rsid w:val="006065B9"/>
    <w:rsid w:val="006066E4"/>
    <w:rsid w:val="00606881"/>
    <w:rsid w:val="006069E3"/>
    <w:rsid w:val="00606B38"/>
    <w:rsid w:val="00606EB9"/>
    <w:rsid w:val="006070B1"/>
    <w:rsid w:val="00607222"/>
    <w:rsid w:val="006072DB"/>
    <w:rsid w:val="006073B5"/>
    <w:rsid w:val="006074B9"/>
    <w:rsid w:val="00607614"/>
    <w:rsid w:val="00607778"/>
    <w:rsid w:val="00607831"/>
    <w:rsid w:val="00607CC8"/>
    <w:rsid w:val="0061001B"/>
    <w:rsid w:val="00610038"/>
    <w:rsid w:val="0061008F"/>
    <w:rsid w:val="006100F6"/>
    <w:rsid w:val="00610175"/>
    <w:rsid w:val="00610296"/>
    <w:rsid w:val="00610558"/>
    <w:rsid w:val="006108B6"/>
    <w:rsid w:val="00610EEA"/>
    <w:rsid w:val="0061106C"/>
    <w:rsid w:val="0061119C"/>
    <w:rsid w:val="006112EC"/>
    <w:rsid w:val="00611306"/>
    <w:rsid w:val="00611657"/>
    <w:rsid w:val="00611880"/>
    <w:rsid w:val="00611BF3"/>
    <w:rsid w:val="00611F2F"/>
    <w:rsid w:val="0061222A"/>
    <w:rsid w:val="00612299"/>
    <w:rsid w:val="00612598"/>
    <w:rsid w:val="0061287A"/>
    <w:rsid w:val="00612A1B"/>
    <w:rsid w:val="00612DBB"/>
    <w:rsid w:val="00612F6B"/>
    <w:rsid w:val="006130C1"/>
    <w:rsid w:val="006136D1"/>
    <w:rsid w:val="0061377B"/>
    <w:rsid w:val="006138EA"/>
    <w:rsid w:val="00613A26"/>
    <w:rsid w:val="00613C1E"/>
    <w:rsid w:val="00613E4A"/>
    <w:rsid w:val="0061468E"/>
    <w:rsid w:val="006146D9"/>
    <w:rsid w:val="0061470B"/>
    <w:rsid w:val="0061481A"/>
    <w:rsid w:val="00614A43"/>
    <w:rsid w:val="00614B0D"/>
    <w:rsid w:val="00614FF6"/>
    <w:rsid w:val="00615244"/>
    <w:rsid w:val="006154A9"/>
    <w:rsid w:val="006155B1"/>
    <w:rsid w:val="00615D73"/>
    <w:rsid w:val="0061638A"/>
    <w:rsid w:val="0061659B"/>
    <w:rsid w:val="00616918"/>
    <w:rsid w:val="00616922"/>
    <w:rsid w:val="00616C57"/>
    <w:rsid w:val="00616CFA"/>
    <w:rsid w:val="00616E93"/>
    <w:rsid w:val="00617333"/>
    <w:rsid w:val="006174C2"/>
    <w:rsid w:val="00617568"/>
    <w:rsid w:val="0061766B"/>
    <w:rsid w:val="0061771A"/>
    <w:rsid w:val="00617A0E"/>
    <w:rsid w:val="00617BFE"/>
    <w:rsid w:val="00617CCE"/>
    <w:rsid w:val="006200EF"/>
    <w:rsid w:val="00620354"/>
    <w:rsid w:val="00620438"/>
    <w:rsid w:val="0062059D"/>
    <w:rsid w:val="006209C3"/>
    <w:rsid w:val="00621003"/>
    <w:rsid w:val="0062113E"/>
    <w:rsid w:val="00621358"/>
    <w:rsid w:val="006218AE"/>
    <w:rsid w:val="00621B00"/>
    <w:rsid w:val="00621C41"/>
    <w:rsid w:val="00621CC8"/>
    <w:rsid w:val="00621CCF"/>
    <w:rsid w:val="00621E36"/>
    <w:rsid w:val="00621E95"/>
    <w:rsid w:val="006221F9"/>
    <w:rsid w:val="00622231"/>
    <w:rsid w:val="00622375"/>
    <w:rsid w:val="0062252E"/>
    <w:rsid w:val="0062277A"/>
    <w:rsid w:val="00622B04"/>
    <w:rsid w:val="00622CF7"/>
    <w:rsid w:val="00623404"/>
    <w:rsid w:val="00623AD7"/>
    <w:rsid w:val="00623B08"/>
    <w:rsid w:val="00623C81"/>
    <w:rsid w:val="006241A4"/>
    <w:rsid w:val="006242D5"/>
    <w:rsid w:val="00624398"/>
    <w:rsid w:val="006244EC"/>
    <w:rsid w:val="006245C6"/>
    <w:rsid w:val="006246B7"/>
    <w:rsid w:val="00624A01"/>
    <w:rsid w:val="00624A10"/>
    <w:rsid w:val="00624AD4"/>
    <w:rsid w:val="00624D7C"/>
    <w:rsid w:val="00624DE0"/>
    <w:rsid w:val="00624F94"/>
    <w:rsid w:val="00625030"/>
    <w:rsid w:val="0062531F"/>
    <w:rsid w:val="0062540F"/>
    <w:rsid w:val="0062549A"/>
    <w:rsid w:val="0062568D"/>
    <w:rsid w:val="006258DD"/>
    <w:rsid w:val="00625B2E"/>
    <w:rsid w:val="00626035"/>
    <w:rsid w:val="00626067"/>
    <w:rsid w:val="006268C4"/>
    <w:rsid w:val="00626B97"/>
    <w:rsid w:val="00626FFA"/>
    <w:rsid w:val="00627803"/>
    <w:rsid w:val="0062789E"/>
    <w:rsid w:val="00627A60"/>
    <w:rsid w:val="00627F10"/>
    <w:rsid w:val="00627F94"/>
    <w:rsid w:val="00630035"/>
    <w:rsid w:val="006301FD"/>
    <w:rsid w:val="00630806"/>
    <w:rsid w:val="0063093F"/>
    <w:rsid w:val="00630D11"/>
    <w:rsid w:val="0063105F"/>
    <w:rsid w:val="00631148"/>
    <w:rsid w:val="0063137B"/>
    <w:rsid w:val="006314AA"/>
    <w:rsid w:val="00631688"/>
    <w:rsid w:val="006316E1"/>
    <w:rsid w:val="00631D13"/>
    <w:rsid w:val="006321AD"/>
    <w:rsid w:val="00632619"/>
    <w:rsid w:val="00632684"/>
    <w:rsid w:val="00632759"/>
    <w:rsid w:val="00632AED"/>
    <w:rsid w:val="00632B4A"/>
    <w:rsid w:val="00632B67"/>
    <w:rsid w:val="00632EAC"/>
    <w:rsid w:val="00632EB0"/>
    <w:rsid w:val="00632F19"/>
    <w:rsid w:val="00632FAD"/>
    <w:rsid w:val="0063330E"/>
    <w:rsid w:val="006333E7"/>
    <w:rsid w:val="006337A0"/>
    <w:rsid w:val="00633814"/>
    <w:rsid w:val="0063382C"/>
    <w:rsid w:val="00633B0D"/>
    <w:rsid w:val="00633FE4"/>
    <w:rsid w:val="006346A0"/>
    <w:rsid w:val="006347AE"/>
    <w:rsid w:val="006347C5"/>
    <w:rsid w:val="00634932"/>
    <w:rsid w:val="0063497C"/>
    <w:rsid w:val="00634BA9"/>
    <w:rsid w:val="00634BD2"/>
    <w:rsid w:val="00634CCE"/>
    <w:rsid w:val="00634E65"/>
    <w:rsid w:val="0063528D"/>
    <w:rsid w:val="00635972"/>
    <w:rsid w:val="00635AD5"/>
    <w:rsid w:val="00635B72"/>
    <w:rsid w:val="00635C93"/>
    <w:rsid w:val="00635CB8"/>
    <w:rsid w:val="00636010"/>
    <w:rsid w:val="0063606F"/>
    <w:rsid w:val="00636075"/>
    <w:rsid w:val="006364FC"/>
    <w:rsid w:val="00636927"/>
    <w:rsid w:val="00636C11"/>
    <w:rsid w:val="00636DC7"/>
    <w:rsid w:val="0063719D"/>
    <w:rsid w:val="0063721E"/>
    <w:rsid w:val="006374C2"/>
    <w:rsid w:val="006375D7"/>
    <w:rsid w:val="006377FC"/>
    <w:rsid w:val="00637ABB"/>
    <w:rsid w:val="00640021"/>
    <w:rsid w:val="006402D6"/>
    <w:rsid w:val="00640380"/>
    <w:rsid w:val="0064038B"/>
    <w:rsid w:val="00640420"/>
    <w:rsid w:val="00640AC7"/>
    <w:rsid w:val="00640CAB"/>
    <w:rsid w:val="00640D6D"/>
    <w:rsid w:val="00640E6E"/>
    <w:rsid w:val="00640FDE"/>
    <w:rsid w:val="006411AA"/>
    <w:rsid w:val="006418C0"/>
    <w:rsid w:val="006418C5"/>
    <w:rsid w:val="00642193"/>
    <w:rsid w:val="006424EE"/>
    <w:rsid w:val="006427E7"/>
    <w:rsid w:val="00642922"/>
    <w:rsid w:val="00642BAF"/>
    <w:rsid w:val="0064311C"/>
    <w:rsid w:val="006431E8"/>
    <w:rsid w:val="00643831"/>
    <w:rsid w:val="00643917"/>
    <w:rsid w:val="00643B46"/>
    <w:rsid w:val="00643BFF"/>
    <w:rsid w:val="006440F8"/>
    <w:rsid w:val="00644284"/>
    <w:rsid w:val="006443C2"/>
    <w:rsid w:val="0064452F"/>
    <w:rsid w:val="00644754"/>
    <w:rsid w:val="00644775"/>
    <w:rsid w:val="00644A48"/>
    <w:rsid w:val="00644C26"/>
    <w:rsid w:val="006450C1"/>
    <w:rsid w:val="00645167"/>
    <w:rsid w:val="006451A7"/>
    <w:rsid w:val="0064549E"/>
    <w:rsid w:val="00645654"/>
    <w:rsid w:val="006456DC"/>
    <w:rsid w:val="0064590C"/>
    <w:rsid w:val="00645A8D"/>
    <w:rsid w:val="00645B63"/>
    <w:rsid w:val="00645DC4"/>
    <w:rsid w:val="006465D2"/>
    <w:rsid w:val="00646609"/>
    <w:rsid w:val="006467F6"/>
    <w:rsid w:val="00646831"/>
    <w:rsid w:val="00646A0C"/>
    <w:rsid w:val="00646DEC"/>
    <w:rsid w:val="00646E20"/>
    <w:rsid w:val="00646ED0"/>
    <w:rsid w:val="006473DA"/>
    <w:rsid w:val="0064776B"/>
    <w:rsid w:val="006477B1"/>
    <w:rsid w:val="0064788B"/>
    <w:rsid w:val="006478D0"/>
    <w:rsid w:val="00647962"/>
    <w:rsid w:val="00650677"/>
    <w:rsid w:val="00650751"/>
    <w:rsid w:val="006507E9"/>
    <w:rsid w:val="00650A36"/>
    <w:rsid w:val="00650BC7"/>
    <w:rsid w:val="00650E04"/>
    <w:rsid w:val="0065103A"/>
    <w:rsid w:val="006510AE"/>
    <w:rsid w:val="00651256"/>
    <w:rsid w:val="0065133A"/>
    <w:rsid w:val="006513E0"/>
    <w:rsid w:val="00651648"/>
    <w:rsid w:val="0065172C"/>
    <w:rsid w:val="00651770"/>
    <w:rsid w:val="00651B01"/>
    <w:rsid w:val="00652107"/>
    <w:rsid w:val="00652599"/>
    <w:rsid w:val="00652601"/>
    <w:rsid w:val="00652F84"/>
    <w:rsid w:val="00652F98"/>
    <w:rsid w:val="00652FA1"/>
    <w:rsid w:val="0065304D"/>
    <w:rsid w:val="006534AB"/>
    <w:rsid w:val="00653ECA"/>
    <w:rsid w:val="00653ED7"/>
    <w:rsid w:val="006543B8"/>
    <w:rsid w:val="00654468"/>
    <w:rsid w:val="006544E2"/>
    <w:rsid w:val="00654668"/>
    <w:rsid w:val="006546FB"/>
    <w:rsid w:val="0065498A"/>
    <w:rsid w:val="00654AEB"/>
    <w:rsid w:val="00654BF2"/>
    <w:rsid w:val="00654C65"/>
    <w:rsid w:val="00654CFE"/>
    <w:rsid w:val="00654D9B"/>
    <w:rsid w:val="006552F8"/>
    <w:rsid w:val="00655377"/>
    <w:rsid w:val="006553E5"/>
    <w:rsid w:val="0065544A"/>
    <w:rsid w:val="006554C3"/>
    <w:rsid w:val="0065558A"/>
    <w:rsid w:val="006555E3"/>
    <w:rsid w:val="0065574D"/>
    <w:rsid w:val="0065598E"/>
    <w:rsid w:val="00655B90"/>
    <w:rsid w:val="00655CC0"/>
    <w:rsid w:val="00655F76"/>
    <w:rsid w:val="00656292"/>
    <w:rsid w:val="006563A9"/>
    <w:rsid w:val="006563D9"/>
    <w:rsid w:val="006564FD"/>
    <w:rsid w:val="0065657E"/>
    <w:rsid w:val="00656DAD"/>
    <w:rsid w:val="006574C4"/>
    <w:rsid w:val="006574F2"/>
    <w:rsid w:val="00657501"/>
    <w:rsid w:val="00657507"/>
    <w:rsid w:val="0065759A"/>
    <w:rsid w:val="00657605"/>
    <w:rsid w:val="00657782"/>
    <w:rsid w:val="006577FB"/>
    <w:rsid w:val="006578E3"/>
    <w:rsid w:val="0065799A"/>
    <w:rsid w:val="006579A2"/>
    <w:rsid w:val="006579B4"/>
    <w:rsid w:val="00657A9A"/>
    <w:rsid w:val="00657D81"/>
    <w:rsid w:val="00657DE5"/>
    <w:rsid w:val="00657F44"/>
    <w:rsid w:val="006601D7"/>
    <w:rsid w:val="00660391"/>
    <w:rsid w:val="0066045E"/>
    <w:rsid w:val="006604E8"/>
    <w:rsid w:val="006605F4"/>
    <w:rsid w:val="006607A5"/>
    <w:rsid w:val="00660AE7"/>
    <w:rsid w:val="00660C0C"/>
    <w:rsid w:val="00660EA3"/>
    <w:rsid w:val="00660ECF"/>
    <w:rsid w:val="006613B4"/>
    <w:rsid w:val="006614C7"/>
    <w:rsid w:val="00661732"/>
    <w:rsid w:val="00661D42"/>
    <w:rsid w:val="00661F2F"/>
    <w:rsid w:val="00661FBF"/>
    <w:rsid w:val="00662088"/>
    <w:rsid w:val="006627E8"/>
    <w:rsid w:val="00662844"/>
    <w:rsid w:val="00662C54"/>
    <w:rsid w:val="00662E7F"/>
    <w:rsid w:val="00663223"/>
    <w:rsid w:val="006636F3"/>
    <w:rsid w:val="00663731"/>
    <w:rsid w:val="00663A7E"/>
    <w:rsid w:val="00663EFC"/>
    <w:rsid w:val="00663F18"/>
    <w:rsid w:val="00663FED"/>
    <w:rsid w:val="0066418F"/>
    <w:rsid w:val="006642E5"/>
    <w:rsid w:val="006643D0"/>
    <w:rsid w:val="00664AA2"/>
    <w:rsid w:val="00664ED2"/>
    <w:rsid w:val="00664F18"/>
    <w:rsid w:val="006650E6"/>
    <w:rsid w:val="0066551B"/>
    <w:rsid w:val="0066558D"/>
    <w:rsid w:val="006655E8"/>
    <w:rsid w:val="00665870"/>
    <w:rsid w:val="006658A0"/>
    <w:rsid w:val="006658FE"/>
    <w:rsid w:val="006659B6"/>
    <w:rsid w:val="00665EFC"/>
    <w:rsid w:val="006660EC"/>
    <w:rsid w:val="006664A8"/>
    <w:rsid w:val="00666523"/>
    <w:rsid w:val="0066685A"/>
    <w:rsid w:val="00666866"/>
    <w:rsid w:val="0066686E"/>
    <w:rsid w:val="006669B3"/>
    <w:rsid w:val="00666C18"/>
    <w:rsid w:val="00667216"/>
    <w:rsid w:val="0066725C"/>
    <w:rsid w:val="00667582"/>
    <w:rsid w:val="006676BA"/>
    <w:rsid w:val="006679B4"/>
    <w:rsid w:val="00667D2D"/>
    <w:rsid w:val="00667D49"/>
    <w:rsid w:val="00667F57"/>
    <w:rsid w:val="0067021A"/>
    <w:rsid w:val="0067063E"/>
    <w:rsid w:val="006706E3"/>
    <w:rsid w:val="0067085E"/>
    <w:rsid w:val="0067090E"/>
    <w:rsid w:val="006716C9"/>
    <w:rsid w:val="0067193C"/>
    <w:rsid w:val="00671B5B"/>
    <w:rsid w:val="00671B5C"/>
    <w:rsid w:val="00671C03"/>
    <w:rsid w:val="00671EFC"/>
    <w:rsid w:val="00672079"/>
    <w:rsid w:val="006722C3"/>
    <w:rsid w:val="00672359"/>
    <w:rsid w:val="006727AB"/>
    <w:rsid w:val="00672B55"/>
    <w:rsid w:val="0067319B"/>
    <w:rsid w:val="006732D5"/>
    <w:rsid w:val="00673B65"/>
    <w:rsid w:val="00673BB1"/>
    <w:rsid w:val="00674265"/>
    <w:rsid w:val="00674268"/>
    <w:rsid w:val="0067476C"/>
    <w:rsid w:val="006747C0"/>
    <w:rsid w:val="00674D2B"/>
    <w:rsid w:val="00675657"/>
    <w:rsid w:val="0067580C"/>
    <w:rsid w:val="006759B4"/>
    <w:rsid w:val="00675D95"/>
    <w:rsid w:val="00675EB4"/>
    <w:rsid w:val="00676173"/>
    <w:rsid w:val="00676231"/>
    <w:rsid w:val="00676258"/>
    <w:rsid w:val="00676637"/>
    <w:rsid w:val="006766BF"/>
    <w:rsid w:val="00676B1E"/>
    <w:rsid w:val="00676BCE"/>
    <w:rsid w:val="00676BF4"/>
    <w:rsid w:val="00676DFF"/>
    <w:rsid w:val="0067703E"/>
    <w:rsid w:val="006770F0"/>
    <w:rsid w:val="00677206"/>
    <w:rsid w:val="0067755D"/>
    <w:rsid w:val="00677BFC"/>
    <w:rsid w:val="00677CAA"/>
    <w:rsid w:val="00677EF6"/>
    <w:rsid w:val="00680256"/>
    <w:rsid w:val="006803A4"/>
    <w:rsid w:val="00680407"/>
    <w:rsid w:val="00680495"/>
    <w:rsid w:val="006804AF"/>
    <w:rsid w:val="00680515"/>
    <w:rsid w:val="0068059C"/>
    <w:rsid w:val="006805BD"/>
    <w:rsid w:val="006807EC"/>
    <w:rsid w:val="00680D24"/>
    <w:rsid w:val="00680DC2"/>
    <w:rsid w:val="00680FCC"/>
    <w:rsid w:val="006810CA"/>
    <w:rsid w:val="00681299"/>
    <w:rsid w:val="00681328"/>
    <w:rsid w:val="006817E8"/>
    <w:rsid w:val="00681854"/>
    <w:rsid w:val="00681D15"/>
    <w:rsid w:val="00681DE6"/>
    <w:rsid w:val="00681F97"/>
    <w:rsid w:val="0068221D"/>
    <w:rsid w:val="006826D5"/>
    <w:rsid w:val="006829D9"/>
    <w:rsid w:val="00682B12"/>
    <w:rsid w:val="00682B45"/>
    <w:rsid w:val="00682C82"/>
    <w:rsid w:val="00682FB6"/>
    <w:rsid w:val="00683391"/>
    <w:rsid w:val="00683423"/>
    <w:rsid w:val="00683C84"/>
    <w:rsid w:val="00683D55"/>
    <w:rsid w:val="00683E2B"/>
    <w:rsid w:val="00684008"/>
    <w:rsid w:val="006842E0"/>
    <w:rsid w:val="006849D6"/>
    <w:rsid w:val="00684C14"/>
    <w:rsid w:val="00684D56"/>
    <w:rsid w:val="00684E54"/>
    <w:rsid w:val="00684F71"/>
    <w:rsid w:val="00685001"/>
    <w:rsid w:val="00685429"/>
    <w:rsid w:val="00685576"/>
    <w:rsid w:val="00685732"/>
    <w:rsid w:val="00685D0A"/>
    <w:rsid w:val="00685F03"/>
    <w:rsid w:val="006860B2"/>
    <w:rsid w:val="00686340"/>
    <w:rsid w:val="006864DE"/>
    <w:rsid w:val="006865B7"/>
    <w:rsid w:val="00686722"/>
    <w:rsid w:val="00686740"/>
    <w:rsid w:val="00686AFF"/>
    <w:rsid w:val="00686E04"/>
    <w:rsid w:val="00686FE2"/>
    <w:rsid w:val="006870B0"/>
    <w:rsid w:val="006871F2"/>
    <w:rsid w:val="006872CF"/>
    <w:rsid w:val="006875FE"/>
    <w:rsid w:val="00687708"/>
    <w:rsid w:val="0068773F"/>
    <w:rsid w:val="0068787D"/>
    <w:rsid w:val="006878D6"/>
    <w:rsid w:val="00687E6E"/>
    <w:rsid w:val="00687E76"/>
    <w:rsid w:val="00687E85"/>
    <w:rsid w:val="00687F30"/>
    <w:rsid w:val="00690053"/>
    <w:rsid w:val="00690263"/>
    <w:rsid w:val="00690AF4"/>
    <w:rsid w:val="00690C43"/>
    <w:rsid w:val="00690D5C"/>
    <w:rsid w:val="00690DEC"/>
    <w:rsid w:val="00690F10"/>
    <w:rsid w:val="006913C7"/>
    <w:rsid w:val="00691511"/>
    <w:rsid w:val="0069164F"/>
    <w:rsid w:val="00691D6F"/>
    <w:rsid w:val="00691DCE"/>
    <w:rsid w:val="00692561"/>
    <w:rsid w:val="0069293D"/>
    <w:rsid w:val="00692ACA"/>
    <w:rsid w:val="00692B6A"/>
    <w:rsid w:val="00692B73"/>
    <w:rsid w:val="00692CC9"/>
    <w:rsid w:val="00692F88"/>
    <w:rsid w:val="00693203"/>
    <w:rsid w:val="006937B2"/>
    <w:rsid w:val="00693949"/>
    <w:rsid w:val="00693D05"/>
    <w:rsid w:val="00694049"/>
    <w:rsid w:val="00694643"/>
    <w:rsid w:val="00694B33"/>
    <w:rsid w:val="00694EA4"/>
    <w:rsid w:val="00695348"/>
    <w:rsid w:val="006955F1"/>
    <w:rsid w:val="0069586A"/>
    <w:rsid w:val="00696556"/>
    <w:rsid w:val="0069664D"/>
    <w:rsid w:val="00696671"/>
    <w:rsid w:val="006966B2"/>
    <w:rsid w:val="0069680F"/>
    <w:rsid w:val="00696EE1"/>
    <w:rsid w:val="0069706B"/>
    <w:rsid w:val="00697086"/>
    <w:rsid w:val="006970D7"/>
    <w:rsid w:val="0069730D"/>
    <w:rsid w:val="00697637"/>
    <w:rsid w:val="006978F7"/>
    <w:rsid w:val="00697925"/>
    <w:rsid w:val="0069792F"/>
    <w:rsid w:val="00697995"/>
    <w:rsid w:val="00697A3B"/>
    <w:rsid w:val="00697BEA"/>
    <w:rsid w:val="00697E29"/>
    <w:rsid w:val="006A0039"/>
    <w:rsid w:val="006A06CD"/>
    <w:rsid w:val="006A093F"/>
    <w:rsid w:val="006A0D4B"/>
    <w:rsid w:val="006A0F9D"/>
    <w:rsid w:val="006A108D"/>
    <w:rsid w:val="006A10BA"/>
    <w:rsid w:val="006A1705"/>
    <w:rsid w:val="006A1765"/>
    <w:rsid w:val="006A1802"/>
    <w:rsid w:val="006A1B9C"/>
    <w:rsid w:val="006A1E76"/>
    <w:rsid w:val="006A21AE"/>
    <w:rsid w:val="006A293A"/>
    <w:rsid w:val="006A2BDB"/>
    <w:rsid w:val="006A2C20"/>
    <w:rsid w:val="006A2EEA"/>
    <w:rsid w:val="006A3227"/>
    <w:rsid w:val="006A3A5E"/>
    <w:rsid w:val="006A3B6C"/>
    <w:rsid w:val="006A3BAF"/>
    <w:rsid w:val="006A3D37"/>
    <w:rsid w:val="006A3D8D"/>
    <w:rsid w:val="006A3DA5"/>
    <w:rsid w:val="006A4006"/>
    <w:rsid w:val="006A41F7"/>
    <w:rsid w:val="006A426E"/>
    <w:rsid w:val="006A4272"/>
    <w:rsid w:val="006A43A2"/>
    <w:rsid w:val="006A43C8"/>
    <w:rsid w:val="006A442F"/>
    <w:rsid w:val="006A4599"/>
    <w:rsid w:val="006A45B8"/>
    <w:rsid w:val="006A462E"/>
    <w:rsid w:val="006A4758"/>
    <w:rsid w:val="006A47B2"/>
    <w:rsid w:val="006A47D6"/>
    <w:rsid w:val="006A4857"/>
    <w:rsid w:val="006A4A43"/>
    <w:rsid w:val="006A4B35"/>
    <w:rsid w:val="006A4D3F"/>
    <w:rsid w:val="006A51F5"/>
    <w:rsid w:val="006A526E"/>
    <w:rsid w:val="006A5308"/>
    <w:rsid w:val="006A584E"/>
    <w:rsid w:val="006A58CD"/>
    <w:rsid w:val="006A591A"/>
    <w:rsid w:val="006A5A01"/>
    <w:rsid w:val="006A5A74"/>
    <w:rsid w:val="006A5EDD"/>
    <w:rsid w:val="006A5F37"/>
    <w:rsid w:val="006A5FFE"/>
    <w:rsid w:val="006A651E"/>
    <w:rsid w:val="006A6B62"/>
    <w:rsid w:val="006A6C3B"/>
    <w:rsid w:val="006A6C7B"/>
    <w:rsid w:val="006A6E70"/>
    <w:rsid w:val="006A6FB5"/>
    <w:rsid w:val="006A71A9"/>
    <w:rsid w:val="006A73D2"/>
    <w:rsid w:val="006A7543"/>
    <w:rsid w:val="006A7865"/>
    <w:rsid w:val="006A7A6C"/>
    <w:rsid w:val="006A7C18"/>
    <w:rsid w:val="006A7C62"/>
    <w:rsid w:val="006A7CB5"/>
    <w:rsid w:val="006A7CCA"/>
    <w:rsid w:val="006B005E"/>
    <w:rsid w:val="006B009E"/>
    <w:rsid w:val="006B024F"/>
    <w:rsid w:val="006B070C"/>
    <w:rsid w:val="006B090F"/>
    <w:rsid w:val="006B0F0B"/>
    <w:rsid w:val="006B135C"/>
    <w:rsid w:val="006B135D"/>
    <w:rsid w:val="006B1F3A"/>
    <w:rsid w:val="006B1FCD"/>
    <w:rsid w:val="006B212D"/>
    <w:rsid w:val="006B22CF"/>
    <w:rsid w:val="006B2456"/>
    <w:rsid w:val="006B24A1"/>
    <w:rsid w:val="006B2839"/>
    <w:rsid w:val="006B2B20"/>
    <w:rsid w:val="006B2B75"/>
    <w:rsid w:val="006B2B96"/>
    <w:rsid w:val="006B2C5A"/>
    <w:rsid w:val="006B2C86"/>
    <w:rsid w:val="006B2CA5"/>
    <w:rsid w:val="006B300B"/>
    <w:rsid w:val="006B3034"/>
    <w:rsid w:val="006B3047"/>
    <w:rsid w:val="006B31FF"/>
    <w:rsid w:val="006B32BC"/>
    <w:rsid w:val="006B3387"/>
    <w:rsid w:val="006B353E"/>
    <w:rsid w:val="006B38D7"/>
    <w:rsid w:val="006B39B0"/>
    <w:rsid w:val="006B39B9"/>
    <w:rsid w:val="006B3B21"/>
    <w:rsid w:val="006B3BED"/>
    <w:rsid w:val="006B3ED7"/>
    <w:rsid w:val="006B40DD"/>
    <w:rsid w:val="006B4100"/>
    <w:rsid w:val="006B431D"/>
    <w:rsid w:val="006B4328"/>
    <w:rsid w:val="006B4353"/>
    <w:rsid w:val="006B4542"/>
    <w:rsid w:val="006B4722"/>
    <w:rsid w:val="006B47BC"/>
    <w:rsid w:val="006B4883"/>
    <w:rsid w:val="006B494C"/>
    <w:rsid w:val="006B4AE6"/>
    <w:rsid w:val="006B4D25"/>
    <w:rsid w:val="006B5051"/>
    <w:rsid w:val="006B5290"/>
    <w:rsid w:val="006B5504"/>
    <w:rsid w:val="006B57FD"/>
    <w:rsid w:val="006B5898"/>
    <w:rsid w:val="006B5D8D"/>
    <w:rsid w:val="006B60F2"/>
    <w:rsid w:val="006B6424"/>
    <w:rsid w:val="006B6434"/>
    <w:rsid w:val="006B6471"/>
    <w:rsid w:val="006B6D83"/>
    <w:rsid w:val="006B6E61"/>
    <w:rsid w:val="006B73A1"/>
    <w:rsid w:val="006B7499"/>
    <w:rsid w:val="006B79A3"/>
    <w:rsid w:val="006B7A22"/>
    <w:rsid w:val="006B7AA2"/>
    <w:rsid w:val="006B7D3E"/>
    <w:rsid w:val="006B7FBA"/>
    <w:rsid w:val="006C01EF"/>
    <w:rsid w:val="006C0225"/>
    <w:rsid w:val="006C048B"/>
    <w:rsid w:val="006C04AE"/>
    <w:rsid w:val="006C04CF"/>
    <w:rsid w:val="006C073C"/>
    <w:rsid w:val="006C0881"/>
    <w:rsid w:val="006C0CF8"/>
    <w:rsid w:val="006C0D67"/>
    <w:rsid w:val="006C0D75"/>
    <w:rsid w:val="006C1102"/>
    <w:rsid w:val="006C1611"/>
    <w:rsid w:val="006C19EA"/>
    <w:rsid w:val="006C215C"/>
    <w:rsid w:val="006C22C7"/>
    <w:rsid w:val="006C2498"/>
    <w:rsid w:val="006C2538"/>
    <w:rsid w:val="006C278A"/>
    <w:rsid w:val="006C29CC"/>
    <w:rsid w:val="006C2AB1"/>
    <w:rsid w:val="006C2CD6"/>
    <w:rsid w:val="006C3132"/>
    <w:rsid w:val="006C3160"/>
    <w:rsid w:val="006C3209"/>
    <w:rsid w:val="006C3373"/>
    <w:rsid w:val="006C37AC"/>
    <w:rsid w:val="006C3983"/>
    <w:rsid w:val="006C39E2"/>
    <w:rsid w:val="006C3D47"/>
    <w:rsid w:val="006C3E3E"/>
    <w:rsid w:val="006C3E65"/>
    <w:rsid w:val="006C3F2D"/>
    <w:rsid w:val="006C3F89"/>
    <w:rsid w:val="006C4065"/>
    <w:rsid w:val="006C44BB"/>
    <w:rsid w:val="006C47F0"/>
    <w:rsid w:val="006C4815"/>
    <w:rsid w:val="006C4AB7"/>
    <w:rsid w:val="006C4C54"/>
    <w:rsid w:val="006C4CEC"/>
    <w:rsid w:val="006C4D06"/>
    <w:rsid w:val="006C4D5C"/>
    <w:rsid w:val="006C5244"/>
    <w:rsid w:val="006C57FD"/>
    <w:rsid w:val="006C5A69"/>
    <w:rsid w:val="006C5C86"/>
    <w:rsid w:val="006C5CC5"/>
    <w:rsid w:val="006C61B6"/>
    <w:rsid w:val="006C6395"/>
    <w:rsid w:val="006C640C"/>
    <w:rsid w:val="006C6713"/>
    <w:rsid w:val="006C67BF"/>
    <w:rsid w:val="006C6EB6"/>
    <w:rsid w:val="006C70D7"/>
    <w:rsid w:val="006C734C"/>
    <w:rsid w:val="006C784E"/>
    <w:rsid w:val="006C78B5"/>
    <w:rsid w:val="006D0072"/>
    <w:rsid w:val="006D00FB"/>
    <w:rsid w:val="006D03A8"/>
    <w:rsid w:val="006D05D7"/>
    <w:rsid w:val="006D066F"/>
    <w:rsid w:val="006D0770"/>
    <w:rsid w:val="006D0772"/>
    <w:rsid w:val="006D0863"/>
    <w:rsid w:val="006D086C"/>
    <w:rsid w:val="006D0FB7"/>
    <w:rsid w:val="006D1026"/>
    <w:rsid w:val="006D12C3"/>
    <w:rsid w:val="006D13A5"/>
    <w:rsid w:val="006D1406"/>
    <w:rsid w:val="006D1467"/>
    <w:rsid w:val="006D1601"/>
    <w:rsid w:val="006D1A1B"/>
    <w:rsid w:val="006D1E12"/>
    <w:rsid w:val="006D1EA9"/>
    <w:rsid w:val="006D1F0E"/>
    <w:rsid w:val="006D2021"/>
    <w:rsid w:val="006D21B5"/>
    <w:rsid w:val="006D221E"/>
    <w:rsid w:val="006D228B"/>
    <w:rsid w:val="006D29B4"/>
    <w:rsid w:val="006D2F28"/>
    <w:rsid w:val="006D2F2C"/>
    <w:rsid w:val="006D2FA7"/>
    <w:rsid w:val="006D3058"/>
    <w:rsid w:val="006D3122"/>
    <w:rsid w:val="006D318D"/>
    <w:rsid w:val="006D31E8"/>
    <w:rsid w:val="006D364B"/>
    <w:rsid w:val="006D3848"/>
    <w:rsid w:val="006D3C0C"/>
    <w:rsid w:val="006D3D17"/>
    <w:rsid w:val="006D3F25"/>
    <w:rsid w:val="006D4034"/>
    <w:rsid w:val="006D43F5"/>
    <w:rsid w:val="006D44E7"/>
    <w:rsid w:val="006D4C70"/>
    <w:rsid w:val="006D504B"/>
    <w:rsid w:val="006D51EB"/>
    <w:rsid w:val="006D51F3"/>
    <w:rsid w:val="006D52DD"/>
    <w:rsid w:val="006D5564"/>
    <w:rsid w:val="006D63C1"/>
    <w:rsid w:val="006D67B0"/>
    <w:rsid w:val="006D69F0"/>
    <w:rsid w:val="006D6E12"/>
    <w:rsid w:val="006D6F15"/>
    <w:rsid w:val="006D78C0"/>
    <w:rsid w:val="006D7A3A"/>
    <w:rsid w:val="006D7B35"/>
    <w:rsid w:val="006D7C12"/>
    <w:rsid w:val="006D7F36"/>
    <w:rsid w:val="006E0018"/>
    <w:rsid w:val="006E0303"/>
    <w:rsid w:val="006E0662"/>
    <w:rsid w:val="006E07B4"/>
    <w:rsid w:val="006E0A47"/>
    <w:rsid w:val="006E0D7D"/>
    <w:rsid w:val="006E107E"/>
    <w:rsid w:val="006E1119"/>
    <w:rsid w:val="006E11B8"/>
    <w:rsid w:val="006E1222"/>
    <w:rsid w:val="006E132D"/>
    <w:rsid w:val="006E1414"/>
    <w:rsid w:val="006E155E"/>
    <w:rsid w:val="006E1732"/>
    <w:rsid w:val="006E1C3A"/>
    <w:rsid w:val="006E1C8C"/>
    <w:rsid w:val="006E1DC2"/>
    <w:rsid w:val="006E21C0"/>
    <w:rsid w:val="006E21C9"/>
    <w:rsid w:val="006E2343"/>
    <w:rsid w:val="006E29F1"/>
    <w:rsid w:val="006E2AD4"/>
    <w:rsid w:val="006E2B35"/>
    <w:rsid w:val="006E2B68"/>
    <w:rsid w:val="006E2D8E"/>
    <w:rsid w:val="006E2FC7"/>
    <w:rsid w:val="006E318C"/>
    <w:rsid w:val="006E32BA"/>
    <w:rsid w:val="006E3351"/>
    <w:rsid w:val="006E392C"/>
    <w:rsid w:val="006E3965"/>
    <w:rsid w:val="006E3DFF"/>
    <w:rsid w:val="006E3E73"/>
    <w:rsid w:val="006E3ECB"/>
    <w:rsid w:val="006E43D3"/>
    <w:rsid w:val="006E460C"/>
    <w:rsid w:val="006E4714"/>
    <w:rsid w:val="006E48BD"/>
    <w:rsid w:val="006E48C5"/>
    <w:rsid w:val="006E495B"/>
    <w:rsid w:val="006E4B93"/>
    <w:rsid w:val="006E4E84"/>
    <w:rsid w:val="006E5158"/>
    <w:rsid w:val="006E51B1"/>
    <w:rsid w:val="006E52B9"/>
    <w:rsid w:val="006E52D6"/>
    <w:rsid w:val="006E53BF"/>
    <w:rsid w:val="006E5487"/>
    <w:rsid w:val="006E54D6"/>
    <w:rsid w:val="006E54EB"/>
    <w:rsid w:val="006E55AB"/>
    <w:rsid w:val="006E5802"/>
    <w:rsid w:val="006E60D1"/>
    <w:rsid w:val="006E64AD"/>
    <w:rsid w:val="006E6B6D"/>
    <w:rsid w:val="006E6B72"/>
    <w:rsid w:val="006E6B7C"/>
    <w:rsid w:val="006E6CE3"/>
    <w:rsid w:val="006E6DF1"/>
    <w:rsid w:val="006E6EDD"/>
    <w:rsid w:val="006E6FAC"/>
    <w:rsid w:val="006E7415"/>
    <w:rsid w:val="006E7928"/>
    <w:rsid w:val="006E7CF6"/>
    <w:rsid w:val="006F0180"/>
    <w:rsid w:val="006F0325"/>
    <w:rsid w:val="006F0341"/>
    <w:rsid w:val="006F03F3"/>
    <w:rsid w:val="006F0498"/>
    <w:rsid w:val="006F04D9"/>
    <w:rsid w:val="006F0570"/>
    <w:rsid w:val="006F0655"/>
    <w:rsid w:val="006F06F1"/>
    <w:rsid w:val="006F0876"/>
    <w:rsid w:val="006F1220"/>
    <w:rsid w:val="006F1289"/>
    <w:rsid w:val="006F1339"/>
    <w:rsid w:val="006F14DB"/>
    <w:rsid w:val="006F1613"/>
    <w:rsid w:val="006F1835"/>
    <w:rsid w:val="006F189E"/>
    <w:rsid w:val="006F1D3B"/>
    <w:rsid w:val="006F1D40"/>
    <w:rsid w:val="006F1D52"/>
    <w:rsid w:val="006F1E83"/>
    <w:rsid w:val="006F1F50"/>
    <w:rsid w:val="006F226C"/>
    <w:rsid w:val="006F236F"/>
    <w:rsid w:val="006F2423"/>
    <w:rsid w:val="006F28BD"/>
    <w:rsid w:val="006F2938"/>
    <w:rsid w:val="006F2989"/>
    <w:rsid w:val="006F29BB"/>
    <w:rsid w:val="006F2A2B"/>
    <w:rsid w:val="006F2CE0"/>
    <w:rsid w:val="006F2EAE"/>
    <w:rsid w:val="006F2EE7"/>
    <w:rsid w:val="006F2EF0"/>
    <w:rsid w:val="006F3148"/>
    <w:rsid w:val="006F345D"/>
    <w:rsid w:val="006F3636"/>
    <w:rsid w:val="006F39CB"/>
    <w:rsid w:val="006F3B0F"/>
    <w:rsid w:val="006F3C0A"/>
    <w:rsid w:val="006F3F00"/>
    <w:rsid w:val="006F4092"/>
    <w:rsid w:val="006F4134"/>
    <w:rsid w:val="006F42AC"/>
    <w:rsid w:val="006F4352"/>
    <w:rsid w:val="006F43A5"/>
    <w:rsid w:val="006F44B2"/>
    <w:rsid w:val="006F4677"/>
    <w:rsid w:val="006F48C3"/>
    <w:rsid w:val="006F49AD"/>
    <w:rsid w:val="006F4ADA"/>
    <w:rsid w:val="006F4C5A"/>
    <w:rsid w:val="006F4D15"/>
    <w:rsid w:val="006F4DF3"/>
    <w:rsid w:val="006F533C"/>
    <w:rsid w:val="006F538D"/>
    <w:rsid w:val="006F53C6"/>
    <w:rsid w:val="006F571E"/>
    <w:rsid w:val="006F5B4A"/>
    <w:rsid w:val="006F5C95"/>
    <w:rsid w:val="006F5E1A"/>
    <w:rsid w:val="006F600D"/>
    <w:rsid w:val="006F60D6"/>
    <w:rsid w:val="006F6697"/>
    <w:rsid w:val="006F6793"/>
    <w:rsid w:val="006F6888"/>
    <w:rsid w:val="006F6BD1"/>
    <w:rsid w:val="006F7048"/>
    <w:rsid w:val="006F706C"/>
    <w:rsid w:val="006F71D2"/>
    <w:rsid w:val="006F7207"/>
    <w:rsid w:val="006F7378"/>
    <w:rsid w:val="006F7617"/>
    <w:rsid w:val="006F7A46"/>
    <w:rsid w:val="006F7FB9"/>
    <w:rsid w:val="0070006F"/>
    <w:rsid w:val="0070009D"/>
    <w:rsid w:val="007002A0"/>
    <w:rsid w:val="00700439"/>
    <w:rsid w:val="0070060A"/>
    <w:rsid w:val="0070065F"/>
    <w:rsid w:val="007006C5"/>
    <w:rsid w:val="007006C6"/>
    <w:rsid w:val="00700704"/>
    <w:rsid w:val="007009F7"/>
    <w:rsid w:val="00700BD1"/>
    <w:rsid w:val="00700BDB"/>
    <w:rsid w:val="00700E13"/>
    <w:rsid w:val="00700E30"/>
    <w:rsid w:val="00700F12"/>
    <w:rsid w:val="0070124F"/>
    <w:rsid w:val="0070127E"/>
    <w:rsid w:val="007012D9"/>
    <w:rsid w:val="0070139A"/>
    <w:rsid w:val="007014F7"/>
    <w:rsid w:val="00701D55"/>
    <w:rsid w:val="0070204B"/>
    <w:rsid w:val="0070229E"/>
    <w:rsid w:val="007023B8"/>
    <w:rsid w:val="00702410"/>
    <w:rsid w:val="007027D9"/>
    <w:rsid w:val="00702CD0"/>
    <w:rsid w:val="00702DFB"/>
    <w:rsid w:val="0070309F"/>
    <w:rsid w:val="0070315E"/>
    <w:rsid w:val="00703405"/>
    <w:rsid w:val="00703731"/>
    <w:rsid w:val="00703837"/>
    <w:rsid w:val="0070397D"/>
    <w:rsid w:val="00703A9E"/>
    <w:rsid w:val="00703BBE"/>
    <w:rsid w:val="00703F08"/>
    <w:rsid w:val="00704257"/>
    <w:rsid w:val="007044C2"/>
    <w:rsid w:val="007044E1"/>
    <w:rsid w:val="00704560"/>
    <w:rsid w:val="00704A7D"/>
    <w:rsid w:val="00704BF3"/>
    <w:rsid w:val="00704DC7"/>
    <w:rsid w:val="00704F2E"/>
    <w:rsid w:val="007050AB"/>
    <w:rsid w:val="007051C7"/>
    <w:rsid w:val="00705755"/>
    <w:rsid w:val="0070595B"/>
    <w:rsid w:val="007059AF"/>
    <w:rsid w:val="00705AA6"/>
    <w:rsid w:val="00705ABE"/>
    <w:rsid w:val="007062F2"/>
    <w:rsid w:val="0070630D"/>
    <w:rsid w:val="0070689D"/>
    <w:rsid w:val="007068B2"/>
    <w:rsid w:val="00706958"/>
    <w:rsid w:val="007069CC"/>
    <w:rsid w:val="00706A4E"/>
    <w:rsid w:val="00706A94"/>
    <w:rsid w:val="007078A0"/>
    <w:rsid w:val="00707926"/>
    <w:rsid w:val="00707B1E"/>
    <w:rsid w:val="00707C53"/>
    <w:rsid w:val="00707CDF"/>
    <w:rsid w:val="00707D63"/>
    <w:rsid w:val="0071026E"/>
    <w:rsid w:val="007102C8"/>
    <w:rsid w:val="00710640"/>
    <w:rsid w:val="00710678"/>
    <w:rsid w:val="007109C3"/>
    <w:rsid w:val="0071104F"/>
    <w:rsid w:val="007111A4"/>
    <w:rsid w:val="007115B8"/>
    <w:rsid w:val="00711923"/>
    <w:rsid w:val="0071199C"/>
    <w:rsid w:val="00711B56"/>
    <w:rsid w:val="00711F16"/>
    <w:rsid w:val="00711FBC"/>
    <w:rsid w:val="00711FC0"/>
    <w:rsid w:val="0071203B"/>
    <w:rsid w:val="00712067"/>
    <w:rsid w:val="0071209E"/>
    <w:rsid w:val="007120FB"/>
    <w:rsid w:val="0071242E"/>
    <w:rsid w:val="0071256E"/>
    <w:rsid w:val="007128BB"/>
    <w:rsid w:val="00712972"/>
    <w:rsid w:val="007129A3"/>
    <w:rsid w:val="00712A0D"/>
    <w:rsid w:val="00712DEA"/>
    <w:rsid w:val="00712E3B"/>
    <w:rsid w:val="00712E69"/>
    <w:rsid w:val="007131BC"/>
    <w:rsid w:val="007133BB"/>
    <w:rsid w:val="007136AB"/>
    <w:rsid w:val="007136FF"/>
    <w:rsid w:val="0071372E"/>
    <w:rsid w:val="007139E6"/>
    <w:rsid w:val="00713A86"/>
    <w:rsid w:val="00713BAA"/>
    <w:rsid w:val="00713CD8"/>
    <w:rsid w:val="00713E8A"/>
    <w:rsid w:val="00713EAF"/>
    <w:rsid w:val="007143CE"/>
    <w:rsid w:val="007146F7"/>
    <w:rsid w:val="007147A4"/>
    <w:rsid w:val="007148AD"/>
    <w:rsid w:val="00714A6A"/>
    <w:rsid w:val="00714F4D"/>
    <w:rsid w:val="0071510D"/>
    <w:rsid w:val="00715538"/>
    <w:rsid w:val="0071629F"/>
    <w:rsid w:val="007162AA"/>
    <w:rsid w:val="007166F6"/>
    <w:rsid w:val="0071676C"/>
    <w:rsid w:val="0071696B"/>
    <w:rsid w:val="007169E7"/>
    <w:rsid w:val="00716CA9"/>
    <w:rsid w:val="00717127"/>
    <w:rsid w:val="007172D6"/>
    <w:rsid w:val="0071732D"/>
    <w:rsid w:val="00717663"/>
    <w:rsid w:val="00717862"/>
    <w:rsid w:val="00717C2F"/>
    <w:rsid w:val="00717C93"/>
    <w:rsid w:val="00717DB0"/>
    <w:rsid w:val="00720269"/>
    <w:rsid w:val="0072038F"/>
    <w:rsid w:val="00720426"/>
    <w:rsid w:val="00720689"/>
    <w:rsid w:val="007210AD"/>
    <w:rsid w:val="00721181"/>
    <w:rsid w:val="007211AF"/>
    <w:rsid w:val="007212DA"/>
    <w:rsid w:val="0072131D"/>
    <w:rsid w:val="0072153D"/>
    <w:rsid w:val="007215BE"/>
    <w:rsid w:val="00721662"/>
    <w:rsid w:val="007217C7"/>
    <w:rsid w:val="00721C24"/>
    <w:rsid w:val="00722097"/>
    <w:rsid w:val="0072274A"/>
    <w:rsid w:val="00722776"/>
    <w:rsid w:val="00722968"/>
    <w:rsid w:val="00722AC7"/>
    <w:rsid w:val="00722F56"/>
    <w:rsid w:val="00723265"/>
    <w:rsid w:val="00723275"/>
    <w:rsid w:val="0072332A"/>
    <w:rsid w:val="00723582"/>
    <w:rsid w:val="00723715"/>
    <w:rsid w:val="00723A57"/>
    <w:rsid w:val="00723B81"/>
    <w:rsid w:val="00723F91"/>
    <w:rsid w:val="007240B6"/>
    <w:rsid w:val="007244BB"/>
    <w:rsid w:val="007246A9"/>
    <w:rsid w:val="0072476D"/>
    <w:rsid w:val="007247F1"/>
    <w:rsid w:val="00724A0D"/>
    <w:rsid w:val="00724B9E"/>
    <w:rsid w:val="00724FCE"/>
    <w:rsid w:val="007250A9"/>
    <w:rsid w:val="007250BE"/>
    <w:rsid w:val="0072517E"/>
    <w:rsid w:val="0072528D"/>
    <w:rsid w:val="007253DA"/>
    <w:rsid w:val="00725510"/>
    <w:rsid w:val="00725718"/>
    <w:rsid w:val="0072591A"/>
    <w:rsid w:val="007259A1"/>
    <w:rsid w:val="00725B1A"/>
    <w:rsid w:val="00725BC3"/>
    <w:rsid w:val="00726656"/>
    <w:rsid w:val="00726737"/>
    <w:rsid w:val="00726D9D"/>
    <w:rsid w:val="00726EF0"/>
    <w:rsid w:val="00726FB5"/>
    <w:rsid w:val="007271F9"/>
    <w:rsid w:val="007273FE"/>
    <w:rsid w:val="00727467"/>
    <w:rsid w:val="007275F2"/>
    <w:rsid w:val="0072787D"/>
    <w:rsid w:val="007279D8"/>
    <w:rsid w:val="00727CC8"/>
    <w:rsid w:val="00727D5D"/>
    <w:rsid w:val="007307CC"/>
    <w:rsid w:val="00730919"/>
    <w:rsid w:val="00730B6B"/>
    <w:rsid w:val="00730D62"/>
    <w:rsid w:val="00730E26"/>
    <w:rsid w:val="00730EAD"/>
    <w:rsid w:val="00730F37"/>
    <w:rsid w:val="00730FA6"/>
    <w:rsid w:val="007310E5"/>
    <w:rsid w:val="007315A4"/>
    <w:rsid w:val="007318C5"/>
    <w:rsid w:val="00731AC4"/>
    <w:rsid w:val="00732386"/>
    <w:rsid w:val="007325D3"/>
    <w:rsid w:val="007327AD"/>
    <w:rsid w:val="007327CA"/>
    <w:rsid w:val="00732953"/>
    <w:rsid w:val="00732C14"/>
    <w:rsid w:val="00733033"/>
    <w:rsid w:val="00733070"/>
    <w:rsid w:val="007334F3"/>
    <w:rsid w:val="00734063"/>
    <w:rsid w:val="007347A8"/>
    <w:rsid w:val="00734848"/>
    <w:rsid w:val="00734A59"/>
    <w:rsid w:val="00734AC5"/>
    <w:rsid w:val="0073594A"/>
    <w:rsid w:val="0073599A"/>
    <w:rsid w:val="00735A0B"/>
    <w:rsid w:val="00735A9E"/>
    <w:rsid w:val="00735B36"/>
    <w:rsid w:val="00735B6D"/>
    <w:rsid w:val="00735DF1"/>
    <w:rsid w:val="00735E89"/>
    <w:rsid w:val="00735EDF"/>
    <w:rsid w:val="00735FAD"/>
    <w:rsid w:val="0073638C"/>
    <w:rsid w:val="0073661A"/>
    <w:rsid w:val="007366B0"/>
    <w:rsid w:val="00736A53"/>
    <w:rsid w:val="00736CDF"/>
    <w:rsid w:val="00736D64"/>
    <w:rsid w:val="00737229"/>
    <w:rsid w:val="00737851"/>
    <w:rsid w:val="00737857"/>
    <w:rsid w:val="00737B91"/>
    <w:rsid w:val="00737BC4"/>
    <w:rsid w:val="00737C0C"/>
    <w:rsid w:val="00737C11"/>
    <w:rsid w:val="00737D41"/>
    <w:rsid w:val="00737E77"/>
    <w:rsid w:val="00737F23"/>
    <w:rsid w:val="00737F3D"/>
    <w:rsid w:val="00737FF5"/>
    <w:rsid w:val="007402D7"/>
    <w:rsid w:val="00740518"/>
    <w:rsid w:val="00740615"/>
    <w:rsid w:val="00740802"/>
    <w:rsid w:val="0074080B"/>
    <w:rsid w:val="00740E7B"/>
    <w:rsid w:val="00741156"/>
    <w:rsid w:val="007415CF"/>
    <w:rsid w:val="00741606"/>
    <w:rsid w:val="0074169E"/>
    <w:rsid w:val="007416A9"/>
    <w:rsid w:val="00741825"/>
    <w:rsid w:val="00741860"/>
    <w:rsid w:val="00741B84"/>
    <w:rsid w:val="00741FB9"/>
    <w:rsid w:val="007420A1"/>
    <w:rsid w:val="007422A7"/>
    <w:rsid w:val="0074230D"/>
    <w:rsid w:val="00742324"/>
    <w:rsid w:val="007423A5"/>
    <w:rsid w:val="007424BB"/>
    <w:rsid w:val="0074259F"/>
    <w:rsid w:val="007425B0"/>
    <w:rsid w:val="00742730"/>
    <w:rsid w:val="00742AAB"/>
    <w:rsid w:val="00742E62"/>
    <w:rsid w:val="007436B8"/>
    <w:rsid w:val="0074371F"/>
    <w:rsid w:val="00743A0E"/>
    <w:rsid w:val="00743AA0"/>
    <w:rsid w:val="00743DE2"/>
    <w:rsid w:val="00744667"/>
    <w:rsid w:val="00744D1C"/>
    <w:rsid w:val="00744DCD"/>
    <w:rsid w:val="00744EF1"/>
    <w:rsid w:val="00744F2B"/>
    <w:rsid w:val="00744FCC"/>
    <w:rsid w:val="007450CF"/>
    <w:rsid w:val="007451E6"/>
    <w:rsid w:val="0074534E"/>
    <w:rsid w:val="0074549B"/>
    <w:rsid w:val="007454B3"/>
    <w:rsid w:val="00745676"/>
    <w:rsid w:val="0074593E"/>
    <w:rsid w:val="00745F43"/>
    <w:rsid w:val="00745F98"/>
    <w:rsid w:val="007461B1"/>
    <w:rsid w:val="007461DC"/>
    <w:rsid w:val="00746508"/>
    <w:rsid w:val="00746580"/>
    <w:rsid w:val="007465CB"/>
    <w:rsid w:val="007466BF"/>
    <w:rsid w:val="007466CC"/>
    <w:rsid w:val="007467C6"/>
    <w:rsid w:val="00746B04"/>
    <w:rsid w:val="00746B75"/>
    <w:rsid w:val="00746BC1"/>
    <w:rsid w:val="00746D3E"/>
    <w:rsid w:val="007471DA"/>
    <w:rsid w:val="0074733E"/>
    <w:rsid w:val="00747392"/>
    <w:rsid w:val="007473E2"/>
    <w:rsid w:val="00747B45"/>
    <w:rsid w:val="00747B7C"/>
    <w:rsid w:val="00747CBE"/>
    <w:rsid w:val="00747D1D"/>
    <w:rsid w:val="00747E1C"/>
    <w:rsid w:val="00750034"/>
    <w:rsid w:val="007507BD"/>
    <w:rsid w:val="007507E9"/>
    <w:rsid w:val="0075081F"/>
    <w:rsid w:val="00750839"/>
    <w:rsid w:val="00750A9B"/>
    <w:rsid w:val="00750C1E"/>
    <w:rsid w:val="00750EF2"/>
    <w:rsid w:val="007510D0"/>
    <w:rsid w:val="00751135"/>
    <w:rsid w:val="00751383"/>
    <w:rsid w:val="007513E9"/>
    <w:rsid w:val="00751457"/>
    <w:rsid w:val="00751662"/>
    <w:rsid w:val="007519E2"/>
    <w:rsid w:val="00751A2A"/>
    <w:rsid w:val="00751C7F"/>
    <w:rsid w:val="00751D36"/>
    <w:rsid w:val="00751F61"/>
    <w:rsid w:val="007520C3"/>
    <w:rsid w:val="0075264D"/>
    <w:rsid w:val="0075273D"/>
    <w:rsid w:val="00752813"/>
    <w:rsid w:val="007528A2"/>
    <w:rsid w:val="007530AA"/>
    <w:rsid w:val="0075320A"/>
    <w:rsid w:val="007535C5"/>
    <w:rsid w:val="007539AE"/>
    <w:rsid w:val="00753B97"/>
    <w:rsid w:val="00753C9D"/>
    <w:rsid w:val="00753DBD"/>
    <w:rsid w:val="00753E7A"/>
    <w:rsid w:val="00753E7C"/>
    <w:rsid w:val="00753EB5"/>
    <w:rsid w:val="00754252"/>
    <w:rsid w:val="00754476"/>
    <w:rsid w:val="0075454F"/>
    <w:rsid w:val="007546F9"/>
    <w:rsid w:val="0075470C"/>
    <w:rsid w:val="007549CB"/>
    <w:rsid w:val="00754ADE"/>
    <w:rsid w:val="00754EE1"/>
    <w:rsid w:val="007555B8"/>
    <w:rsid w:val="007557E6"/>
    <w:rsid w:val="0075589B"/>
    <w:rsid w:val="00755A02"/>
    <w:rsid w:val="00755A95"/>
    <w:rsid w:val="00755AF7"/>
    <w:rsid w:val="00755B96"/>
    <w:rsid w:val="00755CE4"/>
    <w:rsid w:val="00755DB8"/>
    <w:rsid w:val="00755FA5"/>
    <w:rsid w:val="00756325"/>
    <w:rsid w:val="007566A8"/>
    <w:rsid w:val="007567A6"/>
    <w:rsid w:val="0075698F"/>
    <w:rsid w:val="00756B5C"/>
    <w:rsid w:val="00756C82"/>
    <w:rsid w:val="00756DA4"/>
    <w:rsid w:val="00757069"/>
    <w:rsid w:val="00757124"/>
    <w:rsid w:val="00757B87"/>
    <w:rsid w:val="00757C6F"/>
    <w:rsid w:val="00757D05"/>
    <w:rsid w:val="00757FA8"/>
    <w:rsid w:val="00760026"/>
    <w:rsid w:val="0076073E"/>
    <w:rsid w:val="00760D27"/>
    <w:rsid w:val="00760D2B"/>
    <w:rsid w:val="007612A0"/>
    <w:rsid w:val="0076141B"/>
    <w:rsid w:val="007617FB"/>
    <w:rsid w:val="00761810"/>
    <w:rsid w:val="00761C42"/>
    <w:rsid w:val="00762A4D"/>
    <w:rsid w:val="00762E45"/>
    <w:rsid w:val="00762EDF"/>
    <w:rsid w:val="00762F64"/>
    <w:rsid w:val="00763056"/>
    <w:rsid w:val="00763253"/>
    <w:rsid w:val="007633A1"/>
    <w:rsid w:val="00763541"/>
    <w:rsid w:val="007635BC"/>
    <w:rsid w:val="007635F5"/>
    <w:rsid w:val="007643AD"/>
    <w:rsid w:val="00764547"/>
    <w:rsid w:val="00764662"/>
    <w:rsid w:val="007646FA"/>
    <w:rsid w:val="00764706"/>
    <w:rsid w:val="007649FE"/>
    <w:rsid w:val="00764A09"/>
    <w:rsid w:val="00764ADF"/>
    <w:rsid w:val="00764B48"/>
    <w:rsid w:val="00764D08"/>
    <w:rsid w:val="00764DC0"/>
    <w:rsid w:val="00764E56"/>
    <w:rsid w:val="00764FCE"/>
    <w:rsid w:val="0076566A"/>
    <w:rsid w:val="00765722"/>
    <w:rsid w:val="00765900"/>
    <w:rsid w:val="007659E0"/>
    <w:rsid w:val="00765B98"/>
    <w:rsid w:val="00765F8A"/>
    <w:rsid w:val="00766101"/>
    <w:rsid w:val="00766138"/>
    <w:rsid w:val="00766358"/>
    <w:rsid w:val="00766512"/>
    <w:rsid w:val="007666B4"/>
    <w:rsid w:val="007669FA"/>
    <w:rsid w:val="00766B06"/>
    <w:rsid w:val="00766E12"/>
    <w:rsid w:val="0076728F"/>
    <w:rsid w:val="0076761E"/>
    <w:rsid w:val="0076769D"/>
    <w:rsid w:val="00767AA7"/>
    <w:rsid w:val="00767B65"/>
    <w:rsid w:val="007703FF"/>
    <w:rsid w:val="0077046E"/>
    <w:rsid w:val="007709A9"/>
    <w:rsid w:val="007709D7"/>
    <w:rsid w:val="007709E4"/>
    <w:rsid w:val="00770C4B"/>
    <w:rsid w:val="007711C3"/>
    <w:rsid w:val="00771BB9"/>
    <w:rsid w:val="00771BCD"/>
    <w:rsid w:val="00771FE9"/>
    <w:rsid w:val="007721E2"/>
    <w:rsid w:val="0077282C"/>
    <w:rsid w:val="007728C0"/>
    <w:rsid w:val="00772947"/>
    <w:rsid w:val="00772958"/>
    <w:rsid w:val="00772CB5"/>
    <w:rsid w:val="00772DD8"/>
    <w:rsid w:val="00772DFA"/>
    <w:rsid w:val="00772E29"/>
    <w:rsid w:val="00772F07"/>
    <w:rsid w:val="00772F79"/>
    <w:rsid w:val="007732BA"/>
    <w:rsid w:val="007736C9"/>
    <w:rsid w:val="00773749"/>
    <w:rsid w:val="007737C2"/>
    <w:rsid w:val="007737C6"/>
    <w:rsid w:val="007739C3"/>
    <w:rsid w:val="00773E5D"/>
    <w:rsid w:val="00773FA3"/>
    <w:rsid w:val="007744B6"/>
    <w:rsid w:val="00774666"/>
    <w:rsid w:val="00774729"/>
    <w:rsid w:val="0077485D"/>
    <w:rsid w:val="007749E7"/>
    <w:rsid w:val="00774B1D"/>
    <w:rsid w:val="00774CB3"/>
    <w:rsid w:val="00774DA0"/>
    <w:rsid w:val="00774E93"/>
    <w:rsid w:val="007755FA"/>
    <w:rsid w:val="00775A32"/>
    <w:rsid w:val="00775F4A"/>
    <w:rsid w:val="007765FA"/>
    <w:rsid w:val="00776630"/>
    <w:rsid w:val="0077670E"/>
    <w:rsid w:val="0077699F"/>
    <w:rsid w:val="00776EFA"/>
    <w:rsid w:val="0077702A"/>
    <w:rsid w:val="00777426"/>
    <w:rsid w:val="007778FE"/>
    <w:rsid w:val="00777975"/>
    <w:rsid w:val="00777BA6"/>
    <w:rsid w:val="00777C0B"/>
    <w:rsid w:val="00777CB8"/>
    <w:rsid w:val="00777D3E"/>
    <w:rsid w:val="00777E5D"/>
    <w:rsid w:val="0078009C"/>
    <w:rsid w:val="00780182"/>
    <w:rsid w:val="007801EC"/>
    <w:rsid w:val="00780293"/>
    <w:rsid w:val="00780321"/>
    <w:rsid w:val="00780509"/>
    <w:rsid w:val="0078065F"/>
    <w:rsid w:val="007806A0"/>
    <w:rsid w:val="00780A40"/>
    <w:rsid w:val="0078100D"/>
    <w:rsid w:val="00781298"/>
    <w:rsid w:val="00781461"/>
    <w:rsid w:val="00781877"/>
    <w:rsid w:val="007819D9"/>
    <w:rsid w:val="00781ADC"/>
    <w:rsid w:val="00781CBF"/>
    <w:rsid w:val="00781FC1"/>
    <w:rsid w:val="00781FDF"/>
    <w:rsid w:val="00782181"/>
    <w:rsid w:val="0078244D"/>
    <w:rsid w:val="007827E7"/>
    <w:rsid w:val="00782951"/>
    <w:rsid w:val="00782A18"/>
    <w:rsid w:val="00782B01"/>
    <w:rsid w:val="00782D92"/>
    <w:rsid w:val="00782F23"/>
    <w:rsid w:val="00783003"/>
    <w:rsid w:val="00783045"/>
    <w:rsid w:val="007830DE"/>
    <w:rsid w:val="00783542"/>
    <w:rsid w:val="007835F4"/>
    <w:rsid w:val="007836C4"/>
    <w:rsid w:val="00783772"/>
    <w:rsid w:val="00784213"/>
    <w:rsid w:val="007842C5"/>
    <w:rsid w:val="00784300"/>
    <w:rsid w:val="007843F7"/>
    <w:rsid w:val="00784411"/>
    <w:rsid w:val="00784479"/>
    <w:rsid w:val="0078467D"/>
    <w:rsid w:val="007846D3"/>
    <w:rsid w:val="0078475E"/>
    <w:rsid w:val="00784DE4"/>
    <w:rsid w:val="00784F7D"/>
    <w:rsid w:val="0078502F"/>
    <w:rsid w:val="0078520D"/>
    <w:rsid w:val="007853CD"/>
    <w:rsid w:val="007853E5"/>
    <w:rsid w:val="007854D3"/>
    <w:rsid w:val="00785623"/>
    <w:rsid w:val="00785BA2"/>
    <w:rsid w:val="00785C4D"/>
    <w:rsid w:val="00785C8E"/>
    <w:rsid w:val="00785CD2"/>
    <w:rsid w:val="00785CFF"/>
    <w:rsid w:val="00785E12"/>
    <w:rsid w:val="00785F86"/>
    <w:rsid w:val="0078694B"/>
    <w:rsid w:val="00786A75"/>
    <w:rsid w:val="00786A86"/>
    <w:rsid w:val="00786D98"/>
    <w:rsid w:val="00786DC2"/>
    <w:rsid w:val="007870C8"/>
    <w:rsid w:val="007873DC"/>
    <w:rsid w:val="007877C3"/>
    <w:rsid w:val="00787BB5"/>
    <w:rsid w:val="00787D17"/>
    <w:rsid w:val="00787EF7"/>
    <w:rsid w:val="0079030E"/>
    <w:rsid w:val="00790868"/>
    <w:rsid w:val="007910A0"/>
    <w:rsid w:val="007910B7"/>
    <w:rsid w:val="00791297"/>
    <w:rsid w:val="007914BD"/>
    <w:rsid w:val="007916AD"/>
    <w:rsid w:val="007919D2"/>
    <w:rsid w:val="00791BDB"/>
    <w:rsid w:val="00791DD9"/>
    <w:rsid w:val="00791E13"/>
    <w:rsid w:val="00792075"/>
    <w:rsid w:val="007922D2"/>
    <w:rsid w:val="00792362"/>
    <w:rsid w:val="007923AE"/>
    <w:rsid w:val="007924B1"/>
    <w:rsid w:val="007925A2"/>
    <w:rsid w:val="00792AC2"/>
    <w:rsid w:val="00792B88"/>
    <w:rsid w:val="00792BEE"/>
    <w:rsid w:val="00792BF8"/>
    <w:rsid w:val="00792CF9"/>
    <w:rsid w:val="00792EA9"/>
    <w:rsid w:val="00792EC4"/>
    <w:rsid w:val="007933EC"/>
    <w:rsid w:val="0079359F"/>
    <w:rsid w:val="007936D2"/>
    <w:rsid w:val="00793DA7"/>
    <w:rsid w:val="00793F4A"/>
    <w:rsid w:val="007946B9"/>
    <w:rsid w:val="00794A24"/>
    <w:rsid w:val="00794ADA"/>
    <w:rsid w:val="00794BA6"/>
    <w:rsid w:val="00794C47"/>
    <w:rsid w:val="00794C58"/>
    <w:rsid w:val="00794CFC"/>
    <w:rsid w:val="00794FDD"/>
    <w:rsid w:val="0079515C"/>
    <w:rsid w:val="00795241"/>
    <w:rsid w:val="0079525F"/>
    <w:rsid w:val="007952E1"/>
    <w:rsid w:val="00795378"/>
    <w:rsid w:val="00795443"/>
    <w:rsid w:val="00795554"/>
    <w:rsid w:val="00795960"/>
    <w:rsid w:val="00795E50"/>
    <w:rsid w:val="00796089"/>
    <w:rsid w:val="007965AB"/>
    <w:rsid w:val="00796722"/>
    <w:rsid w:val="00796936"/>
    <w:rsid w:val="00796937"/>
    <w:rsid w:val="00797071"/>
    <w:rsid w:val="0079708F"/>
    <w:rsid w:val="0079720B"/>
    <w:rsid w:val="0079732C"/>
    <w:rsid w:val="00797415"/>
    <w:rsid w:val="00797B1F"/>
    <w:rsid w:val="00797B82"/>
    <w:rsid w:val="00797C45"/>
    <w:rsid w:val="00797CAF"/>
    <w:rsid w:val="00797E64"/>
    <w:rsid w:val="00797F19"/>
    <w:rsid w:val="007A0061"/>
    <w:rsid w:val="007A00C4"/>
    <w:rsid w:val="007A00D6"/>
    <w:rsid w:val="007A0302"/>
    <w:rsid w:val="007A03AE"/>
    <w:rsid w:val="007A0BAE"/>
    <w:rsid w:val="007A0FB6"/>
    <w:rsid w:val="007A0FF8"/>
    <w:rsid w:val="007A10ED"/>
    <w:rsid w:val="007A13B4"/>
    <w:rsid w:val="007A17BE"/>
    <w:rsid w:val="007A188A"/>
    <w:rsid w:val="007A18E8"/>
    <w:rsid w:val="007A1C94"/>
    <w:rsid w:val="007A1FD8"/>
    <w:rsid w:val="007A207D"/>
    <w:rsid w:val="007A25A8"/>
    <w:rsid w:val="007A29BC"/>
    <w:rsid w:val="007A2F6B"/>
    <w:rsid w:val="007A304B"/>
    <w:rsid w:val="007A30F0"/>
    <w:rsid w:val="007A32BC"/>
    <w:rsid w:val="007A375C"/>
    <w:rsid w:val="007A38D2"/>
    <w:rsid w:val="007A3F79"/>
    <w:rsid w:val="007A3FD5"/>
    <w:rsid w:val="007A4253"/>
    <w:rsid w:val="007A4485"/>
    <w:rsid w:val="007A4691"/>
    <w:rsid w:val="007A4906"/>
    <w:rsid w:val="007A4B69"/>
    <w:rsid w:val="007A4D88"/>
    <w:rsid w:val="007A4F04"/>
    <w:rsid w:val="007A5194"/>
    <w:rsid w:val="007A55BF"/>
    <w:rsid w:val="007A56C8"/>
    <w:rsid w:val="007A5709"/>
    <w:rsid w:val="007A5994"/>
    <w:rsid w:val="007A5B93"/>
    <w:rsid w:val="007A5F65"/>
    <w:rsid w:val="007A600F"/>
    <w:rsid w:val="007A6328"/>
    <w:rsid w:val="007A644C"/>
    <w:rsid w:val="007A64E3"/>
    <w:rsid w:val="007A6510"/>
    <w:rsid w:val="007A6550"/>
    <w:rsid w:val="007A6563"/>
    <w:rsid w:val="007A685C"/>
    <w:rsid w:val="007A6A73"/>
    <w:rsid w:val="007A6B9E"/>
    <w:rsid w:val="007A6F61"/>
    <w:rsid w:val="007A70D9"/>
    <w:rsid w:val="007A719B"/>
    <w:rsid w:val="007A7201"/>
    <w:rsid w:val="007A7349"/>
    <w:rsid w:val="007A7528"/>
    <w:rsid w:val="007A774D"/>
    <w:rsid w:val="007A7798"/>
    <w:rsid w:val="007A7880"/>
    <w:rsid w:val="007A7E80"/>
    <w:rsid w:val="007A7E95"/>
    <w:rsid w:val="007A7EE1"/>
    <w:rsid w:val="007A7F5D"/>
    <w:rsid w:val="007B0255"/>
    <w:rsid w:val="007B029C"/>
    <w:rsid w:val="007B05CD"/>
    <w:rsid w:val="007B0714"/>
    <w:rsid w:val="007B0C06"/>
    <w:rsid w:val="007B0FE3"/>
    <w:rsid w:val="007B14BD"/>
    <w:rsid w:val="007B14D3"/>
    <w:rsid w:val="007B157C"/>
    <w:rsid w:val="007B1A4B"/>
    <w:rsid w:val="007B1AA5"/>
    <w:rsid w:val="007B1E5F"/>
    <w:rsid w:val="007B22A6"/>
    <w:rsid w:val="007B233D"/>
    <w:rsid w:val="007B24B3"/>
    <w:rsid w:val="007B2677"/>
    <w:rsid w:val="007B26CC"/>
    <w:rsid w:val="007B27D5"/>
    <w:rsid w:val="007B2D2D"/>
    <w:rsid w:val="007B30C5"/>
    <w:rsid w:val="007B3124"/>
    <w:rsid w:val="007B33D3"/>
    <w:rsid w:val="007B349B"/>
    <w:rsid w:val="007B3557"/>
    <w:rsid w:val="007B374E"/>
    <w:rsid w:val="007B37A6"/>
    <w:rsid w:val="007B3A57"/>
    <w:rsid w:val="007B3A98"/>
    <w:rsid w:val="007B3C72"/>
    <w:rsid w:val="007B3DDD"/>
    <w:rsid w:val="007B3FEC"/>
    <w:rsid w:val="007B406B"/>
    <w:rsid w:val="007B4130"/>
    <w:rsid w:val="007B477B"/>
    <w:rsid w:val="007B4AE8"/>
    <w:rsid w:val="007B4BF9"/>
    <w:rsid w:val="007B529E"/>
    <w:rsid w:val="007B57CC"/>
    <w:rsid w:val="007B57D3"/>
    <w:rsid w:val="007B591B"/>
    <w:rsid w:val="007B5940"/>
    <w:rsid w:val="007B5AD3"/>
    <w:rsid w:val="007B5AFB"/>
    <w:rsid w:val="007B5C3D"/>
    <w:rsid w:val="007B5FFE"/>
    <w:rsid w:val="007B600D"/>
    <w:rsid w:val="007B6335"/>
    <w:rsid w:val="007B6339"/>
    <w:rsid w:val="007B64A6"/>
    <w:rsid w:val="007B6506"/>
    <w:rsid w:val="007B6713"/>
    <w:rsid w:val="007B6B63"/>
    <w:rsid w:val="007B735C"/>
    <w:rsid w:val="007B798C"/>
    <w:rsid w:val="007B7F7D"/>
    <w:rsid w:val="007C00BF"/>
    <w:rsid w:val="007C01D4"/>
    <w:rsid w:val="007C02E5"/>
    <w:rsid w:val="007C02ED"/>
    <w:rsid w:val="007C08B1"/>
    <w:rsid w:val="007C0BAA"/>
    <w:rsid w:val="007C0EBC"/>
    <w:rsid w:val="007C0EC9"/>
    <w:rsid w:val="007C133D"/>
    <w:rsid w:val="007C1435"/>
    <w:rsid w:val="007C152B"/>
    <w:rsid w:val="007C1734"/>
    <w:rsid w:val="007C1895"/>
    <w:rsid w:val="007C1B3D"/>
    <w:rsid w:val="007C1E61"/>
    <w:rsid w:val="007C20BE"/>
    <w:rsid w:val="007C21FB"/>
    <w:rsid w:val="007C2308"/>
    <w:rsid w:val="007C2560"/>
    <w:rsid w:val="007C258B"/>
    <w:rsid w:val="007C25A5"/>
    <w:rsid w:val="007C25C6"/>
    <w:rsid w:val="007C263A"/>
    <w:rsid w:val="007C274F"/>
    <w:rsid w:val="007C27BD"/>
    <w:rsid w:val="007C27F6"/>
    <w:rsid w:val="007C2B6E"/>
    <w:rsid w:val="007C2BB3"/>
    <w:rsid w:val="007C2F0C"/>
    <w:rsid w:val="007C30A0"/>
    <w:rsid w:val="007C372B"/>
    <w:rsid w:val="007C3731"/>
    <w:rsid w:val="007C387F"/>
    <w:rsid w:val="007C3A5F"/>
    <w:rsid w:val="007C3B25"/>
    <w:rsid w:val="007C3C07"/>
    <w:rsid w:val="007C4062"/>
    <w:rsid w:val="007C415B"/>
    <w:rsid w:val="007C43D5"/>
    <w:rsid w:val="007C4436"/>
    <w:rsid w:val="007C443D"/>
    <w:rsid w:val="007C462E"/>
    <w:rsid w:val="007C479F"/>
    <w:rsid w:val="007C4822"/>
    <w:rsid w:val="007C4A30"/>
    <w:rsid w:val="007C4BE8"/>
    <w:rsid w:val="007C4C58"/>
    <w:rsid w:val="007C4C6E"/>
    <w:rsid w:val="007C5227"/>
    <w:rsid w:val="007C548E"/>
    <w:rsid w:val="007C55BC"/>
    <w:rsid w:val="007C55F5"/>
    <w:rsid w:val="007C5828"/>
    <w:rsid w:val="007C5A76"/>
    <w:rsid w:val="007C5C79"/>
    <w:rsid w:val="007C5D63"/>
    <w:rsid w:val="007C5E72"/>
    <w:rsid w:val="007C5E99"/>
    <w:rsid w:val="007C6009"/>
    <w:rsid w:val="007C638C"/>
    <w:rsid w:val="007C64AD"/>
    <w:rsid w:val="007C6C4A"/>
    <w:rsid w:val="007C6C58"/>
    <w:rsid w:val="007C7016"/>
    <w:rsid w:val="007C71C0"/>
    <w:rsid w:val="007C71D5"/>
    <w:rsid w:val="007C7B62"/>
    <w:rsid w:val="007C7BEF"/>
    <w:rsid w:val="007C7D50"/>
    <w:rsid w:val="007D0004"/>
    <w:rsid w:val="007D0487"/>
    <w:rsid w:val="007D04D9"/>
    <w:rsid w:val="007D0749"/>
    <w:rsid w:val="007D0766"/>
    <w:rsid w:val="007D0A3F"/>
    <w:rsid w:val="007D0DAE"/>
    <w:rsid w:val="007D0DCE"/>
    <w:rsid w:val="007D0DD7"/>
    <w:rsid w:val="007D0DE7"/>
    <w:rsid w:val="007D0E38"/>
    <w:rsid w:val="007D194D"/>
    <w:rsid w:val="007D1C74"/>
    <w:rsid w:val="007D1CFD"/>
    <w:rsid w:val="007D1EC8"/>
    <w:rsid w:val="007D2942"/>
    <w:rsid w:val="007D2AAA"/>
    <w:rsid w:val="007D2E4B"/>
    <w:rsid w:val="007D33FF"/>
    <w:rsid w:val="007D34AD"/>
    <w:rsid w:val="007D35B3"/>
    <w:rsid w:val="007D35EC"/>
    <w:rsid w:val="007D3BF0"/>
    <w:rsid w:val="007D4099"/>
    <w:rsid w:val="007D410A"/>
    <w:rsid w:val="007D4933"/>
    <w:rsid w:val="007D4BDA"/>
    <w:rsid w:val="007D4C21"/>
    <w:rsid w:val="007D4E1C"/>
    <w:rsid w:val="007D50AA"/>
    <w:rsid w:val="007D533D"/>
    <w:rsid w:val="007D5904"/>
    <w:rsid w:val="007D593F"/>
    <w:rsid w:val="007D5D7D"/>
    <w:rsid w:val="007D5DAC"/>
    <w:rsid w:val="007D5EE1"/>
    <w:rsid w:val="007D63A3"/>
    <w:rsid w:val="007D6697"/>
    <w:rsid w:val="007D670D"/>
    <w:rsid w:val="007D68A8"/>
    <w:rsid w:val="007D6AB1"/>
    <w:rsid w:val="007D6BC4"/>
    <w:rsid w:val="007D6D06"/>
    <w:rsid w:val="007D6E88"/>
    <w:rsid w:val="007D722F"/>
    <w:rsid w:val="007D7303"/>
    <w:rsid w:val="007D7357"/>
    <w:rsid w:val="007D7436"/>
    <w:rsid w:val="007D74A1"/>
    <w:rsid w:val="007D7508"/>
    <w:rsid w:val="007D754D"/>
    <w:rsid w:val="007D77AB"/>
    <w:rsid w:val="007D799A"/>
    <w:rsid w:val="007D7D0B"/>
    <w:rsid w:val="007D7F5E"/>
    <w:rsid w:val="007D7F65"/>
    <w:rsid w:val="007E0549"/>
    <w:rsid w:val="007E05E7"/>
    <w:rsid w:val="007E0751"/>
    <w:rsid w:val="007E07B3"/>
    <w:rsid w:val="007E08DD"/>
    <w:rsid w:val="007E097D"/>
    <w:rsid w:val="007E09AC"/>
    <w:rsid w:val="007E0A92"/>
    <w:rsid w:val="007E0C5C"/>
    <w:rsid w:val="007E0F37"/>
    <w:rsid w:val="007E11C0"/>
    <w:rsid w:val="007E128B"/>
    <w:rsid w:val="007E1849"/>
    <w:rsid w:val="007E18B8"/>
    <w:rsid w:val="007E1B17"/>
    <w:rsid w:val="007E1B26"/>
    <w:rsid w:val="007E1E00"/>
    <w:rsid w:val="007E1FD8"/>
    <w:rsid w:val="007E20D5"/>
    <w:rsid w:val="007E2243"/>
    <w:rsid w:val="007E2290"/>
    <w:rsid w:val="007E237A"/>
    <w:rsid w:val="007E26EB"/>
    <w:rsid w:val="007E2741"/>
    <w:rsid w:val="007E27FB"/>
    <w:rsid w:val="007E28A5"/>
    <w:rsid w:val="007E298D"/>
    <w:rsid w:val="007E2ACE"/>
    <w:rsid w:val="007E2B2F"/>
    <w:rsid w:val="007E2D75"/>
    <w:rsid w:val="007E303A"/>
    <w:rsid w:val="007E3170"/>
    <w:rsid w:val="007E319A"/>
    <w:rsid w:val="007E3245"/>
    <w:rsid w:val="007E3374"/>
    <w:rsid w:val="007E37D8"/>
    <w:rsid w:val="007E3B59"/>
    <w:rsid w:val="007E3C92"/>
    <w:rsid w:val="007E457C"/>
    <w:rsid w:val="007E4CE7"/>
    <w:rsid w:val="007E4D1D"/>
    <w:rsid w:val="007E552F"/>
    <w:rsid w:val="007E5682"/>
    <w:rsid w:val="007E587A"/>
    <w:rsid w:val="007E59E1"/>
    <w:rsid w:val="007E5A18"/>
    <w:rsid w:val="007E5B76"/>
    <w:rsid w:val="007E60D9"/>
    <w:rsid w:val="007E6156"/>
    <w:rsid w:val="007E64F7"/>
    <w:rsid w:val="007E6540"/>
    <w:rsid w:val="007E6D68"/>
    <w:rsid w:val="007E702D"/>
    <w:rsid w:val="007E706A"/>
    <w:rsid w:val="007E7309"/>
    <w:rsid w:val="007E7328"/>
    <w:rsid w:val="007E74C1"/>
    <w:rsid w:val="007E78AD"/>
    <w:rsid w:val="007E796A"/>
    <w:rsid w:val="007E79CF"/>
    <w:rsid w:val="007E7AF8"/>
    <w:rsid w:val="007E7D83"/>
    <w:rsid w:val="007E7D98"/>
    <w:rsid w:val="007E7EA2"/>
    <w:rsid w:val="007F0378"/>
    <w:rsid w:val="007F0863"/>
    <w:rsid w:val="007F0948"/>
    <w:rsid w:val="007F0F68"/>
    <w:rsid w:val="007F1174"/>
    <w:rsid w:val="007F126B"/>
    <w:rsid w:val="007F134E"/>
    <w:rsid w:val="007F14D5"/>
    <w:rsid w:val="007F191D"/>
    <w:rsid w:val="007F1E7D"/>
    <w:rsid w:val="007F1F1E"/>
    <w:rsid w:val="007F1F7A"/>
    <w:rsid w:val="007F2183"/>
    <w:rsid w:val="007F2224"/>
    <w:rsid w:val="007F252D"/>
    <w:rsid w:val="007F285A"/>
    <w:rsid w:val="007F2960"/>
    <w:rsid w:val="007F3339"/>
    <w:rsid w:val="007F35A2"/>
    <w:rsid w:val="007F3BC6"/>
    <w:rsid w:val="007F4380"/>
    <w:rsid w:val="007F442F"/>
    <w:rsid w:val="007F4547"/>
    <w:rsid w:val="007F475F"/>
    <w:rsid w:val="007F4CCB"/>
    <w:rsid w:val="007F4E59"/>
    <w:rsid w:val="007F4F45"/>
    <w:rsid w:val="007F5104"/>
    <w:rsid w:val="007F5223"/>
    <w:rsid w:val="007F538F"/>
    <w:rsid w:val="007F54EF"/>
    <w:rsid w:val="007F57B1"/>
    <w:rsid w:val="007F583D"/>
    <w:rsid w:val="007F5BE0"/>
    <w:rsid w:val="007F5D1E"/>
    <w:rsid w:val="007F5E97"/>
    <w:rsid w:val="007F5F36"/>
    <w:rsid w:val="007F643F"/>
    <w:rsid w:val="007F6561"/>
    <w:rsid w:val="007F67C2"/>
    <w:rsid w:val="007F6842"/>
    <w:rsid w:val="007F6886"/>
    <w:rsid w:val="007F68C1"/>
    <w:rsid w:val="007F6A01"/>
    <w:rsid w:val="007F6B60"/>
    <w:rsid w:val="007F6C34"/>
    <w:rsid w:val="007F7499"/>
    <w:rsid w:val="007F77E6"/>
    <w:rsid w:val="007F785D"/>
    <w:rsid w:val="007F7959"/>
    <w:rsid w:val="007F7B69"/>
    <w:rsid w:val="007F7C54"/>
    <w:rsid w:val="007F7CE1"/>
    <w:rsid w:val="007F7FDB"/>
    <w:rsid w:val="0080031C"/>
    <w:rsid w:val="00800404"/>
    <w:rsid w:val="0080064A"/>
    <w:rsid w:val="00800688"/>
    <w:rsid w:val="0080077D"/>
    <w:rsid w:val="0080081A"/>
    <w:rsid w:val="008009F7"/>
    <w:rsid w:val="00800DB3"/>
    <w:rsid w:val="00801335"/>
    <w:rsid w:val="0080137B"/>
    <w:rsid w:val="008016D1"/>
    <w:rsid w:val="00801CF3"/>
    <w:rsid w:val="00801E7F"/>
    <w:rsid w:val="008021DE"/>
    <w:rsid w:val="008021F1"/>
    <w:rsid w:val="00802655"/>
    <w:rsid w:val="008028FD"/>
    <w:rsid w:val="00802A39"/>
    <w:rsid w:val="00802B8A"/>
    <w:rsid w:val="00802C15"/>
    <w:rsid w:val="00802CB8"/>
    <w:rsid w:val="00802E59"/>
    <w:rsid w:val="00802EAA"/>
    <w:rsid w:val="00802F87"/>
    <w:rsid w:val="008032BC"/>
    <w:rsid w:val="008037EC"/>
    <w:rsid w:val="008038DE"/>
    <w:rsid w:val="008039A4"/>
    <w:rsid w:val="00803A07"/>
    <w:rsid w:val="00803A68"/>
    <w:rsid w:val="00803B6D"/>
    <w:rsid w:val="00803DFD"/>
    <w:rsid w:val="00803EBE"/>
    <w:rsid w:val="00803F41"/>
    <w:rsid w:val="00804087"/>
    <w:rsid w:val="008046F1"/>
    <w:rsid w:val="00804775"/>
    <w:rsid w:val="00804B57"/>
    <w:rsid w:val="008051B8"/>
    <w:rsid w:val="00805290"/>
    <w:rsid w:val="008052AF"/>
    <w:rsid w:val="00805402"/>
    <w:rsid w:val="008057E5"/>
    <w:rsid w:val="0080580F"/>
    <w:rsid w:val="0080583E"/>
    <w:rsid w:val="00805889"/>
    <w:rsid w:val="00805C63"/>
    <w:rsid w:val="00805E29"/>
    <w:rsid w:val="00805E4E"/>
    <w:rsid w:val="00806027"/>
    <w:rsid w:val="0080612C"/>
    <w:rsid w:val="00806163"/>
    <w:rsid w:val="0080636A"/>
    <w:rsid w:val="008066AB"/>
    <w:rsid w:val="008068A5"/>
    <w:rsid w:val="00806CA7"/>
    <w:rsid w:val="00806D8D"/>
    <w:rsid w:val="00806D9F"/>
    <w:rsid w:val="00806E04"/>
    <w:rsid w:val="0080705C"/>
    <w:rsid w:val="0080744C"/>
    <w:rsid w:val="008100DA"/>
    <w:rsid w:val="008106DE"/>
    <w:rsid w:val="008107AF"/>
    <w:rsid w:val="00810BD1"/>
    <w:rsid w:val="00810BE6"/>
    <w:rsid w:val="00810C1B"/>
    <w:rsid w:val="0081141E"/>
    <w:rsid w:val="00811485"/>
    <w:rsid w:val="008114EB"/>
    <w:rsid w:val="008118B6"/>
    <w:rsid w:val="00811CCC"/>
    <w:rsid w:val="00811F1B"/>
    <w:rsid w:val="00811F41"/>
    <w:rsid w:val="008126D8"/>
    <w:rsid w:val="00812AED"/>
    <w:rsid w:val="00812D71"/>
    <w:rsid w:val="00812F2B"/>
    <w:rsid w:val="00812F9B"/>
    <w:rsid w:val="0081367C"/>
    <w:rsid w:val="00813842"/>
    <w:rsid w:val="008138D6"/>
    <w:rsid w:val="008138DD"/>
    <w:rsid w:val="0081399D"/>
    <w:rsid w:val="008139B4"/>
    <w:rsid w:val="00813B09"/>
    <w:rsid w:val="00813B51"/>
    <w:rsid w:val="00813BFE"/>
    <w:rsid w:val="00813E6E"/>
    <w:rsid w:val="00813F98"/>
    <w:rsid w:val="00813FB7"/>
    <w:rsid w:val="008141C0"/>
    <w:rsid w:val="008141D6"/>
    <w:rsid w:val="0081454E"/>
    <w:rsid w:val="00814846"/>
    <w:rsid w:val="00814880"/>
    <w:rsid w:val="0081496F"/>
    <w:rsid w:val="00814F6D"/>
    <w:rsid w:val="00814FD4"/>
    <w:rsid w:val="00815BEE"/>
    <w:rsid w:val="00815EC1"/>
    <w:rsid w:val="008163EF"/>
    <w:rsid w:val="008164B3"/>
    <w:rsid w:val="00816531"/>
    <w:rsid w:val="008169CA"/>
    <w:rsid w:val="00816AF4"/>
    <w:rsid w:val="00816B80"/>
    <w:rsid w:val="00816B8B"/>
    <w:rsid w:val="00816D79"/>
    <w:rsid w:val="00816D91"/>
    <w:rsid w:val="008170A6"/>
    <w:rsid w:val="0081756F"/>
    <w:rsid w:val="00817844"/>
    <w:rsid w:val="0081784E"/>
    <w:rsid w:val="00817C61"/>
    <w:rsid w:val="00817D4A"/>
    <w:rsid w:val="00817DB3"/>
    <w:rsid w:val="00817DBE"/>
    <w:rsid w:val="00817E33"/>
    <w:rsid w:val="00820204"/>
    <w:rsid w:val="008204A7"/>
    <w:rsid w:val="008204FC"/>
    <w:rsid w:val="00820511"/>
    <w:rsid w:val="0082054A"/>
    <w:rsid w:val="00820677"/>
    <w:rsid w:val="00820997"/>
    <w:rsid w:val="008209D8"/>
    <w:rsid w:val="00820FD5"/>
    <w:rsid w:val="008210D3"/>
    <w:rsid w:val="00821108"/>
    <w:rsid w:val="008211DF"/>
    <w:rsid w:val="008213B2"/>
    <w:rsid w:val="00821556"/>
    <w:rsid w:val="00821738"/>
    <w:rsid w:val="00821C2F"/>
    <w:rsid w:val="00821C74"/>
    <w:rsid w:val="00821CFC"/>
    <w:rsid w:val="00821F97"/>
    <w:rsid w:val="00822447"/>
    <w:rsid w:val="00822DDC"/>
    <w:rsid w:val="0082329C"/>
    <w:rsid w:val="008232EE"/>
    <w:rsid w:val="00823340"/>
    <w:rsid w:val="00823670"/>
    <w:rsid w:val="00823715"/>
    <w:rsid w:val="00823A18"/>
    <w:rsid w:val="00823F6F"/>
    <w:rsid w:val="00824012"/>
    <w:rsid w:val="00824372"/>
    <w:rsid w:val="008243D0"/>
    <w:rsid w:val="0082441A"/>
    <w:rsid w:val="0082496A"/>
    <w:rsid w:val="00824A98"/>
    <w:rsid w:val="00824AB7"/>
    <w:rsid w:val="00824BC1"/>
    <w:rsid w:val="00824EAE"/>
    <w:rsid w:val="00824ECC"/>
    <w:rsid w:val="008251A7"/>
    <w:rsid w:val="0082523D"/>
    <w:rsid w:val="0082527C"/>
    <w:rsid w:val="00825369"/>
    <w:rsid w:val="0082560C"/>
    <w:rsid w:val="0082598E"/>
    <w:rsid w:val="00825AED"/>
    <w:rsid w:val="00825D39"/>
    <w:rsid w:val="008262D8"/>
    <w:rsid w:val="0082636C"/>
    <w:rsid w:val="00826556"/>
    <w:rsid w:val="008266FB"/>
    <w:rsid w:val="00826814"/>
    <w:rsid w:val="008271BA"/>
    <w:rsid w:val="008272B9"/>
    <w:rsid w:val="008275CA"/>
    <w:rsid w:val="00827604"/>
    <w:rsid w:val="00827B3B"/>
    <w:rsid w:val="00827F6B"/>
    <w:rsid w:val="008304D6"/>
    <w:rsid w:val="00830613"/>
    <w:rsid w:val="0083091B"/>
    <w:rsid w:val="0083092D"/>
    <w:rsid w:val="00830BB8"/>
    <w:rsid w:val="00830CAC"/>
    <w:rsid w:val="00830CB3"/>
    <w:rsid w:val="00830D60"/>
    <w:rsid w:val="00830EA4"/>
    <w:rsid w:val="00831018"/>
    <w:rsid w:val="00831430"/>
    <w:rsid w:val="00831568"/>
    <w:rsid w:val="00831811"/>
    <w:rsid w:val="00831A10"/>
    <w:rsid w:val="00831DDB"/>
    <w:rsid w:val="0083257B"/>
    <w:rsid w:val="008325C3"/>
    <w:rsid w:val="008326B6"/>
    <w:rsid w:val="00832917"/>
    <w:rsid w:val="0083295F"/>
    <w:rsid w:val="00832D71"/>
    <w:rsid w:val="00832EC1"/>
    <w:rsid w:val="00832F98"/>
    <w:rsid w:val="00833057"/>
    <w:rsid w:val="008335E7"/>
    <w:rsid w:val="00833617"/>
    <w:rsid w:val="00833C6E"/>
    <w:rsid w:val="00833F36"/>
    <w:rsid w:val="0083406E"/>
    <w:rsid w:val="00834267"/>
    <w:rsid w:val="0083429D"/>
    <w:rsid w:val="00834718"/>
    <w:rsid w:val="0083474F"/>
    <w:rsid w:val="00834797"/>
    <w:rsid w:val="0083499A"/>
    <w:rsid w:val="008349B4"/>
    <w:rsid w:val="00834EE4"/>
    <w:rsid w:val="00834F09"/>
    <w:rsid w:val="00834F12"/>
    <w:rsid w:val="008351D7"/>
    <w:rsid w:val="0083524A"/>
    <w:rsid w:val="008352EC"/>
    <w:rsid w:val="0083559A"/>
    <w:rsid w:val="00835640"/>
    <w:rsid w:val="00835935"/>
    <w:rsid w:val="00835A23"/>
    <w:rsid w:val="00835A56"/>
    <w:rsid w:val="00835B72"/>
    <w:rsid w:val="00835F6E"/>
    <w:rsid w:val="008360C5"/>
    <w:rsid w:val="008367D8"/>
    <w:rsid w:val="00836C56"/>
    <w:rsid w:val="00836F24"/>
    <w:rsid w:val="00836F52"/>
    <w:rsid w:val="00837271"/>
    <w:rsid w:val="008376C6"/>
    <w:rsid w:val="008376D3"/>
    <w:rsid w:val="0083770E"/>
    <w:rsid w:val="00840171"/>
    <w:rsid w:val="008404A3"/>
    <w:rsid w:val="008405A3"/>
    <w:rsid w:val="008405E8"/>
    <w:rsid w:val="00840A3F"/>
    <w:rsid w:val="00840A55"/>
    <w:rsid w:val="00840B58"/>
    <w:rsid w:val="00840C5B"/>
    <w:rsid w:val="00840D61"/>
    <w:rsid w:val="00841186"/>
    <w:rsid w:val="0084119F"/>
    <w:rsid w:val="00841A65"/>
    <w:rsid w:val="00841D63"/>
    <w:rsid w:val="00841DBD"/>
    <w:rsid w:val="00842194"/>
    <w:rsid w:val="008421FF"/>
    <w:rsid w:val="00842407"/>
    <w:rsid w:val="00842456"/>
    <w:rsid w:val="008426CB"/>
    <w:rsid w:val="0084272C"/>
    <w:rsid w:val="0084288F"/>
    <w:rsid w:val="00842AF4"/>
    <w:rsid w:val="00842F5B"/>
    <w:rsid w:val="00843126"/>
    <w:rsid w:val="00843348"/>
    <w:rsid w:val="00843419"/>
    <w:rsid w:val="0084355A"/>
    <w:rsid w:val="008438E6"/>
    <w:rsid w:val="00843BAA"/>
    <w:rsid w:val="008442C7"/>
    <w:rsid w:val="008445FB"/>
    <w:rsid w:val="0084478D"/>
    <w:rsid w:val="00844BAD"/>
    <w:rsid w:val="00845038"/>
    <w:rsid w:val="008451A5"/>
    <w:rsid w:val="008453E4"/>
    <w:rsid w:val="008454BB"/>
    <w:rsid w:val="008455D8"/>
    <w:rsid w:val="00845797"/>
    <w:rsid w:val="008459C1"/>
    <w:rsid w:val="00845B13"/>
    <w:rsid w:val="00845E20"/>
    <w:rsid w:val="00845F69"/>
    <w:rsid w:val="00845F83"/>
    <w:rsid w:val="008460DA"/>
    <w:rsid w:val="0084696F"/>
    <w:rsid w:val="00846A9A"/>
    <w:rsid w:val="00846B38"/>
    <w:rsid w:val="00846C7B"/>
    <w:rsid w:val="00846D7B"/>
    <w:rsid w:val="00846F50"/>
    <w:rsid w:val="00847177"/>
    <w:rsid w:val="00847951"/>
    <w:rsid w:val="00847B7B"/>
    <w:rsid w:val="00847ED1"/>
    <w:rsid w:val="0085042D"/>
    <w:rsid w:val="008505D6"/>
    <w:rsid w:val="00850852"/>
    <w:rsid w:val="00850861"/>
    <w:rsid w:val="0085088D"/>
    <w:rsid w:val="00850A91"/>
    <w:rsid w:val="00850E45"/>
    <w:rsid w:val="00850F13"/>
    <w:rsid w:val="0085106B"/>
    <w:rsid w:val="0085122A"/>
    <w:rsid w:val="0085143C"/>
    <w:rsid w:val="00851626"/>
    <w:rsid w:val="0085164C"/>
    <w:rsid w:val="00851795"/>
    <w:rsid w:val="00851AD3"/>
    <w:rsid w:val="00851B60"/>
    <w:rsid w:val="00851B88"/>
    <w:rsid w:val="00851C32"/>
    <w:rsid w:val="00851FF2"/>
    <w:rsid w:val="00852254"/>
    <w:rsid w:val="008528A9"/>
    <w:rsid w:val="00852AD2"/>
    <w:rsid w:val="00852B3D"/>
    <w:rsid w:val="00852C12"/>
    <w:rsid w:val="00852EBD"/>
    <w:rsid w:val="00852F62"/>
    <w:rsid w:val="00852FD4"/>
    <w:rsid w:val="008530C4"/>
    <w:rsid w:val="008531E1"/>
    <w:rsid w:val="008532D5"/>
    <w:rsid w:val="008536D9"/>
    <w:rsid w:val="00853C90"/>
    <w:rsid w:val="008540B1"/>
    <w:rsid w:val="008540E3"/>
    <w:rsid w:val="008547E5"/>
    <w:rsid w:val="00854ED8"/>
    <w:rsid w:val="00855149"/>
    <w:rsid w:val="008553F3"/>
    <w:rsid w:val="008554B4"/>
    <w:rsid w:val="00855712"/>
    <w:rsid w:val="00856118"/>
    <w:rsid w:val="00856173"/>
    <w:rsid w:val="00856562"/>
    <w:rsid w:val="00856885"/>
    <w:rsid w:val="00856CF4"/>
    <w:rsid w:val="0085702A"/>
    <w:rsid w:val="008571ED"/>
    <w:rsid w:val="008574CF"/>
    <w:rsid w:val="00857519"/>
    <w:rsid w:val="008575C0"/>
    <w:rsid w:val="0085768D"/>
    <w:rsid w:val="00857693"/>
    <w:rsid w:val="00857737"/>
    <w:rsid w:val="008578A0"/>
    <w:rsid w:val="00857946"/>
    <w:rsid w:val="0085798D"/>
    <w:rsid w:val="00857E88"/>
    <w:rsid w:val="00860152"/>
    <w:rsid w:val="0086033A"/>
    <w:rsid w:val="00860369"/>
    <w:rsid w:val="008603E8"/>
    <w:rsid w:val="00860483"/>
    <w:rsid w:val="008604A0"/>
    <w:rsid w:val="008604F7"/>
    <w:rsid w:val="00860693"/>
    <w:rsid w:val="00860A9A"/>
    <w:rsid w:val="00860AFA"/>
    <w:rsid w:val="00860D8B"/>
    <w:rsid w:val="00860DCC"/>
    <w:rsid w:val="00860F19"/>
    <w:rsid w:val="0086103A"/>
    <w:rsid w:val="008612F7"/>
    <w:rsid w:val="008619B6"/>
    <w:rsid w:val="00861AD4"/>
    <w:rsid w:val="00861FE7"/>
    <w:rsid w:val="0086203D"/>
    <w:rsid w:val="008622F9"/>
    <w:rsid w:val="00862421"/>
    <w:rsid w:val="008626B2"/>
    <w:rsid w:val="00862999"/>
    <w:rsid w:val="00862A85"/>
    <w:rsid w:val="00862BBE"/>
    <w:rsid w:val="00862CA0"/>
    <w:rsid w:val="00862CB4"/>
    <w:rsid w:val="00862D8A"/>
    <w:rsid w:val="00862DD0"/>
    <w:rsid w:val="00862E1F"/>
    <w:rsid w:val="00862E74"/>
    <w:rsid w:val="00862EC7"/>
    <w:rsid w:val="00863257"/>
    <w:rsid w:val="008634AF"/>
    <w:rsid w:val="00863CE2"/>
    <w:rsid w:val="0086438F"/>
    <w:rsid w:val="0086479D"/>
    <w:rsid w:val="00864879"/>
    <w:rsid w:val="00864937"/>
    <w:rsid w:val="00864BA2"/>
    <w:rsid w:val="00864F5C"/>
    <w:rsid w:val="00865005"/>
    <w:rsid w:val="00865085"/>
    <w:rsid w:val="00865140"/>
    <w:rsid w:val="00865208"/>
    <w:rsid w:val="008652EF"/>
    <w:rsid w:val="0086564B"/>
    <w:rsid w:val="008657D8"/>
    <w:rsid w:val="008658E7"/>
    <w:rsid w:val="00865975"/>
    <w:rsid w:val="00865CBF"/>
    <w:rsid w:val="00865D00"/>
    <w:rsid w:val="00866176"/>
    <w:rsid w:val="008667A7"/>
    <w:rsid w:val="00866820"/>
    <w:rsid w:val="00866866"/>
    <w:rsid w:val="00866945"/>
    <w:rsid w:val="00866BCE"/>
    <w:rsid w:val="00866EEA"/>
    <w:rsid w:val="00866FA7"/>
    <w:rsid w:val="008675A8"/>
    <w:rsid w:val="008678C8"/>
    <w:rsid w:val="00867924"/>
    <w:rsid w:val="008679E8"/>
    <w:rsid w:val="00867B7A"/>
    <w:rsid w:val="00867B92"/>
    <w:rsid w:val="00867BF4"/>
    <w:rsid w:val="008701F7"/>
    <w:rsid w:val="00870346"/>
    <w:rsid w:val="00870435"/>
    <w:rsid w:val="00870483"/>
    <w:rsid w:val="008707D4"/>
    <w:rsid w:val="0087094B"/>
    <w:rsid w:val="00870A18"/>
    <w:rsid w:val="00870B8A"/>
    <w:rsid w:val="00870D0C"/>
    <w:rsid w:val="00870D46"/>
    <w:rsid w:val="00870F89"/>
    <w:rsid w:val="0087118A"/>
    <w:rsid w:val="00871415"/>
    <w:rsid w:val="008714EC"/>
    <w:rsid w:val="008718D1"/>
    <w:rsid w:val="00871BCD"/>
    <w:rsid w:val="0087200A"/>
    <w:rsid w:val="008720E1"/>
    <w:rsid w:val="008721A3"/>
    <w:rsid w:val="00872533"/>
    <w:rsid w:val="00872946"/>
    <w:rsid w:val="00872AE7"/>
    <w:rsid w:val="00872B2D"/>
    <w:rsid w:val="00872CFB"/>
    <w:rsid w:val="00872E05"/>
    <w:rsid w:val="00872E63"/>
    <w:rsid w:val="00872ED7"/>
    <w:rsid w:val="00872EF6"/>
    <w:rsid w:val="00872F5A"/>
    <w:rsid w:val="0087317F"/>
    <w:rsid w:val="008733F2"/>
    <w:rsid w:val="0087344E"/>
    <w:rsid w:val="008734BC"/>
    <w:rsid w:val="00873EDC"/>
    <w:rsid w:val="008749C0"/>
    <w:rsid w:val="00874C7A"/>
    <w:rsid w:val="00874E1E"/>
    <w:rsid w:val="008750CF"/>
    <w:rsid w:val="008750F5"/>
    <w:rsid w:val="00875199"/>
    <w:rsid w:val="008754ED"/>
    <w:rsid w:val="0087557E"/>
    <w:rsid w:val="00875A07"/>
    <w:rsid w:val="00875B0F"/>
    <w:rsid w:val="00875E3B"/>
    <w:rsid w:val="00876282"/>
    <w:rsid w:val="0087681B"/>
    <w:rsid w:val="00876D5B"/>
    <w:rsid w:val="00876DFD"/>
    <w:rsid w:val="00877393"/>
    <w:rsid w:val="008774DD"/>
    <w:rsid w:val="008774DE"/>
    <w:rsid w:val="0087757D"/>
    <w:rsid w:val="00877B83"/>
    <w:rsid w:val="00877DBA"/>
    <w:rsid w:val="00880333"/>
    <w:rsid w:val="008803CA"/>
    <w:rsid w:val="008805E9"/>
    <w:rsid w:val="00880689"/>
    <w:rsid w:val="008807B7"/>
    <w:rsid w:val="00880857"/>
    <w:rsid w:val="00880C58"/>
    <w:rsid w:val="00880D56"/>
    <w:rsid w:val="00881004"/>
    <w:rsid w:val="008812FC"/>
    <w:rsid w:val="008815FF"/>
    <w:rsid w:val="00881786"/>
    <w:rsid w:val="008817F8"/>
    <w:rsid w:val="00881835"/>
    <w:rsid w:val="00881878"/>
    <w:rsid w:val="008819D6"/>
    <w:rsid w:val="00881F75"/>
    <w:rsid w:val="00881F7F"/>
    <w:rsid w:val="00882267"/>
    <w:rsid w:val="00882289"/>
    <w:rsid w:val="0088251C"/>
    <w:rsid w:val="0088259E"/>
    <w:rsid w:val="008825A5"/>
    <w:rsid w:val="0088278A"/>
    <w:rsid w:val="0088288E"/>
    <w:rsid w:val="00882C26"/>
    <w:rsid w:val="00882CCC"/>
    <w:rsid w:val="00882CF9"/>
    <w:rsid w:val="00882E6D"/>
    <w:rsid w:val="00882F48"/>
    <w:rsid w:val="0088331A"/>
    <w:rsid w:val="00883879"/>
    <w:rsid w:val="0088398D"/>
    <w:rsid w:val="00883A6A"/>
    <w:rsid w:val="00883B4F"/>
    <w:rsid w:val="00883C43"/>
    <w:rsid w:val="008841C7"/>
    <w:rsid w:val="008843C3"/>
    <w:rsid w:val="00884493"/>
    <w:rsid w:val="00884606"/>
    <w:rsid w:val="00884A62"/>
    <w:rsid w:val="00884AE8"/>
    <w:rsid w:val="00884B3D"/>
    <w:rsid w:val="0088512D"/>
    <w:rsid w:val="008855DA"/>
    <w:rsid w:val="0088572C"/>
    <w:rsid w:val="008859ED"/>
    <w:rsid w:val="00885B87"/>
    <w:rsid w:val="00885D57"/>
    <w:rsid w:val="00885DC6"/>
    <w:rsid w:val="00886028"/>
    <w:rsid w:val="0088618D"/>
    <w:rsid w:val="008864E2"/>
    <w:rsid w:val="008866AA"/>
    <w:rsid w:val="00886831"/>
    <w:rsid w:val="008869F8"/>
    <w:rsid w:val="00886CE2"/>
    <w:rsid w:val="00886E38"/>
    <w:rsid w:val="00887112"/>
    <w:rsid w:val="008872DE"/>
    <w:rsid w:val="00887858"/>
    <w:rsid w:val="008878CD"/>
    <w:rsid w:val="0089024E"/>
    <w:rsid w:val="0089036C"/>
    <w:rsid w:val="0089049F"/>
    <w:rsid w:val="00890AC6"/>
    <w:rsid w:val="00890CEF"/>
    <w:rsid w:val="00890E5A"/>
    <w:rsid w:val="00890F8C"/>
    <w:rsid w:val="008910B6"/>
    <w:rsid w:val="00891378"/>
    <w:rsid w:val="0089154E"/>
    <w:rsid w:val="008916E4"/>
    <w:rsid w:val="0089179F"/>
    <w:rsid w:val="008919E3"/>
    <w:rsid w:val="00891D23"/>
    <w:rsid w:val="008924B3"/>
    <w:rsid w:val="008924B7"/>
    <w:rsid w:val="00892506"/>
    <w:rsid w:val="00892A9F"/>
    <w:rsid w:val="00892C35"/>
    <w:rsid w:val="00892FF1"/>
    <w:rsid w:val="00893158"/>
    <w:rsid w:val="0089321F"/>
    <w:rsid w:val="0089348F"/>
    <w:rsid w:val="00893B15"/>
    <w:rsid w:val="00893BB5"/>
    <w:rsid w:val="00893CB7"/>
    <w:rsid w:val="00893E45"/>
    <w:rsid w:val="008941C1"/>
    <w:rsid w:val="00894246"/>
    <w:rsid w:val="0089443B"/>
    <w:rsid w:val="00894456"/>
    <w:rsid w:val="00894515"/>
    <w:rsid w:val="0089483F"/>
    <w:rsid w:val="0089491A"/>
    <w:rsid w:val="00894A5B"/>
    <w:rsid w:val="00894DD5"/>
    <w:rsid w:val="00894F30"/>
    <w:rsid w:val="0089533E"/>
    <w:rsid w:val="008953E6"/>
    <w:rsid w:val="00895412"/>
    <w:rsid w:val="0089541D"/>
    <w:rsid w:val="008954E9"/>
    <w:rsid w:val="0089569D"/>
    <w:rsid w:val="0089585F"/>
    <w:rsid w:val="00895D3D"/>
    <w:rsid w:val="00895E9E"/>
    <w:rsid w:val="00895FFC"/>
    <w:rsid w:val="008962FE"/>
    <w:rsid w:val="008966D7"/>
    <w:rsid w:val="008968CA"/>
    <w:rsid w:val="008968DA"/>
    <w:rsid w:val="00896FC2"/>
    <w:rsid w:val="0089704F"/>
    <w:rsid w:val="008975CD"/>
    <w:rsid w:val="008976B7"/>
    <w:rsid w:val="00897B4C"/>
    <w:rsid w:val="00897C25"/>
    <w:rsid w:val="00897C8F"/>
    <w:rsid w:val="00897E2C"/>
    <w:rsid w:val="00897FBA"/>
    <w:rsid w:val="008A01DB"/>
    <w:rsid w:val="008A0431"/>
    <w:rsid w:val="008A0470"/>
    <w:rsid w:val="008A0496"/>
    <w:rsid w:val="008A04F9"/>
    <w:rsid w:val="008A0519"/>
    <w:rsid w:val="008A0939"/>
    <w:rsid w:val="008A0980"/>
    <w:rsid w:val="008A09E1"/>
    <w:rsid w:val="008A0A26"/>
    <w:rsid w:val="008A0BAB"/>
    <w:rsid w:val="008A0BC6"/>
    <w:rsid w:val="008A0F0C"/>
    <w:rsid w:val="008A1038"/>
    <w:rsid w:val="008A10AF"/>
    <w:rsid w:val="008A13FE"/>
    <w:rsid w:val="008A1996"/>
    <w:rsid w:val="008A1D9B"/>
    <w:rsid w:val="008A1EF5"/>
    <w:rsid w:val="008A205B"/>
    <w:rsid w:val="008A20A3"/>
    <w:rsid w:val="008A218B"/>
    <w:rsid w:val="008A2194"/>
    <w:rsid w:val="008A236E"/>
    <w:rsid w:val="008A25E7"/>
    <w:rsid w:val="008A288B"/>
    <w:rsid w:val="008A2912"/>
    <w:rsid w:val="008A2933"/>
    <w:rsid w:val="008A2A96"/>
    <w:rsid w:val="008A2A9F"/>
    <w:rsid w:val="008A2DBA"/>
    <w:rsid w:val="008A319A"/>
    <w:rsid w:val="008A3238"/>
    <w:rsid w:val="008A3316"/>
    <w:rsid w:val="008A34A4"/>
    <w:rsid w:val="008A354C"/>
    <w:rsid w:val="008A3AC3"/>
    <w:rsid w:val="008A3B6E"/>
    <w:rsid w:val="008A3E0B"/>
    <w:rsid w:val="008A3FA0"/>
    <w:rsid w:val="008A414D"/>
    <w:rsid w:val="008A41D3"/>
    <w:rsid w:val="008A44A0"/>
    <w:rsid w:val="008A4581"/>
    <w:rsid w:val="008A4B9C"/>
    <w:rsid w:val="008A4C99"/>
    <w:rsid w:val="008A4DA4"/>
    <w:rsid w:val="008A4FBA"/>
    <w:rsid w:val="008A51EE"/>
    <w:rsid w:val="008A55C9"/>
    <w:rsid w:val="008A596F"/>
    <w:rsid w:val="008A5B7A"/>
    <w:rsid w:val="008A5DB3"/>
    <w:rsid w:val="008A5DF6"/>
    <w:rsid w:val="008A5E48"/>
    <w:rsid w:val="008A5EFC"/>
    <w:rsid w:val="008A6455"/>
    <w:rsid w:val="008A64EE"/>
    <w:rsid w:val="008A6548"/>
    <w:rsid w:val="008A678B"/>
    <w:rsid w:val="008A6C49"/>
    <w:rsid w:val="008A7219"/>
    <w:rsid w:val="008A7750"/>
    <w:rsid w:val="008A7838"/>
    <w:rsid w:val="008A796F"/>
    <w:rsid w:val="008A7A5E"/>
    <w:rsid w:val="008A7BA8"/>
    <w:rsid w:val="008A7C31"/>
    <w:rsid w:val="008B011A"/>
    <w:rsid w:val="008B03EC"/>
    <w:rsid w:val="008B058C"/>
    <w:rsid w:val="008B083F"/>
    <w:rsid w:val="008B0907"/>
    <w:rsid w:val="008B0919"/>
    <w:rsid w:val="008B0A87"/>
    <w:rsid w:val="008B0DF3"/>
    <w:rsid w:val="008B123B"/>
    <w:rsid w:val="008B12A1"/>
    <w:rsid w:val="008B22A1"/>
    <w:rsid w:val="008B22B2"/>
    <w:rsid w:val="008B2507"/>
    <w:rsid w:val="008B259D"/>
    <w:rsid w:val="008B29C0"/>
    <w:rsid w:val="008B2DC1"/>
    <w:rsid w:val="008B2F45"/>
    <w:rsid w:val="008B2FE6"/>
    <w:rsid w:val="008B3330"/>
    <w:rsid w:val="008B3443"/>
    <w:rsid w:val="008B3651"/>
    <w:rsid w:val="008B3704"/>
    <w:rsid w:val="008B3993"/>
    <w:rsid w:val="008B3E80"/>
    <w:rsid w:val="008B3EF1"/>
    <w:rsid w:val="008B4840"/>
    <w:rsid w:val="008B4A54"/>
    <w:rsid w:val="008B4AFB"/>
    <w:rsid w:val="008B4F11"/>
    <w:rsid w:val="008B5132"/>
    <w:rsid w:val="008B54EA"/>
    <w:rsid w:val="008B5574"/>
    <w:rsid w:val="008B57C8"/>
    <w:rsid w:val="008B592B"/>
    <w:rsid w:val="008B5D48"/>
    <w:rsid w:val="008B5D4C"/>
    <w:rsid w:val="008B5D8E"/>
    <w:rsid w:val="008B5EA7"/>
    <w:rsid w:val="008B5FC5"/>
    <w:rsid w:val="008B63FB"/>
    <w:rsid w:val="008B6461"/>
    <w:rsid w:val="008B6470"/>
    <w:rsid w:val="008B66A9"/>
    <w:rsid w:val="008B673D"/>
    <w:rsid w:val="008B675A"/>
    <w:rsid w:val="008B6B1A"/>
    <w:rsid w:val="008B6F8C"/>
    <w:rsid w:val="008B79CD"/>
    <w:rsid w:val="008B7BC9"/>
    <w:rsid w:val="008B7CB7"/>
    <w:rsid w:val="008B7CCC"/>
    <w:rsid w:val="008B7D5C"/>
    <w:rsid w:val="008B7ECD"/>
    <w:rsid w:val="008C01B2"/>
    <w:rsid w:val="008C07FA"/>
    <w:rsid w:val="008C0A8C"/>
    <w:rsid w:val="008C0ABF"/>
    <w:rsid w:val="008C0D5F"/>
    <w:rsid w:val="008C10B7"/>
    <w:rsid w:val="008C1235"/>
    <w:rsid w:val="008C15B7"/>
    <w:rsid w:val="008C16FD"/>
    <w:rsid w:val="008C17C3"/>
    <w:rsid w:val="008C18D2"/>
    <w:rsid w:val="008C1B6C"/>
    <w:rsid w:val="008C1C38"/>
    <w:rsid w:val="008C1E1E"/>
    <w:rsid w:val="008C2010"/>
    <w:rsid w:val="008C20D9"/>
    <w:rsid w:val="008C20DD"/>
    <w:rsid w:val="008C22F7"/>
    <w:rsid w:val="008C2322"/>
    <w:rsid w:val="008C25DD"/>
    <w:rsid w:val="008C2A5B"/>
    <w:rsid w:val="008C2B85"/>
    <w:rsid w:val="008C2C10"/>
    <w:rsid w:val="008C339F"/>
    <w:rsid w:val="008C36CB"/>
    <w:rsid w:val="008C38BB"/>
    <w:rsid w:val="008C3A0F"/>
    <w:rsid w:val="008C3CF5"/>
    <w:rsid w:val="008C3DD0"/>
    <w:rsid w:val="008C41A1"/>
    <w:rsid w:val="008C4310"/>
    <w:rsid w:val="008C4374"/>
    <w:rsid w:val="008C44AF"/>
    <w:rsid w:val="008C47A0"/>
    <w:rsid w:val="008C4AA2"/>
    <w:rsid w:val="008C4ADD"/>
    <w:rsid w:val="008C4C0B"/>
    <w:rsid w:val="008C4CEF"/>
    <w:rsid w:val="008C5123"/>
    <w:rsid w:val="008C5209"/>
    <w:rsid w:val="008C559D"/>
    <w:rsid w:val="008C5DE9"/>
    <w:rsid w:val="008C5E08"/>
    <w:rsid w:val="008C5ED9"/>
    <w:rsid w:val="008C60EA"/>
    <w:rsid w:val="008C61DC"/>
    <w:rsid w:val="008C62C0"/>
    <w:rsid w:val="008C63A6"/>
    <w:rsid w:val="008C64B0"/>
    <w:rsid w:val="008C658C"/>
    <w:rsid w:val="008C6AF6"/>
    <w:rsid w:val="008C6D0D"/>
    <w:rsid w:val="008C6D8E"/>
    <w:rsid w:val="008C6F6A"/>
    <w:rsid w:val="008C7058"/>
    <w:rsid w:val="008C72B6"/>
    <w:rsid w:val="008C757D"/>
    <w:rsid w:val="008C787D"/>
    <w:rsid w:val="008C7899"/>
    <w:rsid w:val="008C7D85"/>
    <w:rsid w:val="008C7EE6"/>
    <w:rsid w:val="008C7FBE"/>
    <w:rsid w:val="008D06CB"/>
    <w:rsid w:val="008D09FC"/>
    <w:rsid w:val="008D0B75"/>
    <w:rsid w:val="008D0CAB"/>
    <w:rsid w:val="008D0D92"/>
    <w:rsid w:val="008D0DB7"/>
    <w:rsid w:val="008D0E7D"/>
    <w:rsid w:val="008D0EF6"/>
    <w:rsid w:val="008D12FA"/>
    <w:rsid w:val="008D18F3"/>
    <w:rsid w:val="008D1BF8"/>
    <w:rsid w:val="008D2078"/>
    <w:rsid w:val="008D20B9"/>
    <w:rsid w:val="008D28A4"/>
    <w:rsid w:val="008D2F4B"/>
    <w:rsid w:val="008D324B"/>
    <w:rsid w:val="008D32A6"/>
    <w:rsid w:val="008D3372"/>
    <w:rsid w:val="008D3484"/>
    <w:rsid w:val="008D34FD"/>
    <w:rsid w:val="008D36AD"/>
    <w:rsid w:val="008D37FE"/>
    <w:rsid w:val="008D3A11"/>
    <w:rsid w:val="008D3B90"/>
    <w:rsid w:val="008D3CF5"/>
    <w:rsid w:val="008D3E19"/>
    <w:rsid w:val="008D3EE4"/>
    <w:rsid w:val="008D41C8"/>
    <w:rsid w:val="008D4396"/>
    <w:rsid w:val="008D446A"/>
    <w:rsid w:val="008D45AD"/>
    <w:rsid w:val="008D4AE8"/>
    <w:rsid w:val="008D4C1E"/>
    <w:rsid w:val="008D4D01"/>
    <w:rsid w:val="008D4F95"/>
    <w:rsid w:val="008D5616"/>
    <w:rsid w:val="008D57AB"/>
    <w:rsid w:val="008D5B3C"/>
    <w:rsid w:val="008D5BC3"/>
    <w:rsid w:val="008D5D15"/>
    <w:rsid w:val="008D5D1A"/>
    <w:rsid w:val="008D5DB2"/>
    <w:rsid w:val="008D608E"/>
    <w:rsid w:val="008D653D"/>
    <w:rsid w:val="008D65BA"/>
    <w:rsid w:val="008D66EF"/>
    <w:rsid w:val="008D682A"/>
    <w:rsid w:val="008D6BA3"/>
    <w:rsid w:val="008D6E88"/>
    <w:rsid w:val="008D6F05"/>
    <w:rsid w:val="008D7029"/>
    <w:rsid w:val="008D7038"/>
    <w:rsid w:val="008D71C4"/>
    <w:rsid w:val="008D724D"/>
    <w:rsid w:val="008D75E8"/>
    <w:rsid w:val="008D7A2B"/>
    <w:rsid w:val="008D7B6A"/>
    <w:rsid w:val="008D7CDC"/>
    <w:rsid w:val="008D7CF6"/>
    <w:rsid w:val="008D7E11"/>
    <w:rsid w:val="008D7F51"/>
    <w:rsid w:val="008E02C4"/>
    <w:rsid w:val="008E055D"/>
    <w:rsid w:val="008E0BC4"/>
    <w:rsid w:val="008E101E"/>
    <w:rsid w:val="008E1166"/>
    <w:rsid w:val="008E122F"/>
    <w:rsid w:val="008E1311"/>
    <w:rsid w:val="008E16C9"/>
    <w:rsid w:val="008E192D"/>
    <w:rsid w:val="008E1A3F"/>
    <w:rsid w:val="008E1BD9"/>
    <w:rsid w:val="008E1C11"/>
    <w:rsid w:val="008E20D9"/>
    <w:rsid w:val="008E25B7"/>
    <w:rsid w:val="008E25B8"/>
    <w:rsid w:val="008E2868"/>
    <w:rsid w:val="008E2B72"/>
    <w:rsid w:val="008E2BCD"/>
    <w:rsid w:val="008E2C66"/>
    <w:rsid w:val="008E3259"/>
    <w:rsid w:val="008E3487"/>
    <w:rsid w:val="008E3BBA"/>
    <w:rsid w:val="008E3E81"/>
    <w:rsid w:val="008E4188"/>
    <w:rsid w:val="008E42A7"/>
    <w:rsid w:val="008E43FA"/>
    <w:rsid w:val="008E44D1"/>
    <w:rsid w:val="008E48AB"/>
    <w:rsid w:val="008E48B1"/>
    <w:rsid w:val="008E4BB6"/>
    <w:rsid w:val="008E4BDB"/>
    <w:rsid w:val="008E4FB2"/>
    <w:rsid w:val="008E545E"/>
    <w:rsid w:val="008E545F"/>
    <w:rsid w:val="008E5491"/>
    <w:rsid w:val="008E5585"/>
    <w:rsid w:val="008E5630"/>
    <w:rsid w:val="008E563C"/>
    <w:rsid w:val="008E5643"/>
    <w:rsid w:val="008E5882"/>
    <w:rsid w:val="008E5888"/>
    <w:rsid w:val="008E59D4"/>
    <w:rsid w:val="008E5C09"/>
    <w:rsid w:val="008E5D71"/>
    <w:rsid w:val="008E5FCE"/>
    <w:rsid w:val="008E600F"/>
    <w:rsid w:val="008E6297"/>
    <w:rsid w:val="008E6360"/>
    <w:rsid w:val="008E65FC"/>
    <w:rsid w:val="008E6713"/>
    <w:rsid w:val="008E693E"/>
    <w:rsid w:val="008E6A67"/>
    <w:rsid w:val="008E7212"/>
    <w:rsid w:val="008E72B5"/>
    <w:rsid w:val="008E7427"/>
    <w:rsid w:val="008E7487"/>
    <w:rsid w:val="008E793F"/>
    <w:rsid w:val="008E7EE1"/>
    <w:rsid w:val="008E7F76"/>
    <w:rsid w:val="008F0413"/>
    <w:rsid w:val="008F0432"/>
    <w:rsid w:val="008F05A9"/>
    <w:rsid w:val="008F0FF2"/>
    <w:rsid w:val="008F124B"/>
    <w:rsid w:val="008F1382"/>
    <w:rsid w:val="008F1590"/>
    <w:rsid w:val="008F194C"/>
    <w:rsid w:val="008F1E06"/>
    <w:rsid w:val="008F1E1B"/>
    <w:rsid w:val="008F217A"/>
    <w:rsid w:val="008F24FD"/>
    <w:rsid w:val="008F2563"/>
    <w:rsid w:val="008F2793"/>
    <w:rsid w:val="008F27F6"/>
    <w:rsid w:val="008F2AC4"/>
    <w:rsid w:val="008F2C7E"/>
    <w:rsid w:val="008F2E59"/>
    <w:rsid w:val="008F2F5A"/>
    <w:rsid w:val="008F306C"/>
    <w:rsid w:val="008F3523"/>
    <w:rsid w:val="008F355B"/>
    <w:rsid w:val="008F3568"/>
    <w:rsid w:val="008F3614"/>
    <w:rsid w:val="008F3988"/>
    <w:rsid w:val="008F3CB8"/>
    <w:rsid w:val="008F3FE2"/>
    <w:rsid w:val="008F401D"/>
    <w:rsid w:val="008F4348"/>
    <w:rsid w:val="008F4493"/>
    <w:rsid w:val="008F48ED"/>
    <w:rsid w:val="008F4AAC"/>
    <w:rsid w:val="008F4BA6"/>
    <w:rsid w:val="008F4D4F"/>
    <w:rsid w:val="008F505A"/>
    <w:rsid w:val="008F57C3"/>
    <w:rsid w:val="008F5C5C"/>
    <w:rsid w:val="008F5CEB"/>
    <w:rsid w:val="008F5DCF"/>
    <w:rsid w:val="008F5ED6"/>
    <w:rsid w:val="008F62CD"/>
    <w:rsid w:val="008F66F2"/>
    <w:rsid w:val="008F7444"/>
    <w:rsid w:val="008F770B"/>
    <w:rsid w:val="008F79D2"/>
    <w:rsid w:val="008F7E58"/>
    <w:rsid w:val="00900177"/>
    <w:rsid w:val="00900679"/>
    <w:rsid w:val="0090068F"/>
    <w:rsid w:val="009006F1"/>
    <w:rsid w:val="0090084B"/>
    <w:rsid w:val="00900883"/>
    <w:rsid w:val="00900C82"/>
    <w:rsid w:val="00900E03"/>
    <w:rsid w:val="00900FCC"/>
    <w:rsid w:val="009014A2"/>
    <w:rsid w:val="00901A79"/>
    <w:rsid w:val="00901EE9"/>
    <w:rsid w:val="0090230E"/>
    <w:rsid w:val="0090245A"/>
    <w:rsid w:val="0090299E"/>
    <w:rsid w:val="009029FA"/>
    <w:rsid w:val="00902C30"/>
    <w:rsid w:val="00902CE4"/>
    <w:rsid w:val="00902D1D"/>
    <w:rsid w:val="009030AF"/>
    <w:rsid w:val="009030DB"/>
    <w:rsid w:val="009030E1"/>
    <w:rsid w:val="009037B5"/>
    <w:rsid w:val="00903896"/>
    <w:rsid w:val="0090397C"/>
    <w:rsid w:val="009040BB"/>
    <w:rsid w:val="00904191"/>
    <w:rsid w:val="00904217"/>
    <w:rsid w:val="009046B4"/>
    <w:rsid w:val="009047DE"/>
    <w:rsid w:val="00904D81"/>
    <w:rsid w:val="00904F89"/>
    <w:rsid w:val="00904FCA"/>
    <w:rsid w:val="00905039"/>
    <w:rsid w:val="009051EB"/>
    <w:rsid w:val="00905301"/>
    <w:rsid w:val="009053FC"/>
    <w:rsid w:val="009054BE"/>
    <w:rsid w:val="009054F3"/>
    <w:rsid w:val="00905598"/>
    <w:rsid w:val="009055F2"/>
    <w:rsid w:val="0090561D"/>
    <w:rsid w:val="009056E5"/>
    <w:rsid w:val="00905725"/>
    <w:rsid w:val="00905B5C"/>
    <w:rsid w:val="00906035"/>
    <w:rsid w:val="0090625B"/>
    <w:rsid w:val="00906A7F"/>
    <w:rsid w:val="00906AE3"/>
    <w:rsid w:val="00906BA5"/>
    <w:rsid w:val="00906BC9"/>
    <w:rsid w:val="00906E2B"/>
    <w:rsid w:val="009070BC"/>
    <w:rsid w:val="009071F4"/>
    <w:rsid w:val="009073AC"/>
    <w:rsid w:val="009073D4"/>
    <w:rsid w:val="00907914"/>
    <w:rsid w:val="00907F98"/>
    <w:rsid w:val="00910356"/>
    <w:rsid w:val="00910479"/>
    <w:rsid w:val="009104AE"/>
    <w:rsid w:val="00910737"/>
    <w:rsid w:val="009109F6"/>
    <w:rsid w:val="00910A3B"/>
    <w:rsid w:val="00910ACE"/>
    <w:rsid w:val="00910BEF"/>
    <w:rsid w:val="00910E56"/>
    <w:rsid w:val="00910E8C"/>
    <w:rsid w:val="0091152D"/>
    <w:rsid w:val="009115CC"/>
    <w:rsid w:val="009115FA"/>
    <w:rsid w:val="00911C3C"/>
    <w:rsid w:val="009120F3"/>
    <w:rsid w:val="009125BF"/>
    <w:rsid w:val="00912642"/>
    <w:rsid w:val="009128A4"/>
    <w:rsid w:val="00912A3E"/>
    <w:rsid w:val="00912AA4"/>
    <w:rsid w:val="00913183"/>
    <w:rsid w:val="00913263"/>
    <w:rsid w:val="009135D8"/>
    <w:rsid w:val="009139D1"/>
    <w:rsid w:val="00913B05"/>
    <w:rsid w:val="00913D57"/>
    <w:rsid w:val="0091441F"/>
    <w:rsid w:val="0091451C"/>
    <w:rsid w:val="0091480E"/>
    <w:rsid w:val="00914DBB"/>
    <w:rsid w:val="00914E3D"/>
    <w:rsid w:val="00914EE7"/>
    <w:rsid w:val="0091531D"/>
    <w:rsid w:val="0091549D"/>
    <w:rsid w:val="009154B2"/>
    <w:rsid w:val="00915754"/>
    <w:rsid w:val="009158F2"/>
    <w:rsid w:val="00915F46"/>
    <w:rsid w:val="00915F84"/>
    <w:rsid w:val="00916003"/>
    <w:rsid w:val="009166FD"/>
    <w:rsid w:val="009168F3"/>
    <w:rsid w:val="00916A26"/>
    <w:rsid w:val="00916B38"/>
    <w:rsid w:val="00916C47"/>
    <w:rsid w:val="00916CE8"/>
    <w:rsid w:val="00916D76"/>
    <w:rsid w:val="00916EEB"/>
    <w:rsid w:val="00917154"/>
    <w:rsid w:val="009171C8"/>
    <w:rsid w:val="00917208"/>
    <w:rsid w:val="00917B8F"/>
    <w:rsid w:val="00917BDE"/>
    <w:rsid w:val="00917BF7"/>
    <w:rsid w:val="00920203"/>
    <w:rsid w:val="009202FF"/>
    <w:rsid w:val="0092051F"/>
    <w:rsid w:val="0092072C"/>
    <w:rsid w:val="00920CBA"/>
    <w:rsid w:val="00920EA6"/>
    <w:rsid w:val="00920F04"/>
    <w:rsid w:val="00921177"/>
    <w:rsid w:val="0092119A"/>
    <w:rsid w:val="009212AE"/>
    <w:rsid w:val="0092134D"/>
    <w:rsid w:val="009215ED"/>
    <w:rsid w:val="009217A6"/>
    <w:rsid w:val="00921907"/>
    <w:rsid w:val="0092190E"/>
    <w:rsid w:val="00921E90"/>
    <w:rsid w:val="00921EB9"/>
    <w:rsid w:val="0092209A"/>
    <w:rsid w:val="0092241D"/>
    <w:rsid w:val="0092248C"/>
    <w:rsid w:val="009225EA"/>
    <w:rsid w:val="00922BE1"/>
    <w:rsid w:val="00923177"/>
    <w:rsid w:val="0092323B"/>
    <w:rsid w:val="00923725"/>
    <w:rsid w:val="00923A47"/>
    <w:rsid w:val="00923A4A"/>
    <w:rsid w:val="00923A4C"/>
    <w:rsid w:val="00923E2C"/>
    <w:rsid w:val="00923F64"/>
    <w:rsid w:val="00923FD0"/>
    <w:rsid w:val="00924131"/>
    <w:rsid w:val="00924360"/>
    <w:rsid w:val="00924526"/>
    <w:rsid w:val="009246F4"/>
    <w:rsid w:val="009247AB"/>
    <w:rsid w:val="00924A08"/>
    <w:rsid w:val="00925032"/>
    <w:rsid w:val="00925115"/>
    <w:rsid w:val="00925203"/>
    <w:rsid w:val="00925221"/>
    <w:rsid w:val="0092530D"/>
    <w:rsid w:val="009254DF"/>
    <w:rsid w:val="0092553D"/>
    <w:rsid w:val="00925636"/>
    <w:rsid w:val="009256D8"/>
    <w:rsid w:val="00925818"/>
    <w:rsid w:val="00925878"/>
    <w:rsid w:val="00925C3F"/>
    <w:rsid w:val="00925E2D"/>
    <w:rsid w:val="009265EA"/>
    <w:rsid w:val="00926696"/>
    <w:rsid w:val="0092679A"/>
    <w:rsid w:val="009268F3"/>
    <w:rsid w:val="00926AA8"/>
    <w:rsid w:val="00926B0D"/>
    <w:rsid w:val="00926FC8"/>
    <w:rsid w:val="009272DE"/>
    <w:rsid w:val="009277A3"/>
    <w:rsid w:val="00927A11"/>
    <w:rsid w:val="00927AE3"/>
    <w:rsid w:val="00927BF2"/>
    <w:rsid w:val="00927F77"/>
    <w:rsid w:val="009310A2"/>
    <w:rsid w:val="0093127F"/>
    <w:rsid w:val="009318BF"/>
    <w:rsid w:val="009318CF"/>
    <w:rsid w:val="00931EB8"/>
    <w:rsid w:val="00931FD7"/>
    <w:rsid w:val="00932203"/>
    <w:rsid w:val="009322A9"/>
    <w:rsid w:val="009324ED"/>
    <w:rsid w:val="00932540"/>
    <w:rsid w:val="009325BA"/>
    <w:rsid w:val="0093272C"/>
    <w:rsid w:val="00932795"/>
    <w:rsid w:val="009328F3"/>
    <w:rsid w:val="00932914"/>
    <w:rsid w:val="009329B3"/>
    <w:rsid w:val="009333D0"/>
    <w:rsid w:val="009334C6"/>
    <w:rsid w:val="00933580"/>
    <w:rsid w:val="00933906"/>
    <w:rsid w:val="00933CA7"/>
    <w:rsid w:val="00933D0B"/>
    <w:rsid w:val="00933E8A"/>
    <w:rsid w:val="0093411E"/>
    <w:rsid w:val="00934247"/>
    <w:rsid w:val="00934289"/>
    <w:rsid w:val="00934512"/>
    <w:rsid w:val="00934627"/>
    <w:rsid w:val="00934647"/>
    <w:rsid w:val="00934A90"/>
    <w:rsid w:val="00934B51"/>
    <w:rsid w:val="00934D5D"/>
    <w:rsid w:val="00934DD1"/>
    <w:rsid w:val="00934E54"/>
    <w:rsid w:val="0093508B"/>
    <w:rsid w:val="009350A0"/>
    <w:rsid w:val="00935281"/>
    <w:rsid w:val="009352F2"/>
    <w:rsid w:val="00935311"/>
    <w:rsid w:val="00935322"/>
    <w:rsid w:val="00935EE2"/>
    <w:rsid w:val="0093628B"/>
    <w:rsid w:val="00936492"/>
    <w:rsid w:val="009364B5"/>
    <w:rsid w:val="0093653D"/>
    <w:rsid w:val="00936544"/>
    <w:rsid w:val="00936776"/>
    <w:rsid w:val="00936AEF"/>
    <w:rsid w:val="00936B80"/>
    <w:rsid w:val="00936D15"/>
    <w:rsid w:val="009372FA"/>
    <w:rsid w:val="009374CA"/>
    <w:rsid w:val="009375D7"/>
    <w:rsid w:val="0093781E"/>
    <w:rsid w:val="009378AA"/>
    <w:rsid w:val="00937E58"/>
    <w:rsid w:val="00937E67"/>
    <w:rsid w:val="0094026A"/>
    <w:rsid w:val="00940454"/>
    <w:rsid w:val="00940633"/>
    <w:rsid w:val="009408B8"/>
    <w:rsid w:val="00940B97"/>
    <w:rsid w:val="009411B8"/>
    <w:rsid w:val="00941417"/>
    <w:rsid w:val="009414E2"/>
    <w:rsid w:val="0094185F"/>
    <w:rsid w:val="00941A52"/>
    <w:rsid w:val="00941C0B"/>
    <w:rsid w:val="00941E8D"/>
    <w:rsid w:val="00942148"/>
    <w:rsid w:val="00942336"/>
    <w:rsid w:val="009425FF"/>
    <w:rsid w:val="00942847"/>
    <w:rsid w:val="00942A58"/>
    <w:rsid w:val="00942CF2"/>
    <w:rsid w:val="009435BA"/>
    <w:rsid w:val="00943B9C"/>
    <w:rsid w:val="00943E3C"/>
    <w:rsid w:val="00943E46"/>
    <w:rsid w:val="00943E64"/>
    <w:rsid w:val="009445CD"/>
    <w:rsid w:val="00944850"/>
    <w:rsid w:val="00944D7E"/>
    <w:rsid w:val="00944DAE"/>
    <w:rsid w:val="00944EDA"/>
    <w:rsid w:val="00944F04"/>
    <w:rsid w:val="00945115"/>
    <w:rsid w:val="009451F2"/>
    <w:rsid w:val="00945219"/>
    <w:rsid w:val="0094553E"/>
    <w:rsid w:val="00945747"/>
    <w:rsid w:val="00945943"/>
    <w:rsid w:val="00945B04"/>
    <w:rsid w:val="00945BEF"/>
    <w:rsid w:val="00945CA2"/>
    <w:rsid w:val="00945D49"/>
    <w:rsid w:val="009461EC"/>
    <w:rsid w:val="009464E3"/>
    <w:rsid w:val="00946675"/>
    <w:rsid w:val="009466CB"/>
    <w:rsid w:val="00946701"/>
    <w:rsid w:val="00946759"/>
    <w:rsid w:val="00946E05"/>
    <w:rsid w:val="00946F19"/>
    <w:rsid w:val="00946F24"/>
    <w:rsid w:val="009472E0"/>
    <w:rsid w:val="00947482"/>
    <w:rsid w:val="00947719"/>
    <w:rsid w:val="00947A13"/>
    <w:rsid w:val="00947DAE"/>
    <w:rsid w:val="009502A2"/>
    <w:rsid w:val="009503BD"/>
    <w:rsid w:val="0095044A"/>
    <w:rsid w:val="00950609"/>
    <w:rsid w:val="0095096F"/>
    <w:rsid w:val="009512BE"/>
    <w:rsid w:val="00951818"/>
    <w:rsid w:val="009519B2"/>
    <w:rsid w:val="00951B10"/>
    <w:rsid w:val="00951BAB"/>
    <w:rsid w:val="00951EFF"/>
    <w:rsid w:val="009522CD"/>
    <w:rsid w:val="00952301"/>
    <w:rsid w:val="00952D2F"/>
    <w:rsid w:val="00953129"/>
    <w:rsid w:val="00953194"/>
    <w:rsid w:val="0095335A"/>
    <w:rsid w:val="00953843"/>
    <w:rsid w:val="00953922"/>
    <w:rsid w:val="00953D69"/>
    <w:rsid w:val="00953DC7"/>
    <w:rsid w:val="00953E9F"/>
    <w:rsid w:val="0095453D"/>
    <w:rsid w:val="00954834"/>
    <w:rsid w:val="00954979"/>
    <w:rsid w:val="00954CD1"/>
    <w:rsid w:val="00954D7F"/>
    <w:rsid w:val="00955091"/>
    <w:rsid w:val="0095514D"/>
    <w:rsid w:val="00955452"/>
    <w:rsid w:val="00955711"/>
    <w:rsid w:val="0095592B"/>
    <w:rsid w:val="00955987"/>
    <w:rsid w:val="00955A1F"/>
    <w:rsid w:val="00955B16"/>
    <w:rsid w:val="00955B5E"/>
    <w:rsid w:val="00955DD5"/>
    <w:rsid w:val="00955E67"/>
    <w:rsid w:val="009561D7"/>
    <w:rsid w:val="009565C5"/>
    <w:rsid w:val="009567D4"/>
    <w:rsid w:val="00956BBB"/>
    <w:rsid w:val="00956CFE"/>
    <w:rsid w:val="00956DCE"/>
    <w:rsid w:val="009572F2"/>
    <w:rsid w:val="00957653"/>
    <w:rsid w:val="0095774B"/>
    <w:rsid w:val="00957932"/>
    <w:rsid w:val="00957BCE"/>
    <w:rsid w:val="00957D27"/>
    <w:rsid w:val="00960175"/>
    <w:rsid w:val="0096046A"/>
    <w:rsid w:val="009604A2"/>
    <w:rsid w:val="00960941"/>
    <w:rsid w:val="00960E7D"/>
    <w:rsid w:val="009610BC"/>
    <w:rsid w:val="009611E4"/>
    <w:rsid w:val="00961589"/>
    <w:rsid w:val="009615D8"/>
    <w:rsid w:val="00961A2B"/>
    <w:rsid w:val="00961A92"/>
    <w:rsid w:val="00961A9B"/>
    <w:rsid w:val="00961B6F"/>
    <w:rsid w:val="00961BE2"/>
    <w:rsid w:val="00961C00"/>
    <w:rsid w:val="00961D37"/>
    <w:rsid w:val="00961F2D"/>
    <w:rsid w:val="0096207A"/>
    <w:rsid w:val="009620E4"/>
    <w:rsid w:val="00962D4D"/>
    <w:rsid w:val="00962DA9"/>
    <w:rsid w:val="00963007"/>
    <w:rsid w:val="00963196"/>
    <w:rsid w:val="0096347F"/>
    <w:rsid w:val="00963A04"/>
    <w:rsid w:val="00963EAD"/>
    <w:rsid w:val="009642F9"/>
    <w:rsid w:val="0096437C"/>
    <w:rsid w:val="00964879"/>
    <w:rsid w:val="00964941"/>
    <w:rsid w:val="0096499A"/>
    <w:rsid w:val="00964AD4"/>
    <w:rsid w:val="009654AC"/>
    <w:rsid w:val="00965A64"/>
    <w:rsid w:val="00965BBF"/>
    <w:rsid w:val="00965F0F"/>
    <w:rsid w:val="00965F10"/>
    <w:rsid w:val="00965F52"/>
    <w:rsid w:val="00966338"/>
    <w:rsid w:val="00966817"/>
    <w:rsid w:val="00966DAC"/>
    <w:rsid w:val="00967339"/>
    <w:rsid w:val="009678C1"/>
    <w:rsid w:val="00967B86"/>
    <w:rsid w:val="00967CC0"/>
    <w:rsid w:val="00967EB5"/>
    <w:rsid w:val="00970286"/>
    <w:rsid w:val="00970461"/>
    <w:rsid w:val="0097074C"/>
    <w:rsid w:val="009707D2"/>
    <w:rsid w:val="00970B0B"/>
    <w:rsid w:val="00970EF9"/>
    <w:rsid w:val="00970F03"/>
    <w:rsid w:val="00971026"/>
    <w:rsid w:val="009718A0"/>
    <w:rsid w:val="009718CB"/>
    <w:rsid w:val="00971C46"/>
    <w:rsid w:val="00971E13"/>
    <w:rsid w:val="00971EEC"/>
    <w:rsid w:val="00971F20"/>
    <w:rsid w:val="00972002"/>
    <w:rsid w:val="009722CC"/>
    <w:rsid w:val="00972302"/>
    <w:rsid w:val="0097284E"/>
    <w:rsid w:val="009728D5"/>
    <w:rsid w:val="00972AE7"/>
    <w:rsid w:val="00972B6D"/>
    <w:rsid w:val="00972D30"/>
    <w:rsid w:val="009736EF"/>
    <w:rsid w:val="009738FD"/>
    <w:rsid w:val="00974436"/>
    <w:rsid w:val="0097457D"/>
    <w:rsid w:val="009749A0"/>
    <w:rsid w:val="00974B93"/>
    <w:rsid w:val="00974DA6"/>
    <w:rsid w:val="00975027"/>
    <w:rsid w:val="009750F6"/>
    <w:rsid w:val="00975320"/>
    <w:rsid w:val="00975363"/>
    <w:rsid w:val="00975551"/>
    <w:rsid w:val="00975943"/>
    <w:rsid w:val="00975A0C"/>
    <w:rsid w:val="00975B23"/>
    <w:rsid w:val="00975CC9"/>
    <w:rsid w:val="00975EDC"/>
    <w:rsid w:val="00976482"/>
    <w:rsid w:val="009764EF"/>
    <w:rsid w:val="0097662A"/>
    <w:rsid w:val="009766F9"/>
    <w:rsid w:val="00976F59"/>
    <w:rsid w:val="0097705B"/>
    <w:rsid w:val="009770A9"/>
    <w:rsid w:val="0097710C"/>
    <w:rsid w:val="00977462"/>
    <w:rsid w:val="00977C6C"/>
    <w:rsid w:val="00977F9E"/>
    <w:rsid w:val="009800CB"/>
    <w:rsid w:val="009806FF"/>
    <w:rsid w:val="00980714"/>
    <w:rsid w:val="009807EA"/>
    <w:rsid w:val="009808B7"/>
    <w:rsid w:val="00980BF4"/>
    <w:rsid w:val="009816A4"/>
    <w:rsid w:val="00981831"/>
    <w:rsid w:val="00981986"/>
    <w:rsid w:val="009819A6"/>
    <w:rsid w:val="00981A7E"/>
    <w:rsid w:val="00981AF6"/>
    <w:rsid w:val="00981B55"/>
    <w:rsid w:val="00981D05"/>
    <w:rsid w:val="00981FD9"/>
    <w:rsid w:val="009820A3"/>
    <w:rsid w:val="009820BC"/>
    <w:rsid w:val="0098225A"/>
    <w:rsid w:val="00982341"/>
    <w:rsid w:val="009824B5"/>
    <w:rsid w:val="009824E5"/>
    <w:rsid w:val="009824F1"/>
    <w:rsid w:val="009829C4"/>
    <w:rsid w:val="00982B80"/>
    <w:rsid w:val="00982D3A"/>
    <w:rsid w:val="0098300A"/>
    <w:rsid w:val="00983343"/>
    <w:rsid w:val="00983742"/>
    <w:rsid w:val="0098444B"/>
    <w:rsid w:val="009844C0"/>
    <w:rsid w:val="00984755"/>
    <w:rsid w:val="00984CDA"/>
    <w:rsid w:val="00984CDC"/>
    <w:rsid w:val="0098505D"/>
    <w:rsid w:val="009857E8"/>
    <w:rsid w:val="00985D1A"/>
    <w:rsid w:val="00985FE9"/>
    <w:rsid w:val="009861AB"/>
    <w:rsid w:val="009862E9"/>
    <w:rsid w:val="00986588"/>
    <w:rsid w:val="00986AA7"/>
    <w:rsid w:val="00986B78"/>
    <w:rsid w:val="00986BDB"/>
    <w:rsid w:val="00986C45"/>
    <w:rsid w:val="00986CD7"/>
    <w:rsid w:val="00986DE1"/>
    <w:rsid w:val="00987082"/>
    <w:rsid w:val="009872BA"/>
    <w:rsid w:val="009872ED"/>
    <w:rsid w:val="0098773D"/>
    <w:rsid w:val="00987C37"/>
    <w:rsid w:val="00987D89"/>
    <w:rsid w:val="00987E4D"/>
    <w:rsid w:val="009905CD"/>
    <w:rsid w:val="009907A7"/>
    <w:rsid w:val="0099099B"/>
    <w:rsid w:val="00990A3B"/>
    <w:rsid w:val="00990D63"/>
    <w:rsid w:val="00990F3A"/>
    <w:rsid w:val="00991238"/>
    <w:rsid w:val="009913BC"/>
    <w:rsid w:val="009919D1"/>
    <w:rsid w:val="00991D03"/>
    <w:rsid w:val="00991D0E"/>
    <w:rsid w:val="00991F76"/>
    <w:rsid w:val="00992057"/>
    <w:rsid w:val="009922F8"/>
    <w:rsid w:val="009923E3"/>
    <w:rsid w:val="0099240F"/>
    <w:rsid w:val="0099255E"/>
    <w:rsid w:val="0099294F"/>
    <w:rsid w:val="0099302A"/>
    <w:rsid w:val="00993115"/>
    <w:rsid w:val="00993128"/>
    <w:rsid w:val="0099356E"/>
    <w:rsid w:val="00993702"/>
    <w:rsid w:val="00993710"/>
    <w:rsid w:val="009937D1"/>
    <w:rsid w:val="009937D5"/>
    <w:rsid w:val="009939AE"/>
    <w:rsid w:val="00993ACA"/>
    <w:rsid w:val="00993B70"/>
    <w:rsid w:val="00993D18"/>
    <w:rsid w:val="009940B2"/>
    <w:rsid w:val="009941DA"/>
    <w:rsid w:val="00994655"/>
    <w:rsid w:val="0099476E"/>
    <w:rsid w:val="00994772"/>
    <w:rsid w:val="00994955"/>
    <w:rsid w:val="009949A0"/>
    <w:rsid w:val="00994B53"/>
    <w:rsid w:val="00994BDE"/>
    <w:rsid w:val="00994CBC"/>
    <w:rsid w:val="00995020"/>
    <w:rsid w:val="009952F2"/>
    <w:rsid w:val="0099551B"/>
    <w:rsid w:val="0099553F"/>
    <w:rsid w:val="009956B2"/>
    <w:rsid w:val="009956B3"/>
    <w:rsid w:val="009956C7"/>
    <w:rsid w:val="0099606C"/>
    <w:rsid w:val="009963B8"/>
    <w:rsid w:val="009964D2"/>
    <w:rsid w:val="009966A9"/>
    <w:rsid w:val="00996984"/>
    <w:rsid w:val="00996A52"/>
    <w:rsid w:val="00996ADA"/>
    <w:rsid w:val="00997043"/>
    <w:rsid w:val="00997047"/>
    <w:rsid w:val="00997082"/>
    <w:rsid w:val="009972CE"/>
    <w:rsid w:val="009977EB"/>
    <w:rsid w:val="00997A11"/>
    <w:rsid w:val="00997B4C"/>
    <w:rsid w:val="00997B5A"/>
    <w:rsid w:val="00997BAF"/>
    <w:rsid w:val="00997C36"/>
    <w:rsid w:val="00997D0C"/>
    <w:rsid w:val="00997D69"/>
    <w:rsid w:val="00997E5F"/>
    <w:rsid w:val="009A00D2"/>
    <w:rsid w:val="009A0644"/>
    <w:rsid w:val="009A088B"/>
    <w:rsid w:val="009A0AD1"/>
    <w:rsid w:val="009A0CAA"/>
    <w:rsid w:val="009A0CD9"/>
    <w:rsid w:val="009A0E29"/>
    <w:rsid w:val="009A1217"/>
    <w:rsid w:val="009A1304"/>
    <w:rsid w:val="009A1793"/>
    <w:rsid w:val="009A1A05"/>
    <w:rsid w:val="009A1A2E"/>
    <w:rsid w:val="009A1A7B"/>
    <w:rsid w:val="009A1C69"/>
    <w:rsid w:val="009A1D8D"/>
    <w:rsid w:val="009A2326"/>
    <w:rsid w:val="009A24E4"/>
    <w:rsid w:val="009A29EE"/>
    <w:rsid w:val="009A2A06"/>
    <w:rsid w:val="009A2CC0"/>
    <w:rsid w:val="009A2EAF"/>
    <w:rsid w:val="009A2F74"/>
    <w:rsid w:val="009A30D0"/>
    <w:rsid w:val="009A33B9"/>
    <w:rsid w:val="009A358F"/>
    <w:rsid w:val="009A35FC"/>
    <w:rsid w:val="009A3BAC"/>
    <w:rsid w:val="009A3C5D"/>
    <w:rsid w:val="009A3CC9"/>
    <w:rsid w:val="009A3F22"/>
    <w:rsid w:val="009A3F2A"/>
    <w:rsid w:val="009A3F4D"/>
    <w:rsid w:val="009A3FE8"/>
    <w:rsid w:val="009A4035"/>
    <w:rsid w:val="009A464E"/>
    <w:rsid w:val="009A4FAC"/>
    <w:rsid w:val="009A5340"/>
    <w:rsid w:val="009A589A"/>
    <w:rsid w:val="009A593E"/>
    <w:rsid w:val="009A5974"/>
    <w:rsid w:val="009A5B05"/>
    <w:rsid w:val="009A5B5A"/>
    <w:rsid w:val="009A5E0A"/>
    <w:rsid w:val="009A5FD2"/>
    <w:rsid w:val="009A6080"/>
    <w:rsid w:val="009A608A"/>
    <w:rsid w:val="009A6134"/>
    <w:rsid w:val="009A62BE"/>
    <w:rsid w:val="009A67DC"/>
    <w:rsid w:val="009A69D4"/>
    <w:rsid w:val="009A6A88"/>
    <w:rsid w:val="009A6CAA"/>
    <w:rsid w:val="009A6CD7"/>
    <w:rsid w:val="009A6F0A"/>
    <w:rsid w:val="009A6F5A"/>
    <w:rsid w:val="009A7003"/>
    <w:rsid w:val="009A71CC"/>
    <w:rsid w:val="009A7306"/>
    <w:rsid w:val="009A7472"/>
    <w:rsid w:val="009A7626"/>
    <w:rsid w:val="009A78A4"/>
    <w:rsid w:val="009A7B71"/>
    <w:rsid w:val="009A7F30"/>
    <w:rsid w:val="009B0166"/>
    <w:rsid w:val="009B028C"/>
    <w:rsid w:val="009B09D3"/>
    <w:rsid w:val="009B0E6D"/>
    <w:rsid w:val="009B1087"/>
    <w:rsid w:val="009B1109"/>
    <w:rsid w:val="009B1796"/>
    <w:rsid w:val="009B179F"/>
    <w:rsid w:val="009B1A22"/>
    <w:rsid w:val="009B1B00"/>
    <w:rsid w:val="009B1FA8"/>
    <w:rsid w:val="009B20D6"/>
    <w:rsid w:val="009B213E"/>
    <w:rsid w:val="009B215C"/>
    <w:rsid w:val="009B236E"/>
    <w:rsid w:val="009B2540"/>
    <w:rsid w:val="009B2AF0"/>
    <w:rsid w:val="009B2C86"/>
    <w:rsid w:val="009B2E15"/>
    <w:rsid w:val="009B2E8B"/>
    <w:rsid w:val="009B317B"/>
    <w:rsid w:val="009B3251"/>
    <w:rsid w:val="009B36E0"/>
    <w:rsid w:val="009B384B"/>
    <w:rsid w:val="009B3CAA"/>
    <w:rsid w:val="009B3CE3"/>
    <w:rsid w:val="009B3E6F"/>
    <w:rsid w:val="009B407D"/>
    <w:rsid w:val="009B42F9"/>
    <w:rsid w:val="009B44AC"/>
    <w:rsid w:val="009B4562"/>
    <w:rsid w:val="009B45BC"/>
    <w:rsid w:val="009B46FF"/>
    <w:rsid w:val="009B4727"/>
    <w:rsid w:val="009B4A9F"/>
    <w:rsid w:val="009B4B96"/>
    <w:rsid w:val="009B4C56"/>
    <w:rsid w:val="009B5578"/>
    <w:rsid w:val="009B5889"/>
    <w:rsid w:val="009B5A0A"/>
    <w:rsid w:val="009B5A9F"/>
    <w:rsid w:val="009B5ACF"/>
    <w:rsid w:val="009B5AEC"/>
    <w:rsid w:val="009B5D0F"/>
    <w:rsid w:val="009B5DDB"/>
    <w:rsid w:val="009B5DEC"/>
    <w:rsid w:val="009B5EE0"/>
    <w:rsid w:val="009B6089"/>
    <w:rsid w:val="009B60B2"/>
    <w:rsid w:val="009B63F2"/>
    <w:rsid w:val="009B679B"/>
    <w:rsid w:val="009B6813"/>
    <w:rsid w:val="009B683D"/>
    <w:rsid w:val="009B69D9"/>
    <w:rsid w:val="009B6C0C"/>
    <w:rsid w:val="009B70CD"/>
    <w:rsid w:val="009B71C3"/>
    <w:rsid w:val="009B71FA"/>
    <w:rsid w:val="009B7246"/>
    <w:rsid w:val="009B7ADA"/>
    <w:rsid w:val="009B7E29"/>
    <w:rsid w:val="009C0228"/>
    <w:rsid w:val="009C02CB"/>
    <w:rsid w:val="009C0615"/>
    <w:rsid w:val="009C0875"/>
    <w:rsid w:val="009C08E8"/>
    <w:rsid w:val="009C0B3A"/>
    <w:rsid w:val="009C0C07"/>
    <w:rsid w:val="009C0EFC"/>
    <w:rsid w:val="009C101B"/>
    <w:rsid w:val="009C165C"/>
    <w:rsid w:val="009C16E5"/>
    <w:rsid w:val="009C1D9A"/>
    <w:rsid w:val="009C1F59"/>
    <w:rsid w:val="009C1FD1"/>
    <w:rsid w:val="009C2284"/>
    <w:rsid w:val="009C246D"/>
    <w:rsid w:val="009C26C9"/>
    <w:rsid w:val="009C283C"/>
    <w:rsid w:val="009C2969"/>
    <w:rsid w:val="009C29C2"/>
    <w:rsid w:val="009C2AED"/>
    <w:rsid w:val="009C2C97"/>
    <w:rsid w:val="009C2EA9"/>
    <w:rsid w:val="009C2FD1"/>
    <w:rsid w:val="009C32A7"/>
    <w:rsid w:val="009C32F8"/>
    <w:rsid w:val="009C3337"/>
    <w:rsid w:val="009C3347"/>
    <w:rsid w:val="009C334D"/>
    <w:rsid w:val="009C34BE"/>
    <w:rsid w:val="009C395A"/>
    <w:rsid w:val="009C3AC1"/>
    <w:rsid w:val="009C403C"/>
    <w:rsid w:val="009C41FD"/>
    <w:rsid w:val="009C43F4"/>
    <w:rsid w:val="009C480B"/>
    <w:rsid w:val="009C4956"/>
    <w:rsid w:val="009C4C89"/>
    <w:rsid w:val="009C4ED1"/>
    <w:rsid w:val="009C4EE8"/>
    <w:rsid w:val="009C517D"/>
    <w:rsid w:val="009C5458"/>
    <w:rsid w:val="009C5493"/>
    <w:rsid w:val="009C54D5"/>
    <w:rsid w:val="009C551B"/>
    <w:rsid w:val="009C5580"/>
    <w:rsid w:val="009C5A67"/>
    <w:rsid w:val="009C5B17"/>
    <w:rsid w:val="009C5E02"/>
    <w:rsid w:val="009C5EBE"/>
    <w:rsid w:val="009C63C1"/>
    <w:rsid w:val="009C6CCD"/>
    <w:rsid w:val="009C6EB3"/>
    <w:rsid w:val="009C6F6E"/>
    <w:rsid w:val="009C7259"/>
    <w:rsid w:val="009C73EB"/>
    <w:rsid w:val="009C781A"/>
    <w:rsid w:val="009C788B"/>
    <w:rsid w:val="009C7AEB"/>
    <w:rsid w:val="009C7C7E"/>
    <w:rsid w:val="009C7E19"/>
    <w:rsid w:val="009C7E56"/>
    <w:rsid w:val="009C7EB0"/>
    <w:rsid w:val="009C7FB7"/>
    <w:rsid w:val="009D00D9"/>
    <w:rsid w:val="009D0315"/>
    <w:rsid w:val="009D0453"/>
    <w:rsid w:val="009D06C9"/>
    <w:rsid w:val="009D08BE"/>
    <w:rsid w:val="009D0CAE"/>
    <w:rsid w:val="009D0D45"/>
    <w:rsid w:val="009D1107"/>
    <w:rsid w:val="009D16ED"/>
    <w:rsid w:val="009D16F0"/>
    <w:rsid w:val="009D176A"/>
    <w:rsid w:val="009D1AD1"/>
    <w:rsid w:val="009D1B15"/>
    <w:rsid w:val="009D1E2A"/>
    <w:rsid w:val="009D22EE"/>
    <w:rsid w:val="009D2445"/>
    <w:rsid w:val="009D2920"/>
    <w:rsid w:val="009D2B94"/>
    <w:rsid w:val="009D2CD3"/>
    <w:rsid w:val="009D34A6"/>
    <w:rsid w:val="009D367D"/>
    <w:rsid w:val="009D37EB"/>
    <w:rsid w:val="009D3CE7"/>
    <w:rsid w:val="009D3F7B"/>
    <w:rsid w:val="009D3F8B"/>
    <w:rsid w:val="009D4065"/>
    <w:rsid w:val="009D45D6"/>
    <w:rsid w:val="009D4751"/>
    <w:rsid w:val="009D4B32"/>
    <w:rsid w:val="009D4B56"/>
    <w:rsid w:val="009D4CFD"/>
    <w:rsid w:val="009D4D0A"/>
    <w:rsid w:val="009D5065"/>
    <w:rsid w:val="009D5199"/>
    <w:rsid w:val="009D5377"/>
    <w:rsid w:val="009D53FA"/>
    <w:rsid w:val="009D6291"/>
    <w:rsid w:val="009D651C"/>
    <w:rsid w:val="009D66A8"/>
    <w:rsid w:val="009D6C66"/>
    <w:rsid w:val="009D712E"/>
    <w:rsid w:val="009D7C53"/>
    <w:rsid w:val="009D7DC0"/>
    <w:rsid w:val="009D7F1C"/>
    <w:rsid w:val="009E04A7"/>
    <w:rsid w:val="009E050A"/>
    <w:rsid w:val="009E052D"/>
    <w:rsid w:val="009E0683"/>
    <w:rsid w:val="009E0973"/>
    <w:rsid w:val="009E147B"/>
    <w:rsid w:val="009E165A"/>
    <w:rsid w:val="009E18E6"/>
    <w:rsid w:val="009E1C1C"/>
    <w:rsid w:val="009E1CE7"/>
    <w:rsid w:val="009E2155"/>
    <w:rsid w:val="009E260C"/>
    <w:rsid w:val="009E2870"/>
    <w:rsid w:val="009E2A1B"/>
    <w:rsid w:val="009E2A23"/>
    <w:rsid w:val="009E2AA6"/>
    <w:rsid w:val="009E2BAB"/>
    <w:rsid w:val="009E308D"/>
    <w:rsid w:val="009E3493"/>
    <w:rsid w:val="009E352F"/>
    <w:rsid w:val="009E3575"/>
    <w:rsid w:val="009E36D8"/>
    <w:rsid w:val="009E3A40"/>
    <w:rsid w:val="009E3A84"/>
    <w:rsid w:val="009E3A96"/>
    <w:rsid w:val="009E3B9C"/>
    <w:rsid w:val="009E3D7D"/>
    <w:rsid w:val="009E3FF7"/>
    <w:rsid w:val="009E4291"/>
    <w:rsid w:val="009E42F0"/>
    <w:rsid w:val="009E44B6"/>
    <w:rsid w:val="009E4581"/>
    <w:rsid w:val="009E4994"/>
    <w:rsid w:val="009E4CD8"/>
    <w:rsid w:val="009E5099"/>
    <w:rsid w:val="009E5356"/>
    <w:rsid w:val="009E53FE"/>
    <w:rsid w:val="009E5721"/>
    <w:rsid w:val="009E591F"/>
    <w:rsid w:val="009E5AD3"/>
    <w:rsid w:val="009E5AD6"/>
    <w:rsid w:val="009E5B81"/>
    <w:rsid w:val="009E5D9E"/>
    <w:rsid w:val="009E5EA4"/>
    <w:rsid w:val="009E6848"/>
    <w:rsid w:val="009E69D5"/>
    <w:rsid w:val="009E6AE2"/>
    <w:rsid w:val="009E6D12"/>
    <w:rsid w:val="009E6D55"/>
    <w:rsid w:val="009E73B8"/>
    <w:rsid w:val="009E763E"/>
    <w:rsid w:val="009E772E"/>
    <w:rsid w:val="009E77B0"/>
    <w:rsid w:val="009E7BD4"/>
    <w:rsid w:val="009F013B"/>
    <w:rsid w:val="009F01CA"/>
    <w:rsid w:val="009F0461"/>
    <w:rsid w:val="009F0647"/>
    <w:rsid w:val="009F066F"/>
    <w:rsid w:val="009F0819"/>
    <w:rsid w:val="009F097C"/>
    <w:rsid w:val="009F0B91"/>
    <w:rsid w:val="009F0DDC"/>
    <w:rsid w:val="009F1255"/>
    <w:rsid w:val="009F125C"/>
    <w:rsid w:val="009F12D0"/>
    <w:rsid w:val="009F156E"/>
    <w:rsid w:val="009F169A"/>
    <w:rsid w:val="009F176A"/>
    <w:rsid w:val="009F193A"/>
    <w:rsid w:val="009F19AC"/>
    <w:rsid w:val="009F1BA0"/>
    <w:rsid w:val="009F1BE3"/>
    <w:rsid w:val="009F2128"/>
    <w:rsid w:val="009F2167"/>
    <w:rsid w:val="009F220F"/>
    <w:rsid w:val="009F278B"/>
    <w:rsid w:val="009F280C"/>
    <w:rsid w:val="009F28A6"/>
    <w:rsid w:val="009F2C56"/>
    <w:rsid w:val="009F2CD4"/>
    <w:rsid w:val="009F3092"/>
    <w:rsid w:val="009F37A2"/>
    <w:rsid w:val="009F3848"/>
    <w:rsid w:val="009F385A"/>
    <w:rsid w:val="009F3A76"/>
    <w:rsid w:val="009F3F0F"/>
    <w:rsid w:val="009F4244"/>
    <w:rsid w:val="009F457F"/>
    <w:rsid w:val="009F46C4"/>
    <w:rsid w:val="009F4820"/>
    <w:rsid w:val="009F4F39"/>
    <w:rsid w:val="009F5349"/>
    <w:rsid w:val="009F554E"/>
    <w:rsid w:val="009F5718"/>
    <w:rsid w:val="009F5872"/>
    <w:rsid w:val="009F59F0"/>
    <w:rsid w:val="009F5CE1"/>
    <w:rsid w:val="009F5D1C"/>
    <w:rsid w:val="009F5F3A"/>
    <w:rsid w:val="009F627E"/>
    <w:rsid w:val="009F62AB"/>
    <w:rsid w:val="009F639B"/>
    <w:rsid w:val="009F6471"/>
    <w:rsid w:val="009F6920"/>
    <w:rsid w:val="009F6972"/>
    <w:rsid w:val="009F6A59"/>
    <w:rsid w:val="009F6F55"/>
    <w:rsid w:val="009F6F68"/>
    <w:rsid w:val="009F717E"/>
    <w:rsid w:val="009F72BB"/>
    <w:rsid w:val="009F75A5"/>
    <w:rsid w:val="009F799C"/>
    <w:rsid w:val="009F7C00"/>
    <w:rsid w:val="009F7C3D"/>
    <w:rsid w:val="009F7F54"/>
    <w:rsid w:val="00A0000C"/>
    <w:rsid w:val="00A00013"/>
    <w:rsid w:val="00A00016"/>
    <w:rsid w:val="00A00578"/>
    <w:rsid w:val="00A005A2"/>
    <w:rsid w:val="00A00BA7"/>
    <w:rsid w:val="00A00C43"/>
    <w:rsid w:val="00A00F9A"/>
    <w:rsid w:val="00A00FF0"/>
    <w:rsid w:val="00A011BF"/>
    <w:rsid w:val="00A013F9"/>
    <w:rsid w:val="00A01426"/>
    <w:rsid w:val="00A0180E"/>
    <w:rsid w:val="00A01941"/>
    <w:rsid w:val="00A01B8B"/>
    <w:rsid w:val="00A02043"/>
    <w:rsid w:val="00A02229"/>
    <w:rsid w:val="00A024F1"/>
    <w:rsid w:val="00A02561"/>
    <w:rsid w:val="00A025B3"/>
    <w:rsid w:val="00A0288A"/>
    <w:rsid w:val="00A02A19"/>
    <w:rsid w:val="00A02A6B"/>
    <w:rsid w:val="00A02C55"/>
    <w:rsid w:val="00A02D36"/>
    <w:rsid w:val="00A02D9B"/>
    <w:rsid w:val="00A02EE4"/>
    <w:rsid w:val="00A032CC"/>
    <w:rsid w:val="00A03419"/>
    <w:rsid w:val="00A03618"/>
    <w:rsid w:val="00A03AA1"/>
    <w:rsid w:val="00A04407"/>
    <w:rsid w:val="00A04443"/>
    <w:rsid w:val="00A0456E"/>
    <w:rsid w:val="00A0466F"/>
    <w:rsid w:val="00A047BD"/>
    <w:rsid w:val="00A048A0"/>
    <w:rsid w:val="00A04C81"/>
    <w:rsid w:val="00A04DC3"/>
    <w:rsid w:val="00A04FA2"/>
    <w:rsid w:val="00A04FAA"/>
    <w:rsid w:val="00A05343"/>
    <w:rsid w:val="00A05425"/>
    <w:rsid w:val="00A054F5"/>
    <w:rsid w:val="00A05769"/>
    <w:rsid w:val="00A05B19"/>
    <w:rsid w:val="00A0613B"/>
    <w:rsid w:val="00A06382"/>
    <w:rsid w:val="00A06666"/>
    <w:rsid w:val="00A06B52"/>
    <w:rsid w:val="00A06D35"/>
    <w:rsid w:val="00A06F65"/>
    <w:rsid w:val="00A06FE7"/>
    <w:rsid w:val="00A06FED"/>
    <w:rsid w:val="00A07090"/>
    <w:rsid w:val="00A0709F"/>
    <w:rsid w:val="00A0742F"/>
    <w:rsid w:val="00A0782D"/>
    <w:rsid w:val="00A079AB"/>
    <w:rsid w:val="00A07A58"/>
    <w:rsid w:val="00A07B52"/>
    <w:rsid w:val="00A103F4"/>
    <w:rsid w:val="00A108BD"/>
    <w:rsid w:val="00A10AE4"/>
    <w:rsid w:val="00A10B85"/>
    <w:rsid w:val="00A10CD3"/>
    <w:rsid w:val="00A10D13"/>
    <w:rsid w:val="00A11078"/>
    <w:rsid w:val="00A110B2"/>
    <w:rsid w:val="00A1134B"/>
    <w:rsid w:val="00A11408"/>
    <w:rsid w:val="00A11AC4"/>
    <w:rsid w:val="00A11E13"/>
    <w:rsid w:val="00A12D36"/>
    <w:rsid w:val="00A12D52"/>
    <w:rsid w:val="00A12E6C"/>
    <w:rsid w:val="00A12F3A"/>
    <w:rsid w:val="00A1305C"/>
    <w:rsid w:val="00A1306A"/>
    <w:rsid w:val="00A131E0"/>
    <w:rsid w:val="00A13270"/>
    <w:rsid w:val="00A13272"/>
    <w:rsid w:val="00A13466"/>
    <w:rsid w:val="00A1353E"/>
    <w:rsid w:val="00A13739"/>
    <w:rsid w:val="00A1383E"/>
    <w:rsid w:val="00A138D1"/>
    <w:rsid w:val="00A13ABD"/>
    <w:rsid w:val="00A13ACB"/>
    <w:rsid w:val="00A13E31"/>
    <w:rsid w:val="00A1409F"/>
    <w:rsid w:val="00A143AE"/>
    <w:rsid w:val="00A14589"/>
    <w:rsid w:val="00A14853"/>
    <w:rsid w:val="00A14A04"/>
    <w:rsid w:val="00A14A43"/>
    <w:rsid w:val="00A14E1C"/>
    <w:rsid w:val="00A15587"/>
    <w:rsid w:val="00A1573C"/>
    <w:rsid w:val="00A15B1D"/>
    <w:rsid w:val="00A15BC3"/>
    <w:rsid w:val="00A15D46"/>
    <w:rsid w:val="00A15F9A"/>
    <w:rsid w:val="00A1613B"/>
    <w:rsid w:val="00A162DF"/>
    <w:rsid w:val="00A163D8"/>
    <w:rsid w:val="00A166C2"/>
    <w:rsid w:val="00A1677E"/>
    <w:rsid w:val="00A16A77"/>
    <w:rsid w:val="00A16B1F"/>
    <w:rsid w:val="00A16CA5"/>
    <w:rsid w:val="00A16E5A"/>
    <w:rsid w:val="00A16EDF"/>
    <w:rsid w:val="00A16EEA"/>
    <w:rsid w:val="00A17024"/>
    <w:rsid w:val="00A1794A"/>
    <w:rsid w:val="00A17BFC"/>
    <w:rsid w:val="00A17F82"/>
    <w:rsid w:val="00A20228"/>
    <w:rsid w:val="00A20274"/>
    <w:rsid w:val="00A20412"/>
    <w:rsid w:val="00A20483"/>
    <w:rsid w:val="00A205AA"/>
    <w:rsid w:val="00A20696"/>
    <w:rsid w:val="00A20728"/>
    <w:rsid w:val="00A20773"/>
    <w:rsid w:val="00A2078D"/>
    <w:rsid w:val="00A20DBC"/>
    <w:rsid w:val="00A2159A"/>
    <w:rsid w:val="00A21BBD"/>
    <w:rsid w:val="00A21CDA"/>
    <w:rsid w:val="00A21E67"/>
    <w:rsid w:val="00A22239"/>
    <w:rsid w:val="00A22328"/>
    <w:rsid w:val="00A2262C"/>
    <w:rsid w:val="00A22991"/>
    <w:rsid w:val="00A22A12"/>
    <w:rsid w:val="00A22D7C"/>
    <w:rsid w:val="00A22E89"/>
    <w:rsid w:val="00A2344E"/>
    <w:rsid w:val="00A235AB"/>
    <w:rsid w:val="00A23791"/>
    <w:rsid w:val="00A237DC"/>
    <w:rsid w:val="00A2382D"/>
    <w:rsid w:val="00A23949"/>
    <w:rsid w:val="00A23B7B"/>
    <w:rsid w:val="00A23C09"/>
    <w:rsid w:val="00A240CC"/>
    <w:rsid w:val="00A24474"/>
    <w:rsid w:val="00A248F1"/>
    <w:rsid w:val="00A24931"/>
    <w:rsid w:val="00A2495A"/>
    <w:rsid w:val="00A24AF4"/>
    <w:rsid w:val="00A24CEA"/>
    <w:rsid w:val="00A24EED"/>
    <w:rsid w:val="00A24F28"/>
    <w:rsid w:val="00A24FD2"/>
    <w:rsid w:val="00A25068"/>
    <w:rsid w:val="00A25510"/>
    <w:rsid w:val="00A25A21"/>
    <w:rsid w:val="00A25A9B"/>
    <w:rsid w:val="00A25C98"/>
    <w:rsid w:val="00A25E62"/>
    <w:rsid w:val="00A25EE9"/>
    <w:rsid w:val="00A2640B"/>
    <w:rsid w:val="00A264FD"/>
    <w:rsid w:val="00A2661D"/>
    <w:rsid w:val="00A26F18"/>
    <w:rsid w:val="00A27450"/>
    <w:rsid w:val="00A275D3"/>
    <w:rsid w:val="00A27674"/>
    <w:rsid w:val="00A27BF6"/>
    <w:rsid w:val="00A27E90"/>
    <w:rsid w:val="00A27EE4"/>
    <w:rsid w:val="00A27F4D"/>
    <w:rsid w:val="00A27F96"/>
    <w:rsid w:val="00A3023E"/>
    <w:rsid w:val="00A302AD"/>
    <w:rsid w:val="00A3045A"/>
    <w:rsid w:val="00A30A03"/>
    <w:rsid w:val="00A30CBD"/>
    <w:rsid w:val="00A30DA3"/>
    <w:rsid w:val="00A30E72"/>
    <w:rsid w:val="00A30F6D"/>
    <w:rsid w:val="00A310FC"/>
    <w:rsid w:val="00A31226"/>
    <w:rsid w:val="00A312D7"/>
    <w:rsid w:val="00A317A1"/>
    <w:rsid w:val="00A318BF"/>
    <w:rsid w:val="00A31969"/>
    <w:rsid w:val="00A31AEE"/>
    <w:rsid w:val="00A31BB2"/>
    <w:rsid w:val="00A31BC8"/>
    <w:rsid w:val="00A31CEB"/>
    <w:rsid w:val="00A32002"/>
    <w:rsid w:val="00A321F2"/>
    <w:rsid w:val="00A3267F"/>
    <w:rsid w:val="00A32965"/>
    <w:rsid w:val="00A32AB9"/>
    <w:rsid w:val="00A3324C"/>
    <w:rsid w:val="00A3328A"/>
    <w:rsid w:val="00A335E2"/>
    <w:rsid w:val="00A33892"/>
    <w:rsid w:val="00A33E74"/>
    <w:rsid w:val="00A33EE7"/>
    <w:rsid w:val="00A33EF9"/>
    <w:rsid w:val="00A33F5B"/>
    <w:rsid w:val="00A3442C"/>
    <w:rsid w:val="00A34891"/>
    <w:rsid w:val="00A348D4"/>
    <w:rsid w:val="00A34A10"/>
    <w:rsid w:val="00A34AD6"/>
    <w:rsid w:val="00A34D3B"/>
    <w:rsid w:val="00A34D85"/>
    <w:rsid w:val="00A34EC2"/>
    <w:rsid w:val="00A34FE8"/>
    <w:rsid w:val="00A35156"/>
    <w:rsid w:val="00A35252"/>
    <w:rsid w:val="00A3530A"/>
    <w:rsid w:val="00A353D1"/>
    <w:rsid w:val="00A35513"/>
    <w:rsid w:val="00A357E9"/>
    <w:rsid w:val="00A35AFD"/>
    <w:rsid w:val="00A35BC6"/>
    <w:rsid w:val="00A35C57"/>
    <w:rsid w:val="00A35DBC"/>
    <w:rsid w:val="00A35E28"/>
    <w:rsid w:val="00A36024"/>
    <w:rsid w:val="00A36332"/>
    <w:rsid w:val="00A36727"/>
    <w:rsid w:val="00A36789"/>
    <w:rsid w:val="00A367C7"/>
    <w:rsid w:val="00A368C7"/>
    <w:rsid w:val="00A36AC0"/>
    <w:rsid w:val="00A36C2C"/>
    <w:rsid w:val="00A36DC8"/>
    <w:rsid w:val="00A36ED2"/>
    <w:rsid w:val="00A36F61"/>
    <w:rsid w:val="00A36FC0"/>
    <w:rsid w:val="00A3739F"/>
    <w:rsid w:val="00A37431"/>
    <w:rsid w:val="00A37497"/>
    <w:rsid w:val="00A375BE"/>
    <w:rsid w:val="00A375F1"/>
    <w:rsid w:val="00A378FF"/>
    <w:rsid w:val="00A37B97"/>
    <w:rsid w:val="00A37BBA"/>
    <w:rsid w:val="00A37F18"/>
    <w:rsid w:val="00A40626"/>
    <w:rsid w:val="00A40755"/>
    <w:rsid w:val="00A4093C"/>
    <w:rsid w:val="00A40A66"/>
    <w:rsid w:val="00A40B37"/>
    <w:rsid w:val="00A41262"/>
    <w:rsid w:val="00A4157F"/>
    <w:rsid w:val="00A41773"/>
    <w:rsid w:val="00A417AD"/>
    <w:rsid w:val="00A4185A"/>
    <w:rsid w:val="00A4186E"/>
    <w:rsid w:val="00A41961"/>
    <w:rsid w:val="00A41A0A"/>
    <w:rsid w:val="00A41A44"/>
    <w:rsid w:val="00A41AFA"/>
    <w:rsid w:val="00A41BF6"/>
    <w:rsid w:val="00A41C2F"/>
    <w:rsid w:val="00A41E8C"/>
    <w:rsid w:val="00A41FCE"/>
    <w:rsid w:val="00A42FAA"/>
    <w:rsid w:val="00A431D3"/>
    <w:rsid w:val="00A43236"/>
    <w:rsid w:val="00A43283"/>
    <w:rsid w:val="00A434BF"/>
    <w:rsid w:val="00A43522"/>
    <w:rsid w:val="00A43757"/>
    <w:rsid w:val="00A43BED"/>
    <w:rsid w:val="00A44069"/>
    <w:rsid w:val="00A4408E"/>
    <w:rsid w:val="00A442DB"/>
    <w:rsid w:val="00A445EE"/>
    <w:rsid w:val="00A44863"/>
    <w:rsid w:val="00A44987"/>
    <w:rsid w:val="00A449FB"/>
    <w:rsid w:val="00A44F62"/>
    <w:rsid w:val="00A454FC"/>
    <w:rsid w:val="00A45570"/>
    <w:rsid w:val="00A45578"/>
    <w:rsid w:val="00A455EE"/>
    <w:rsid w:val="00A45718"/>
    <w:rsid w:val="00A457DA"/>
    <w:rsid w:val="00A46066"/>
    <w:rsid w:val="00A463EB"/>
    <w:rsid w:val="00A465A4"/>
    <w:rsid w:val="00A4678D"/>
    <w:rsid w:val="00A4714A"/>
    <w:rsid w:val="00A471C7"/>
    <w:rsid w:val="00A4725D"/>
    <w:rsid w:val="00A474C6"/>
    <w:rsid w:val="00A4756A"/>
    <w:rsid w:val="00A47CF7"/>
    <w:rsid w:val="00A47EFA"/>
    <w:rsid w:val="00A500AE"/>
    <w:rsid w:val="00A50465"/>
    <w:rsid w:val="00A504C1"/>
    <w:rsid w:val="00A506D4"/>
    <w:rsid w:val="00A507D6"/>
    <w:rsid w:val="00A50B04"/>
    <w:rsid w:val="00A50BC9"/>
    <w:rsid w:val="00A50FB7"/>
    <w:rsid w:val="00A5107D"/>
    <w:rsid w:val="00A51712"/>
    <w:rsid w:val="00A517DB"/>
    <w:rsid w:val="00A51986"/>
    <w:rsid w:val="00A51A2D"/>
    <w:rsid w:val="00A51A85"/>
    <w:rsid w:val="00A51ABA"/>
    <w:rsid w:val="00A51D76"/>
    <w:rsid w:val="00A51DA0"/>
    <w:rsid w:val="00A51EC9"/>
    <w:rsid w:val="00A51ED0"/>
    <w:rsid w:val="00A51F10"/>
    <w:rsid w:val="00A5225B"/>
    <w:rsid w:val="00A522FA"/>
    <w:rsid w:val="00A5274F"/>
    <w:rsid w:val="00A52AE9"/>
    <w:rsid w:val="00A5308E"/>
    <w:rsid w:val="00A53135"/>
    <w:rsid w:val="00A5314B"/>
    <w:rsid w:val="00A53340"/>
    <w:rsid w:val="00A534B0"/>
    <w:rsid w:val="00A538A1"/>
    <w:rsid w:val="00A5391A"/>
    <w:rsid w:val="00A53BFE"/>
    <w:rsid w:val="00A53D5B"/>
    <w:rsid w:val="00A53DCD"/>
    <w:rsid w:val="00A53EDC"/>
    <w:rsid w:val="00A53EF5"/>
    <w:rsid w:val="00A53F90"/>
    <w:rsid w:val="00A541FB"/>
    <w:rsid w:val="00A544B1"/>
    <w:rsid w:val="00A546EE"/>
    <w:rsid w:val="00A54A2A"/>
    <w:rsid w:val="00A54AE2"/>
    <w:rsid w:val="00A54EA7"/>
    <w:rsid w:val="00A5504A"/>
    <w:rsid w:val="00A551FA"/>
    <w:rsid w:val="00A55474"/>
    <w:rsid w:val="00A55B3D"/>
    <w:rsid w:val="00A55F53"/>
    <w:rsid w:val="00A55F5D"/>
    <w:rsid w:val="00A567EA"/>
    <w:rsid w:val="00A56918"/>
    <w:rsid w:val="00A56A77"/>
    <w:rsid w:val="00A56B4A"/>
    <w:rsid w:val="00A56FE9"/>
    <w:rsid w:val="00A57035"/>
    <w:rsid w:val="00A57467"/>
    <w:rsid w:val="00A575E4"/>
    <w:rsid w:val="00A5780F"/>
    <w:rsid w:val="00A579E6"/>
    <w:rsid w:val="00A57B82"/>
    <w:rsid w:val="00A60170"/>
    <w:rsid w:val="00A605E0"/>
    <w:rsid w:val="00A609BE"/>
    <w:rsid w:val="00A60B9A"/>
    <w:rsid w:val="00A60E09"/>
    <w:rsid w:val="00A60EDD"/>
    <w:rsid w:val="00A614C7"/>
    <w:rsid w:val="00A61A3D"/>
    <w:rsid w:val="00A61A78"/>
    <w:rsid w:val="00A61C67"/>
    <w:rsid w:val="00A61DBC"/>
    <w:rsid w:val="00A620F4"/>
    <w:rsid w:val="00A62191"/>
    <w:rsid w:val="00A62226"/>
    <w:rsid w:val="00A623F2"/>
    <w:rsid w:val="00A6249F"/>
    <w:rsid w:val="00A62878"/>
    <w:rsid w:val="00A62955"/>
    <w:rsid w:val="00A62ADB"/>
    <w:rsid w:val="00A62F4A"/>
    <w:rsid w:val="00A6328A"/>
    <w:rsid w:val="00A633EC"/>
    <w:rsid w:val="00A635DE"/>
    <w:rsid w:val="00A63703"/>
    <w:rsid w:val="00A63E89"/>
    <w:rsid w:val="00A6416A"/>
    <w:rsid w:val="00A641B6"/>
    <w:rsid w:val="00A6430A"/>
    <w:rsid w:val="00A64388"/>
    <w:rsid w:val="00A64BF2"/>
    <w:rsid w:val="00A64C8D"/>
    <w:rsid w:val="00A64D47"/>
    <w:rsid w:val="00A64F3D"/>
    <w:rsid w:val="00A65363"/>
    <w:rsid w:val="00A653C2"/>
    <w:rsid w:val="00A653C5"/>
    <w:rsid w:val="00A6558E"/>
    <w:rsid w:val="00A65A20"/>
    <w:rsid w:val="00A65D3A"/>
    <w:rsid w:val="00A65FA5"/>
    <w:rsid w:val="00A6635E"/>
    <w:rsid w:val="00A66367"/>
    <w:rsid w:val="00A66710"/>
    <w:rsid w:val="00A6681F"/>
    <w:rsid w:val="00A66975"/>
    <w:rsid w:val="00A66E7D"/>
    <w:rsid w:val="00A67024"/>
    <w:rsid w:val="00A67203"/>
    <w:rsid w:val="00A67519"/>
    <w:rsid w:val="00A67B8E"/>
    <w:rsid w:val="00A67BC4"/>
    <w:rsid w:val="00A67F7D"/>
    <w:rsid w:val="00A7013D"/>
    <w:rsid w:val="00A70253"/>
    <w:rsid w:val="00A702A4"/>
    <w:rsid w:val="00A7073D"/>
    <w:rsid w:val="00A708B2"/>
    <w:rsid w:val="00A70C1D"/>
    <w:rsid w:val="00A70E71"/>
    <w:rsid w:val="00A71290"/>
    <w:rsid w:val="00A713F3"/>
    <w:rsid w:val="00A715F4"/>
    <w:rsid w:val="00A71BCE"/>
    <w:rsid w:val="00A71CB2"/>
    <w:rsid w:val="00A71E7F"/>
    <w:rsid w:val="00A71F61"/>
    <w:rsid w:val="00A722BA"/>
    <w:rsid w:val="00A722D5"/>
    <w:rsid w:val="00A722EC"/>
    <w:rsid w:val="00A723D8"/>
    <w:rsid w:val="00A72641"/>
    <w:rsid w:val="00A72908"/>
    <w:rsid w:val="00A72BF1"/>
    <w:rsid w:val="00A72CAD"/>
    <w:rsid w:val="00A72D15"/>
    <w:rsid w:val="00A732F7"/>
    <w:rsid w:val="00A73332"/>
    <w:rsid w:val="00A73590"/>
    <w:rsid w:val="00A73827"/>
    <w:rsid w:val="00A73B54"/>
    <w:rsid w:val="00A73ECA"/>
    <w:rsid w:val="00A7406A"/>
    <w:rsid w:val="00A742F0"/>
    <w:rsid w:val="00A74500"/>
    <w:rsid w:val="00A749D0"/>
    <w:rsid w:val="00A74C68"/>
    <w:rsid w:val="00A74E2C"/>
    <w:rsid w:val="00A74E92"/>
    <w:rsid w:val="00A754F5"/>
    <w:rsid w:val="00A7562B"/>
    <w:rsid w:val="00A75CDE"/>
    <w:rsid w:val="00A75CE0"/>
    <w:rsid w:val="00A75DFF"/>
    <w:rsid w:val="00A75F92"/>
    <w:rsid w:val="00A7614D"/>
    <w:rsid w:val="00A7623F"/>
    <w:rsid w:val="00A76282"/>
    <w:rsid w:val="00A76284"/>
    <w:rsid w:val="00A7643A"/>
    <w:rsid w:val="00A76960"/>
    <w:rsid w:val="00A76AB4"/>
    <w:rsid w:val="00A76F1D"/>
    <w:rsid w:val="00A7738A"/>
    <w:rsid w:val="00A77492"/>
    <w:rsid w:val="00A77655"/>
    <w:rsid w:val="00A777DF"/>
    <w:rsid w:val="00A779EB"/>
    <w:rsid w:val="00A77A2B"/>
    <w:rsid w:val="00A77F51"/>
    <w:rsid w:val="00A8030C"/>
    <w:rsid w:val="00A803FD"/>
    <w:rsid w:val="00A8051E"/>
    <w:rsid w:val="00A8088E"/>
    <w:rsid w:val="00A80B5E"/>
    <w:rsid w:val="00A80BE9"/>
    <w:rsid w:val="00A80F65"/>
    <w:rsid w:val="00A810E8"/>
    <w:rsid w:val="00A811B0"/>
    <w:rsid w:val="00A8139E"/>
    <w:rsid w:val="00A81612"/>
    <w:rsid w:val="00A81783"/>
    <w:rsid w:val="00A8198F"/>
    <w:rsid w:val="00A819FA"/>
    <w:rsid w:val="00A81B57"/>
    <w:rsid w:val="00A81BF4"/>
    <w:rsid w:val="00A82027"/>
    <w:rsid w:val="00A82215"/>
    <w:rsid w:val="00A82690"/>
    <w:rsid w:val="00A827DF"/>
    <w:rsid w:val="00A827ED"/>
    <w:rsid w:val="00A82D3F"/>
    <w:rsid w:val="00A82D75"/>
    <w:rsid w:val="00A82F10"/>
    <w:rsid w:val="00A832E7"/>
    <w:rsid w:val="00A833A5"/>
    <w:rsid w:val="00A83513"/>
    <w:rsid w:val="00A83580"/>
    <w:rsid w:val="00A836AA"/>
    <w:rsid w:val="00A839CC"/>
    <w:rsid w:val="00A83B76"/>
    <w:rsid w:val="00A83D1F"/>
    <w:rsid w:val="00A83DAF"/>
    <w:rsid w:val="00A841AF"/>
    <w:rsid w:val="00A8444A"/>
    <w:rsid w:val="00A8475E"/>
    <w:rsid w:val="00A84A63"/>
    <w:rsid w:val="00A84D5E"/>
    <w:rsid w:val="00A84DBF"/>
    <w:rsid w:val="00A85514"/>
    <w:rsid w:val="00A855F6"/>
    <w:rsid w:val="00A85832"/>
    <w:rsid w:val="00A859B0"/>
    <w:rsid w:val="00A86192"/>
    <w:rsid w:val="00A86577"/>
    <w:rsid w:val="00A86660"/>
    <w:rsid w:val="00A86A83"/>
    <w:rsid w:val="00A86D88"/>
    <w:rsid w:val="00A86E59"/>
    <w:rsid w:val="00A86FDB"/>
    <w:rsid w:val="00A86FF5"/>
    <w:rsid w:val="00A870EA"/>
    <w:rsid w:val="00A87133"/>
    <w:rsid w:val="00A871C4"/>
    <w:rsid w:val="00A8725D"/>
    <w:rsid w:val="00A872D3"/>
    <w:rsid w:val="00A874D3"/>
    <w:rsid w:val="00A8775D"/>
    <w:rsid w:val="00A87A79"/>
    <w:rsid w:val="00A900FA"/>
    <w:rsid w:val="00A903C2"/>
    <w:rsid w:val="00A904A9"/>
    <w:rsid w:val="00A90749"/>
    <w:rsid w:val="00A90894"/>
    <w:rsid w:val="00A9105B"/>
    <w:rsid w:val="00A9107C"/>
    <w:rsid w:val="00A91174"/>
    <w:rsid w:val="00A91228"/>
    <w:rsid w:val="00A9132C"/>
    <w:rsid w:val="00A9141D"/>
    <w:rsid w:val="00A916E1"/>
    <w:rsid w:val="00A9182C"/>
    <w:rsid w:val="00A918AC"/>
    <w:rsid w:val="00A91B6F"/>
    <w:rsid w:val="00A91BF0"/>
    <w:rsid w:val="00A91C1F"/>
    <w:rsid w:val="00A91C9F"/>
    <w:rsid w:val="00A91D2B"/>
    <w:rsid w:val="00A91F58"/>
    <w:rsid w:val="00A92564"/>
    <w:rsid w:val="00A926FF"/>
    <w:rsid w:val="00A92705"/>
    <w:rsid w:val="00A92A59"/>
    <w:rsid w:val="00A92BC5"/>
    <w:rsid w:val="00A933C7"/>
    <w:rsid w:val="00A9346E"/>
    <w:rsid w:val="00A9356B"/>
    <w:rsid w:val="00A93648"/>
    <w:rsid w:val="00A936BA"/>
    <w:rsid w:val="00A938FA"/>
    <w:rsid w:val="00A93D6A"/>
    <w:rsid w:val="00A93EF8"/>
    <w:rsid w:val="00A940ED"/>
    <w:rsid w:val="00A941B4"/>
    <w:rsid w:val="00A94220"/>
    <w:rsid w:val="00A944EC"/>
    <w:rsid w:val="00A94D13"/>
    <w:rsid w:val="00A94F18"/>
    <w:rsid w:val="00A94F44"/>
    <w:rsid w:val="00A95266"/>
    <w:rsid w:val="00A95469"/>
    <w:rsid w:val="00A95A97"/>
    <w:rsid w:val="00A95C3B"/>
    <w:rsid w:val="00A95F94"/>
    <w:rsid w:val="00A9666C"/>
    <w:rsid w:val="00A96735"/>
    <w:rsid w:val="00A96870"/>
    <w:rsid w:val="00A968C2"/>
    <w:rsid w:val="00A96AFF"/>
    <w:rsid w:val="00A96E0D"/>
    <w:rsid w:val="00A9707B"/>
    <w:rsid w:val="00A97227"/>
    <w:rsid w:val="00A97301"/>
    <w:rsid w:val="00A973F2"/>
    <w:rsid w:val="00A97A14"/>
    <w:rsid w:val="00A97A58"/>
    <w:rsid w:val="00A97A83"/>
    <w:rsid w:val="00A97BD6"/>
    <w:rsid w:val="00A97DDB"/>
    <w:rsid w:val="00A97EBA"/>
    <w:rsid w:val="00AA0087"/>
    <w:rsid w:val="00AA008F"/>
    <w:rsid w:val="00AA00C8"/>
    <w:rsid w:val="00AA0335"/>
    <w:rsid w:val="00AA0829"/>
    <w:rsid w:val="00AA0A98"/>
    <w:rsid w:val="00AA0CF4"/>
    <w:rsid w:val="00AA0DB7"/>
    <w:rsid w:val="00AA1011"/>
    <w:rsid w:val="00AA1813"/>
    <w:rsid w:val="00AA1827"/>
    <w:rsid w:val="00AA1AEF"/>
    <w:rsid w:val="00AA1B23"/>
    <w:rsid w:val="00AA1B63"/>
    <w:rsid w:val="00AA1D3F"/>
    <w:rsid w:val="00AA1E18"/>
    <w:rsid w:val="00AA20EA"/>
    <w:rsid w:val="00AA224A"/>
    <w:rsid w:val="00AA2252"/>
    <w:rsid w:val="00AA258E"/>
    <w:rsid w:val="00AA2804"/>
    <w:rsid w:val="00AA281F"/>
    <w:rsid w:val="00AA2FCE"/>
    <w:rsid w:val="00AA3128"/>
    <w:rsid w:val="00AA31E0"/>
    <w:rsid w:val="00AA31E1"/>
    <w:rsid w:val="00AA32CD"/>
    <w:rsid w:val="00AA3552"/>
    <w:rsid w:val="00AA3D0F"/>
    <w:rsid w:val="00AA40B4"/>
    <w:rsid w:val="00AA4195"/>
    <w:rsid w:val="00AA4456"/>
    <w:rsid w:val="00AA47B2"/>
    <w:rsid w:val="00AA483F"/>
    <w:rsid w:val="00AA4931"/>
    <w:rsid w:val="00AA4BAB"/>
    <w:rsid w:val="00AA4D58"/>
    <w:rsid w:val="00AA50D8"/>
    <w:rsid w:val="00AA51FF"/>
    <w:rsid w:val="00AA5375"/>
    <w:rsid w:val="00AA5594"/>
    <w:rsid w:val="00AA56BA"/>
    <w:rsid w:val="00AA588D"/>
    <w:rsid w:val="00AA5A24"/>
    <w:rsid w:val="00AA5CA8"/>
    <w:rsid w:val="00AA5E69"/>
    <w:rsid w:val="00AA6063"/>
    <w:rsid w:val="00AA6081"/>
    <w:rsid w:val="00AA6325"/>
    <w:rsid w:val="00AA6710"/>
    <w:rsid w:val="00AA7406"/>
    <w:rsid w:val="00AA74E2"/>
    <w:rsid w:val="00AA7647"/>
    <w:rsid w:val="00AA796B"/>
    <w:rsid w:val="00AA7995"/>
    <w:rsid w:val="00AA79C6"/>
    <w:rsid w:val="00AA7C78"/>
    <w:rsid w:val="00AA7E73"/>
    <w:rsid w:val="00AB002E"/>
    <w:rsid w:val="00AB00AB"/>
    <w:rsid w:val="00AB01B3"/>
    <w:rsid w:val="00AB0428"/>
    <w:rsid w:val="00AB0475"/>
    <w:rsid w:val="00AB068A"/>
    <w:rsid w:val="00AB0A3B"/>
    <w:rsid w:val="00AB0ABF"/>
    <w:rsid w:val="00AB0C19"/>
    <w:rsid w:val="00AB1095"/>
    <w:rsid w:val="00AB10C5"/>
    <w:rsid w:val="00AB1274"/>
    <w:rsid w:val="00AB14E6"/>
    <w:rsid w:val="00AB182A"/>
    <w:rsid w:val="00AB1AF8"/>
    <w:rsid w:val="00AB1F19"/>
    <w:rsid w:val="00AB21B3"/>
    <w:rsid w:val="00AB21EB"/>
    <w:rsid w:val="00AB23D9"/>
    <w:rsid w:val="00AB2785"/>
    <w:rsid w:val="00AB2850"/>
    <w:rsid w:val="00AB2A4B"/>
    <w:rsid w:val="00AB2C2F"/>
    <w:rsid w:val="00AB2C9A"/>
    <w:rsid w:val="00AB30B9"/>
    <w:rsid w:val="00AB320E"/>
    <w:rsid w:val="00AB3518"/>
    <w:rsid w:val="00AB3E14"/>
    <w:rsid w:val="00AB3F20"/>
    <w:rsid w:val="00AB42D8"/>
    <w:rsid w:val="00AB4381"/>
    <w:rsid w:val="00AB4444"/>
    <w:rsid w:val="00AB45E0"/>
    <w:rsid w:val="00AB46DE"/>
    <w:rsid w:val="00AB4885"/>
    <w:rsid w:val="00AB4EAA"/>
    <w:rsid w:val="00AB5024"/>
    <w:rsid w:val="00AB542E"/>
    <w:rsid w:val="00AB5450"/>
    <w:rsid w:val="00AB5541"/>
    <w:rsid w:val="00AB5A0F"/>
    <w:rsid w:val="00AB5C98"/>
    <w:rsid w:val="00AB5EEA"/>
    <w:rsid w:val="00AB5F0F"/>
    <w:rsid w:val="00AB5F6E"/>
    <w:rsid w:val="00AB5FD6"/>
    <w:rsid w:val="00AB624A"/>
    <w:rsid w:val="00AB62BC"/>
    <w:rsid w:val="00AB62FA"/>
    <w:rsid w:val="00AB64DE"/>
    <w:rsid w:val="00AB685D"/>
    <w:rsid w:val="00AB6A5B"/>
    <w:rsid w:val="00AB6D40"/>
    <w:rsid w:val="00AB6FF8"/>
    <w:rsid w:val="00AB70F7"/>
    <w:rsid w:val="00AB7221"/>
    <w:rsid w:val="00AB7267"/>
    <w:rsid w:val="00AB7668"/>
    <w:rsid w:val="00AB77FB"/>
    <w:rsid w:val="00AB79C5"/>
    <w:rsid w:val="00AC0169"/>
    <w:rsid w:val="00AC0455"/>
    <w:rsid w:val="00AC07E4"/>
    <w:rsid w:val="00AC087C"/>
    <w:rsid w:val="00AC08E4"/>
    <w:rsid w:val="00AC0B4E"/>
    <w:rsid w:val="00AC11AE"/>
    <w:rsid w:val="00AC151F"/>
    <w:rsid w:val="00AC16C8"/>
    <w:rsid w:val="00AC1BA1"/>
    <w:rsid w:val="00AC1BFA"/>
    <w:rsid w:val="00AC1DAF"/>
    <w:rsid w:val="00AC1E83"/>
    <w:rsid w:val="00AC1E86"/>
    <w:rsid w:val="00AC1EFE"/>
    <w:rsid w:val="00AC24CE"/>
    <w:rsid w:val="00AC2861"/>
    <w:rsid w:val="00AC2A28"/>
    <w:rsid w:val="00AC2B3D"/>
    <w:rsid w:val="00AC2C08"/>
    <w:rsid w:val="00AC30CA"/>
    <w:rsid w:val="00AC328C"/>
    <w:rsid w:val="00AC360B"/>
    <w:rsid w:val="00AC3640"/>
    <w:rsid w:val="00AC37A9"/>
    <w:rsid w:val="00AC384F"/>
    <w:rsid w:val="00AC39D8"/>
    <w:rsid w:val="00AC4366"/>
    <w:rsid w:val="00AC4438"/>
    <w:rsid w:val="00AC445D"/>
    <w:rsid w:val="00AC4AA5"/>
    <w:rsid w:val="00AC4B25"/>
    <w:rsid w:val="00AC4C10"/>
    <w:rsid w:val="00AC4C50"/>
    <w:rsid w:val="00AC4DED"/>
    <w:rsid w:val="00AC4E97"/>
    <w:rsid w:val="00AC4EF5"/>
    <w:rsid w:val="00AC4F7F"/>
    <w:rsid w:val="00AC5187"/>
    <w:rsid w:val="00AC53D1"/>
    <w:rsid w:val="00AC594B"/>
    <w:rsid w:val="00AC59BA"/>
    <w:rsid w:val="00AC5A50"/>
    <w:rsid w:val="00AC5A9F"/>
    <w:rsid w:val="00AC5F00"/>
    <w:rsid w:val="00AC5FE6"/>
    <w:rsid w:val="00AC6186"/>
    <w:rsid w:val="00AC6370"/>
    <w:rsid w:val="00AC655E"/>
    <w:rsid w:val="00AC66AF"/>
    <w:rsid w:val="00AC6A2D"/>
    <w:rsid w:val="00AC6AD5"/>
    <w:rsid w:val="00AC6D3D"/>
    <w:rsid w:val="00AC75A7"/>
    <w:rsid w:val="00AC7907"/>
    <w:rsid w:val="00AC7E7E"/>
    <w:rsid w:val="00AD03F0"/>
    <w:rsid w:val="00AD06EC"/>
    <w:rsid w:val="00AD0709"/>
    <w:rsid w:val="00AD0805"/>
    <w:rsid w:val="00AD0A53"/>
    <w:rsid w:val="00AD0C8D"/>
    <w:rsid w:val="00AD0CCB"/>
    <w:rsid w:val="00AD0E8E"/>
    <w:rsid w:val="00AD0FA8"/>
    <w:rsid w:val="00AD11C8"/>
    <w:rsid w:val="00AD15C8"/>
    <w:rsid w:val="00AD15FC"/>
    <w:rsid w:val="00AD17B2"/>
    <w:rsid w:val="00AD180C"/>
    <w:rsid w:val="00AD1882"/>
    <w:rsid w:val="00AD1A56"/>
    <w:rsid w:val="00AD1C45"/>
    <w:rsid w:val="00AD1CF8"/>
    <w:rsid w:val="00AD1FCF"/>
    <w:rsid w:val="00AD20D2"/>
    <w:rsid w:val="00AD2117"/>
    <w:rsid w:val="00AD2137"/>
    <w:rsid w:val="00AD263E"/>
    <w:rsid w:val="00AD2981"/>
    <w:rsid w:val="00AD2D1E"/>
    <w:rsid w:val="00AD2D69"/>
    <w:rsid w:val="00AD2EC4"/>
    <w:rsid w:val="00AD2F1D"/>
    <w:rsid w:val="00AD3083"/>
    <w:rsid w:val="00AD32E0"/>
    <w:rsid w:val="00AD38AB"/>
    <w:rsid w:val="00AD395C"/>
    <w:rsid w:val="00AD3A07"/>
    <w:rsid w:val="00AD3A72"/>
    <w:rsid w:val="00AD3A84"/>
    <w:rsid w:val="00AD3CB1"/>
    <w:rsid w:val="00AD3DA1"/>
    <w:rsid w:val="00AD459C"/>
    <w:rsid w:val="00AD46DD"/>
    <w:rsid w:val="00AD474A"/>
    <w:rsid w:val="00AD483E"/>
    <w:rsid w:val="00AD4A1B"/>
    <w:rsid w:val="00AD4AA4"/>
    <w:rsid w:val="00AD4BD1"/>
    <w:rsid w:val="00AD51CB"/>
    <w:rsid w:val="00AD530E"/>
    <w:rsid w:val="00AD5506"/>
    <w:rsid w:val="00AD5781"/>
    <w:rsid w:val="00AD5788"/>
    <w:rsid w:val="00AD5835"/>
    <w:rsid w:val="00AD58F5"/>
    <w:rsid w:val="00AD595F"/>
    <w:rsid w:val="00AD5F66"/>
    <w:rsid w:val="00AD6190"/>
    <w:rsid w:val="00AD64B4"/>
    <w:rsid w:val="00AD65BF"/>
    <w:rsid w:val="00AD6B34"/>
    <w:rsid w:val="00AD6CB1"/>
    <w:rsid w:val="00AD6E14"/>
    <w:rsid w:val="00AD7416"/>
    <w:rsid w:val="00AD7D97"/>
    <w:rsid w:val="00AD7DD8"/>
    <w:rsid w:val="00AD7EDB"/>
    <w:rsid w:val="00AE02D7"/>
    <w:rsid w:val="00AE05BE"/>
    <w:rsid w:val="00AE070B"/>
    <w:rsid w:val="00AE07B4"/>
    <w:rsid w:val="00AE085E"/>
    <w:rsid w:val="00AE0950"/>
    <w:rsid w:val="00AE0C1D"/>
    <w:rsid w:val="00AE0CBE"/>
    <w:rsid w:val="00AE0FE9"/>
    <w:rsid w:val="00AE1054"/>
    <w:rsid w:val="00AE1154"/>
    <w:rsid w:val="00AE1267"/>
    <w:rsid w:val="00AE1381"/>
    <w:rsid w:val="00AE179F"/>
    <w:rsid w:val="00AE186C"/>
    <w:rsid w:val="00AE1CF6"/>
    <w:rsid w:val="00AE1DFA"/>
    <w:rsid w:val="00AE1F3C"/>
    <w:rsid w:val="00AE1F3F"/>
    <w:rsid w:val="00AE2111"/>
    <w:rsid w:val="00AE227D"/>
    <w:rsid w:val="00AE22B5"/>
    <w:rsid w:val="00AE25ED"/>
    <w:rsid w:val="00AE28CF"/>
    <w:rsid w:val="00AE2C5E"/>
    <w:rsid w:val="00AE2E22"/>
    <w:rsid w:val="00AE2F25"/>
    <w:rsid w:val="00AE2F2E"/>
    <w:rsid w:val="00AE3218"/>
    <w:rsid w:val="00AE32AF"/>
    <w:rsid w:val="00AE3445"/>
    <w:rsid w:val="00AE3492"/>
    <w:rsid w:val="00AE3505"/>
    <w:rsid w:val="00AE3A07"/>
    <w:rsid w:val="00AE3D3E"/>
    <w:rsid w:val="00AE3D52"/>
    <w:rsid w:val="00AE3FFE"/>
    <w:rsid w:val="00AE42EE"/>
    <w:rsid w:val="00AE43EB"/>
    <w:rsid w:val="00AE471C"/>
    <w:rsid w:val="00AE4BBD"/>
    <w:rsid w:val="00AE5081"/>
    <w:rsid w:val="00AE5710"/>
    <w:rsid w:val="00AE572C"/>
    <w:rsid w:val="00AE5AF8"/>
    <w:rsid w:val="00AE5B39"/>
    <w:rsid w:val="00AE5BE0"/>
    <w:rsid w:val="00AE5D71"/>
    <w:rsid w:val="00AE5F10"/>
    <w:rsid w:val="00AE6073"/>
    <w:rsid w:val="00AE6514"/>
    <w:rsid w:val="00AE6624"/>
    <w:rsid w:val="00AE6939"/>
    <w:rsid w:val="00AE6AF8"/>
    <w:rsid w:val="00AE6BCD"/>
    <w:rsid w:val="00AE6C79"/>
    <w:rsid w:val="00AE6FCE"/>
    <w:rsid w:val="00AE71FC"/>
    <w:rsid w:val="00AE72B9"/>
    <w:rsid w:val="00AE7351"/>
    <w:rsid w:val="00AE73DE"/>
    <w:rsid w:val="00AE775B"/>
    <w:rsid w:val="00AE7976"/>
    <w:rsid w:val="00AE798D"/>
    <w:rsid w:val="00AE7C13"/>
    <w:rsid w:val="00AF0119"/>
    <w:rsid w:val="00AF0164"/>
    <w:rsid w:val="00AF02F8"/>
    <w:rsid w:val="00AF0AF1"/>
    <w:rsid w:val="00AF0C62"/>
    <w:rsid w:val="00AF0C85"/>
    <w:rsid w:val="00AF0CC6"/>
    <w:rsid w:val="00AF0D92"/>
    <w:rsid w:val="00AF1264"/>
    <w:rsid w:val="00AF1581"/>
    <w:rsid w:val="00AF1653"/>
    <w:rsid w:val="00AF1719"/>
    <w:rsid w:val="00AF1803"/>
    <w:rsid w:val="00AF19DD"/>
    <w:rsid w:val="00AF22B8"/>
    <w:rsid w:val="00AF249B"/>
    <w:rsid w:val="00AF2C4F"/>
    <w:rsid w:val="00AF2CFC"/>
    <w:rsid w:val="00AF2D63"/>
    <w:rsid w:val="00AF316E"/>
    <w:rsid w:val="00AF3399"/>
    <w:rsid w:val="00AF368B"/>
    <w:rsid w:val="00AF3731"/>
    <w:rsid w:val="00AF392D"/>
    <w:rsid w:val="00AF393F"/>
    <w:rsid w:val="00AF3A13"/>
    <w:rsid w:val="00AF3BCE"/>
    <w:rsid w:val="00AF431D"/>
    <w:rsid w:val="00AF4410"/>
    <w:rsid w:val="00AF4928"/>
    <w:rsid w:val="00AF49F9"/>
    <w:rsid w:val="00AF4DEF"/>
    <w:rsid w:val="00AF506A"/>
    <w:rsid w:val="00AF5348"/>
    <w:rsid w:val="00AF539A"/>
    <w:rsid w:val="00AF55B0"/>
    <w:rsid w:val="00AF5A74"/>
    <w:rsid w:val="00AF5EA8"/>
    <w:rsid w:val="00AF63BF"/>
    <w:rsid w:val="00AF64A8"/>
    <w:rsid w:val="00AF64B3"/>
    <w:rsid w:val="00AF650D"/>
    <w:rsid w:val="00AF6574"/>
    <w:rsid w:val="00AF67CE"/>
    <w:rsid w:val="00AF6B0C"/>
    <w:rsid w:val="00AF6B13"/>
    <w:rsid w:val="00AF7429"/>
    <w:rsid w:val="00AF7475"/>
    <w:rsid w:val="00AF7906"/>
    <w:rsid w:val="00AF793D"/>
    <w:rsid w:val="00AF7D52"/>
    <w:rsid w:val="00AF7FBE"/>
    <w:rsid w:val="00AF7FDD"/>
    <w:rsid w:val="00B00362"/>
    <w:rsid w:val="00B003BC"/>
    <w:rsid w:val="00B003D1"/>
    <w:rsid w:val="00B003F4"/>
    <w:rsid w:val="00B005AF"/>
    <w:rsid w:val="00B00833"/>
    <w:rsid w:val="00B0099D"/>
    <w:rsid w:val="00B0118C"/>
    <w:rsid w:val="00B0119C"/>
    <w:rsid w:val="00B01274"/>
    <w:rsid w:val="00B0127F"/>
    <w:rsid w:val="00B01337"/>
    <w:rsid w:val="00B015DF"/>
    <w:rsid w:val="00B01686"/>
    <w:rsid w:val="00B01795"/>
    <w:rsid w:val="00B018D7"/>
    <w:rsid w:val="00B019B6"/>
    <w:rsid w:val="00B01B5C"/>
    <w:rsid w:val="00B01C3F"/>
    <w:rsid w:val="00B01F27"/>
    <w:rsid w:val="00B02129"/>
    <w:rsid w:val="00B02156"/>
    <w:rsid w:val="00B022CB"/>
    <w:rsid w:val="00B025B2"/>
    <w:rsid w:val="00B028C7"/>
    <w:rsid w:val="00B02AE0"/>
    <w:rsid w:val="00B02F46"/>
    <w:rsid w:val="00B0353D"/>
    <w:rsid w:val="00B03809"/>
    <w:rsid w:val="00B03967"/>
    <w:rsid w:val="00B03A11"/>
    <w:rsid w:val="00B03ACB"/>
    <w:rsid w:val="00B03D72"/>
    <w:rsid w:val="00B041A3"/>
    <w:rsid w:val="00B04205"/>
    <w:rsid w:val="00B042B5"/>
    <w:rsid w:val="00B046A2"/>
    <w:rsid w:val="00B04737"/>
    <w:rsid w:val="00B04744"/>
    <w:rsid w:val="00B04841"/>
    <w:rsid w:val="00B0487D"/>
    <w:rsid w:val="00B04892"/>
    <w:rsid w:val="00B049E7"/>
    <w:rsid w:val="00B04B31"/>
    <w:rsid w:val="00B04F8A"/>
    <w:rsid w:val="00B054FE"/>
    <w:rsid w:val="00B05513"/>
    <w:rsid w:val="00B0557F"/>
    <w:rsid w:val="00B05A42"/>
    <w:rsid w:val="00B05B07"/>
    <w:rsid w:val="00B05BA3"/>
    <w:rsid w:val="00B05CC1"/>
    <w:rsid w:val="00B05DE4"/>
    <w:rsid w:val="00B05E3B"/>
    <w:rsid w:val="00B061BB"/>
    <w:rsid w:val="00B066EA"/>
    <w:rsid w:val="00B06AF6"/>
    <w:rsid w:val="00B06C3F"/>
    <w:rsid w:val="00B06DA9"/>
    <w:rsid w:val="00B06DAB"/>
    <w:rsid w:val="00B06DDA"/>
    <w:rsid w:val="00B072CC"/>
    <w:rsid w:val="00B075B0"/>
    <w:rsid w:val="00B07806"/>
    <w:rsid w:val="00B07912"/>
    <w:rsid w:val="00B07985"/>
    <w:rsid w:val="00B07BEE"/>
    <w:rsid w:val="00B07EEA"/>
    <w:rsid w:val="00B07FE5"/>
    <w:rsid w:val="00B10007"/>
    <w:rsid w:val="00B10263"/>
    <w:rsid w:val="00B10685"/>
    <w:rsid w:val="00B10746"/>
    <w:rsid w:val="00B10765"/>
    <w:rsid w:val="00B1099B"/>
    <w:rsid w:val="00B10B0D"/>
    <w:rsid w:val="00B10C3F"/>
    <w:rsid w:val="00B10FAA"/>
    <w:rsid w:val="00B110BF"/>
    <w:rsid w:val="00B112C0"/>
    <w:rsid w:val="00B117D7"/>
    <w:rsid w:val="00B117F5"/>
    <w:rsid w:val="00B11994"/>
    <w:rsid w:val="00B11E45"/>
    <w:rsid w:val="00B11EA4"/>
    <w:rsid w:val="00B120FD"/>
    <w:rsid w:val="00B12129"/>
    <w:rsid w:val="00B122E5"/>
    <w:rsid w:val="00B1234F"/>
    <w:rsid w:val="00B123B0"/>
    <w:rsid w:val="00B12766"/>
    <w:rsid w:val="00B12C6F"/>
    <w:rsid w:val="00B12CEC"/>
    <w:rsid w:val="00B12FDC"/>
    <w:rsid w:val="00B13268"/>
    <w:rsid w:val="00B13349"/>
    <w:rsid w:val="00B1339B"/>
    <w:rsid w:val="00B13693"/>
    <w:rsid w:val="00B1378C"/>
    <w:rsid w:val="00B138C2"/>
    <w:rsid w:val="00B13B58"/>
    <w:rsid w:val="00B13C9A"/>
    <w:rsid w:val="00B13DB1"/>
    <w:rsid w:val="00B13DE0"/>
    <w:rsid w:val="00B14068"/>
    <w:rsid w:val="00B140B4"/>
    <w:rsid w:val="00B1445B"/>
    <w:rsid w:val="00B144CD"/>
    <w:rsid w:val="00B14B9A"/>
    <w:rsid w:val="00B1504A"/>
    <w:rsid w:val="00B15077"/>
    <w:rsid w:val="00B15262"/>
    <w:rsid w:val="00B152DB"/>
    <w:rsid w:val="00B153E1"/>
    <w:rsid w:val="00B15442"/>
    <w:rsid w:val="00B154AC"/>
    <w:rsid w:val="00B15796"/>
    <w:rsid w:val="00B15C96"/>
    <w:rsid w:val="00B15D66"/>
    <w:rsid w:val="00B15DAA"/>
    <w:rsid w:val="00B15EE8"/>
    <w:rsid w:val="00B16126"/>
    <w:rsid w:val="00B16600"/>
    <w:rsid w:val="00B16A95"/>
    <w:rsid w:val="00B16BC8"/>
    <w:rsid w:val="00B16D9A"/>
    <w:rsid w:val="00B16DCA"/>
    <w:rsid w:val="00B16E22"/>
    <w:rsid w:val="00B171EA"/>
    <w:rsid w:val="00B172DE"/>
    <w:rsid w:val="00B17544"/>
    <w:rsid w:val="00B17B49"/>
    <w:rsid w:val="00B17B83"/>
    <w:rsid w:val="00B17B8F"/>
    <w:rsid w:val="00B17C9E"/>
    <w:rsid w:val="00B17E7F"/>
    <w:rsid w:val="00B20351"/>
    <w:rsid w:val="00B2052A"/>
    <w:rsid w:val="00B20705"/>
    <w:rsid w:val="00B20991"/>
    <w:rsid w:val="00B210ED"/>
    <w:rsid w:val="00B2129A"/>
    <w:rsid w:val="00B2158E"/>
    <w:rsid w:val="00B21671"/>
    <w:rsid w:val="00B218F9"/>
    <w:rsid w:val="00B21B61"/>
    <w:rsid w:val="00B21B9E"/>
    <w:rsid w:val="00B21C38"/>
    <w:rsid w:val="00B21CFF"/>
    <w:rsid w:val="00B22168"/>
    <w:rsid w:val="00B2225F"/>
    <w:rsid w:val="00B22296"/>
    <w:rsid w:val="00B22406"/>
    <w:rsid w:val="00B226A7"/>
    <w:rsid w:val="00B22835"/>
    <w:rsid w:val="00B22BDB"/>
    <w:rsid w:val="00B22EEC"/>
    <w:rsid w:val="00B234D5"/>
    <w:rsid w:val="00B235A4"/>
    <w:rsid w:val="00B23E66"/>
    <w:rsid w:val="00B2468C"/>
    <w:rsid w:val="00B24C5D"/>
    <w:rsid w:val="00B24E32"/>
    <w:rsid w:val="00B2514C"/>
    <w:rsid w:val="00B252D7"/>
    <w:rsid w:val="00B256CA"/>
    <w:rsid w:val="00B259C9"/>
    <w:rsid w:val="00B25D71"/>
    <w:rsid w:val="00B26081"/>
    <w:rsid w:val="00B260F1"/>
    <w:rsid w:val="00B261D0"/>
    <w:rsid w:val="00B2635D"/>
    <w:rsid w:val="00B26773"/>
    <w:rsid w:val="00B26790"/>
    <w:rsid w:val="00B26A5E"/>
    <w:rsid w:val="00B26C08"/>
    <w:rsid w:val="00B26D18"/>
    <w:rsid w:val="00B26D7D"/>
    <w:rsid w:val="00B2702D"/>
    <w:rsid w:val="00B27083"/>
    <w:rsid w:val="00B27179"/>
    <w:rsid w:val="00B27257"/>
    <w:rsid w:val="00B27596"/>
    <w:rsid w:val="00B27955"/>
    <w:rsid w:val="00B279F3"/>
    <w:rsid w:val="00B27AA2"/>
    <w:rsid w:val="00B27CD9"/>
    <w:rsid w:val="00B30330"/>
    <w:rsid w:val="00B30540"/>
    <w:rsid w:val="00B30568"/>
    <w:rsid w:val="00B3066C"/>
    <w:rsid w:val="00B30882"/>
    <w:rsid w:val="00B31092"/>
    <w:rsid w:val="00B316A0"/>
    <w:rsid w:val="00B316A3"/>
    <w:rsid w:val="00B3181B"/>
    <w:rsid w:val="00B31880"/>
    <w:rsid w:val="00B318B2"/>
    <w:rsid w:val="00B31BE2"/>
    <w:rsid w:val="00B31D61"/>
    <w:rsid w:val="00B31F8B"/>
    <w:rsid w:val="00B323BD"/>
    <w:rsid w:val="00B3246C"/>
    <w:rsid w:val="00B324B5"/>
    <w:rsid w:val="00B32523"/>
    <w:rsid w:val="00B32659"/>
    <w:rsid w:val="00B32678"/>
    <w:rsid w:val="00B32747"/>
    <w:rsid w:val="00B328BC"/>
    <w:rsid w:val="00B32A48"/>
    <w:rsid w:val="00B32AF9"/>
    <w:rsid w:val="00B32B04"/>
    <w:rsid w:val="00B32ED1"/>
    <w:rsid w:val="00B32F43"/>
    <w:rsid w:val="00B332ED"/>
    <w:rsid w:val="00B33603"/>
    <w:rsid w:val="00B33912"/>
    <w:rsid w:val="00B33A72"/>
    <w:rsid w:val="00B33C17"/>
    <w:rsid w:val="00B33DCF"/>
    <w:rsid w:val="00B340FC"/>
    <w:rsid w:val="00B34333"/>
    <w:rsid w:val="00B34471"/>
    <w:rsid w:val="00B3456A"/>
    <w:rsid w:val="00B34EE0"/>
    <w:rsid w:val="00B353ED"/>
    <w:rsid w:val="00B353F6"/>
    <w:rsid w:val="00B35436"/>
    <w:rsid w:val="00B35BF3"/>
    <w:rsid w:val="00B35D4C"/>
    <w:rsid w:val="00B35FCC"/>
    <w:rsid w:val="00B36307"/>
    <w:rsid w:val="00B3680F"/>
    <w:rsid w:val="00B36826"/>
    <w:rsid w:val="00B368A5"/>
    <w:rsid w:val="00B3697A"/>
    <w:rsid w:val="00B369ED"/>
    <w:rsid w:val="00B36AAD"/>
    <w:rsid w:val="00B36B6C"/>
    <w:rsid w:val="00B36B9C"/>
    <w:rsid w:val="00B36EAE"/>
    <w:rsid w:val="00B3730A"/>
    <w:rsid w:val="00B37711"/>
    <w:rsid w:val="00B40032"/>
    <w:rsid w:val="00B4009F"/>
    <w:rsid w:val="00B400A7"/>
    <w:rsid w:val="00B401BC"/>
    <w:rsid w:val="00B40451"/>
    <w:rsid w:val="00B4078B"/>
    <w:rsid w:val="00B40ACA"/>
    <w:rsid w:val="00B40FD9"/>
    <w:rsid w:val="00B41177"/>
    <w:rsid w:val="00B41615"/>
    <w:rsid w:val="00B416AB"/>
    <w:rsid w:val="00B417A1"/>
    <w:rsid w:val="00B417BB"/>
    <w:rsid w:val="00B417E8"/>
    <w:rsid w:val="00B419BD"/>
    <w:rsid w:val="00B41E6C"/>
    <w:rsid w:val="00B41F1E"/>
    <w:rsid w:val="00B41FA5"/>
    <w:rsid w:val="00B41FBF"/>
    <w:rsid w:val="00B41FD2"/>
    <w:rsid w:val="00B42303"/>
    <w:rsid w:val="00B42B5F"/>
    <w:rsid w:val="00B42DAC"/>
    <w:rsid w:val="00B42F47"/>
    <w:rsid w:val="00B42F75"/>
    <w:rsid w:val="00B43164"/>
    <w:rsid w:val="00B4390A"/>
    <w:rsid w:val="00B43B24"/>
    <w:rsid w:val="00B43B32"/>
    <w:rsid w:val="00B43C34"/>
    <w:rsid w:val="00B43F68"/>
    <w:rsid w:val="00B443C9"/>
    <w:rsid w:val="00B44A4F"/>
    <w:rsid w:val="00B44BC7"/>
    <w:rsid w:val="00B44BF9"/>
    <w:rsid w:val="00B44EED"/>
    <w:rsid w:val="00B45258"/>
    <w:rsid w:val="00B452F1"/>
    <w:rsid w:val="00B4546D"/>
    <w:rsid w:val="00B45620"/>
    <w:rsid w:val="00B456D3"/>
    <w:rsid w:val="00B457F9"/>
    <w:rsid w:val="00B45874"/>
    <w:rsid w:val="00B4594C"/>
    <w:rsid w:val="00B45A61"/>
    <w:rsid w:val="00B45E8B"/>
    <w:rsid w:val="00B45EA1"/>
    <w:rsid w:val="00B45F6B"/>
    <w:rsid w:val="00B45FDA"/>
    <w:rsid w:val="00B4607D"/>
    <w:rsid w:val="00B46179"/>
    <w:rsid w:val="00B4640A"/>
    <w:rsid w:val="00B46450"/>
    <w:rsid w:val="00B4695D"/>
    <w:rsid w:val="00B469FE"/>
    <w:rsid w:val="00B46A56"/>
    <w:rsid w:val="00B46CFE"/>
    <w:rsid w:val="00B46D5F"/>
    <w:rsid w:val="00B47124"/>
    <w:rsid w:val="00B47312"/>
    <w:rsid w:val="00B47AC7"/>
    <w:rsid w:val="00B5009F"/>
    <w:rsid w:val="00B502E7"/>
    <w:rsid w:val="00B50861"/>
    <w:rsid w:val="00B5088C"/>
    <w:rsid w:val="00B50C77"/>
    <w:rsid w:val="00B50EDF"/>
    <w:rsid w:val="00B51848"/>
    <w:rsid w:val="00B519FB"/>
    <w:rsid w:val="00B51AC6"/>
    <w:rsid w:val="00B51BA6"/>
    <w:rsid w:val="00B51E36"/>
    <w:rsid w:val="00B523AF"/>
    <w:rsid w:val="00B5275F"/>
    <w:rsid w:val="00B52830"/>
    <w:rsid w:val="00B52FF1"/>
    <w:rsid w:val="00B53150"/>
    <w:rsid w:val="00B53459"/>
    <w:rsid w:val="00B5348A"/>
    <w:rsid w:val="00B53748"/>
    <w:rsid w:val="00B5376A"/>
    <w:rsid w:val="00B5381F"/>
    <w:rsid w:val="00B53A76"/>
    <w:rsid w:val="00B53BA6"/>
    <w:rsid w:val="00B53D21"/>
    <w:rsid w:val="00B53EE2"/>
    <w:rsid w:val="00B53F11"/>
    <w:rsid w:val="00B53FFD"/>
    <w:rsid w:val="00B5436B"/>
    <w:rsid w:val="00B543BF"/>
    <w:rsid w:val="00B5471F"/>
    <w:rsid w:val="00B5499C"/>
    <w:rsid w:val="00B54AE6"/>
    <w:rsid w:val="00B54B50"/>
    <w:rsid w:val="00B54B80"/>
    <w:rsid w:val="00B54DF4"/>
    <w:rsid w:val="00B550A7"/>
    <w:rsid w:val="00B5552F"/>
    <w:rsid w:val="00B5582E"/>
    <w:rsid w:val="00B5591D"/>
    <w:rsid w:val="00B5599B"/>
    <w:rsid w:val="00B55C9C"/>
    <w:rsid w:val="00B55DAB"/>
    <w:rsid w:val="00B55F83"/>
    <w:rsid w:val="00B55F8A"/>
    <w:rsid w:val="00B55FE3"/>
    <w:rsid w:val="00B560DB"/>
    <w:rsid w:val="00B56227"/>
    <w:rsid w:val="00B563BE"/>
    <w:rsid w:val="00B5676D"/>
    <w:rsid w:val="00B5698D"/>
    <w:rsid w:val="00B56A59"/>
    <w:rsid w:val="00B56CB3"/>
    <w:rsid w:val="00B56D37"/>
    <w:rsid w:val="00B56E2E"/>
    <w:rsid w:val="00B56FF6"/>
    <w:rsid w:val="00B570B9"/>
    <w:rsid w:val="00B57200"/>
    <w:rsid w:val="00B57292"/>
    <w:rsid w:val="00B57395"/>
    <w:rsid w:val="00B57775"/>
    <w:rsid w:val="00B578A2"/>
    <w:rsid w:val="00B57A00"/>
    <w:rsid w:val="00B57C50"/>
    <w:rsid w:val="00B57F1E"/>
    <w:rsid w:val="00B57F37"/>
    <w:rsid w:val="00B60111"/>
    <w:rsid w:val="00B602A1"/>
    <w:rsid w:val="00B603A0"/>
    <w:rsid w:val="00B60429"/>
    <w:rsid w:val="00B6043D"/>
    <w:rsid w:val="00B60538"/>
    <w:rsid w:val="00B6062B"/>
    <w:rsid w:val="00B60740"/>
    <w:rsid w:val="00B6079E"/>
    <w:rsid w:val="00B60918"/>
    <w:rsid w:val="00B609FA"/>
    <w:rsid w:val="00B60A59"/>
    <w:rsid w:val="00B60ACE"/>
    <w:rsid w:val="00B60CC7"/>
    <w:rsid w:val="00B60E9F"/>
    <w:rsid w:val="00B60F4A"/>
    <w:rsid w:val="00B61132"/>
    <w:rsid w:val="00B61380"/>
    <w:rsid w:val="00B61533"/>
    <w:rsid w:val="00B619DD"/>
    <w:rsid w:val="00B61BBB"/>
    <w:rsid w:val="00B61C2B"/>
    <w:rsid w:val="00B61CA1"/>
    <w:rsid w:val="00B61F44"/>
    <w:rsid w:val="00B626C8"/>
    <w:rsid w:val="00B62813"/>
    <w:rsid w:val="00B62878"/>
    <w:rsid w:val="00B62901"/>
    <w:rsid w:val="00B62928"/>
    <w:rsid w:val="00B62981"/>
    <w:rsid w:val="00B629A9"/>
    <w:rsid w:val="00B62A3F"/>
    <w:rsid w:val="00B6303E"/>
    <w:rsid w:val="00B63046"/>
    <w:rsid w:val="00B630B6"/>
    <w:rsid w:val="00B63224"/>
    <w:rsid w:val="00B63576"/>
    <w:rsid w:val="00B63778"/>
    <w:rsid w:val="00B63837"/>
    <w:rsid w:val="00B63A24"/>
    <w:rsid w:val="00B63BA9"/>
    <w:rsid w:val="00B63E86"/>
    <w:rsid w:val="00B641DA"/>
    <w:rsid w:val="00B6426F"/>
    <w:rsid w:val="00B6427F"/>
    <w:rsid w:val="00B6432D"/>
    <w:rsid w:val="00B64535"/>
    <w:rsid w:val="00B648FB"/>
    <w:rsid w:val="00B6495D"/>
    <w:rsid w:val="00B64D3E"/>
    <w:rsid w:val="00B64DE1"/>
    <w:rsid w:val="00B64E1E"/>
    <w:rsid w:val="00B64E75"/>
    <w:rsid w:val="00B64EA7"/>
    <w:rsid w:val="00B650BE"/>
    <w:rsid w:val="00B65238"/>
    <w:rsid w:val="00B65297"/>
    <w:rsid w:val="00B654A0"/>
    <w:rsid w:val="00B65742"/>
    <w:rsid w:val="00B65758"/>
    <w:rsid w:val="00B65E20"/>
    <w:rsid w:val="00B66128"/>
    <w:rsid w:val="00B66139"/>
    <w:rsid w:val="00B662A5"/>
    <w:rsid w:val="00B665B6"/>
    <w:rsid w:val="00B66640"/>
    <w:rsid w:val="00B66658"/>
    <w:rsid w:val="00B668C1"/>
    <w:rsid w:val="00B66B0F"/>
    <w:rsid w:val="00B66B6D"/>
    <w:rsid w:val="00B66FE5"/>
    <w:rsid w:val="00B6702C"/>
    <w:rsid w:val="00B673A4"/>
    <w:rsid w:val="00B6744A"/>
    <w:rsid w:val="00B674B8"/>
    <w:rsid w:val="00B676F2"/>
    <w:rsid w:val="00B67B32"/>
    <w:rsid w:val="00B67B77"/>
    <w:rsid w:val="00B67C12"/>
    <w:rsid w:val="00B70003"/>
    <w:rsid w:val="00B70026"/>
    <w:rsid w:val="00B704D5"/>
    <w:rsid w:val="00B70741"/>
    <w:rsid w:val="00B7080E"/>
    <w:rsid w:val="00B70821"/>
    <w:rsid w:val="00B709AD"/>
    <w:rsid w:val="00B709E2"/>
    <w:rsid w:val="00B70AC8"/>
    <w:rsid w:val="00B70C1C"/>
    <w:rsid w:val="00B70C74"/>
    <w:rsid w:val="00B70E39"/>
    <w:rsid w:val="00B7102B"/>
    <w:rsid w:val="00B713D4"/>
    <w:rsid w:val="00B714C6"/>
    <w:rsid w:val="00B717E9"/>
    <w:rsid w:val="00B71B14"/>
    <w:rsid w:val="00B71B4B"/>
    <w:rsid w:val="00B71FA0"/>
    <w:rsid w:val="00B71FE9"/>
    <w:rsid w:val="00B7236B"/>
    <w:rsid w:val="00B72420"/>
    <w:rsid w:val="00B72485"/>
    <w:rsid w:val="00B72806"/>
    <w:rsid w:val="00B7280F"/>
    <w:rsid w:val="00B72AEA"/>
    <w:rsid w:val="00B72C56"/>
    <w:rsid w:val="00B72CB9"/>
    <w:rsid w:val="00B72E58"/>
    <w:rsid w:val="00B73057"/>
    <w:rsid w:val="00B73497"/>
    <w:rsid w:val="00B73795"/>
    <w:rsid w:val="00B7399B"/>
    <w:rsid w:val="00B73AC9"/>
    <w:rsid w:val="00B73B8B"/>
    <w:rsid w:val="00B73CF9"/>
    <w:rsid w:val="00B73D19"/>
    <w:rsid w:val="00B73E7D"/>
    <w:rsid w:val="00B742CB"/>
    <w:rsid w:val="00B744AA"/>
    <w:rsid w:val="00B748F4"/>
    <w:rsid w:val="00B749CF"/>
    <w:rsid w:val="00B74BA5"/>
    <w:rsid w:val="00B74CAE"/>
    <w:rsid w:val="00B74DAC"/>
    <w:rsid w:val="00B74FE6"/>
    <w:rsid w:val="00B75387"/>
    <w:rsid w:val="00B7549C"/>
    <w:rsid w:val="00B7553D"/>
    <w:rsid w:val="00B7560B"/>
    <w:rsid w:val="00B75772"/>
    <w:rsid w:val="00B757E0"/>
    <w:rsid w:val="00B7592E"/>
    <w:rsid w:val="00B75DB2"/>
    <w:rsid w:val="00B7648C"/>
    <w:rsid w:val="00B7669A"/>
    <w:rsid w:val="00B76975"/>
    <w:rsid w:val="00B76998"/>
    <w:rsid w:val="00B76BD7"/>
    <w:rsid w:val="00B76C91"/>
    <w:rsid w:val="00B7740E"/>
    <w:rsid w:val="00B77764"/>
    <w:rsid w:val="00B778AE"/>
    <w:rsid w:val="00B77A37"/>
    <w:rsid w:val="00B77FAA"/>
    <w:rsid w:val="00B80050"/>
    <w:rsid w:val="00B80309"/>
    <w:rsid w:val="00B803CE"/>
    <w:rsid w:val="00B807C2"/>
    <w:rsid w:val="00B8090B"/>
    <w:rsid w:val="00B80B1D"/>
    <w:rsid w:val="00B80CFE"/>
    <w:rsid w:val="00B80D2B"/>
    <w:rsid w:val="00B811C5"/>
    <w:rsid w:val="00B8123E"/>
    <w:rsid w:val="00B81355"/>
    <w:rsid w:val="00B8168C"/>
    <w:rsid w:val="00B81761"/>
    <w:rsid w:val="00B81803"/>
    <w:rsid w:val="00B818DE"/>
    <w:rsid w:val="00B81970"/>
    <w:rsid w:val="00B81973"/>
    <w:rsid w:val="00B819C4"/>
    <w:rsid w:val="00B81A90"/>
    <w:rsid w:val="00B81D3F"/>
    <w:rsid w:val="00B81D7E"/>
    <w:rsid w:val="00B81D87"/>
    <w:rsid w:val="00B81F42"/>
    <w:rsid w:val="00B820E7"/>
    <w:rsid w:val="00B82168"/>
    <w:rsid w:val="00B82509"/>
    <w:rsid w:val="00B826B4"/>
    <w:rsid w:val="00B82798"/>
    <w:rsid w:val="00B827A8"/>
    <w:rsid w:val="00B82A2E"/>
    <w:rsid w:val="00B82C09"/>
    <w:rsid w:val="00B82C6C"/>
    <w:rsid w:val="00B83362"/>
    <w:rsid w:val="00B83374"/>
    <w:rsid w:val="00B83797"/>
    <w:rsid w:val="00B838FA"/>
    <w:rsid w:val="00B83C5B"/>
    <w:rsid w:val="00B83FCD"/>
    <w:rsid w:val="00B8425C"/>
    <w:rsid w:val="00B84483"/>
    <w:rsid w:val="00B845A5"/>
    <w:rsid w:val="00B847ED"/>
    <w:rsid w:val="00B84E45"/>
    <w:rsid w:val="00B8502D"/>
    <w:rsid w:val="00B85052"/>
    <w:rsid w:val="00B850FE"/>
    <w:rsid w:val="00B851EF"/>
    <w:rsid w:val="00B851F4"/>
    <w:rsid w:val="00B852AD"/>
    <w:rsid w:val="00B853B7"/>
    <w:rsid w:val="00B85A66"/>
    <w:rsid w:val="00B85DEB"/>
    <w:rsid w:val="00B85E1B"/>
    <w:rsid w:val="00B85F97"/>
    <w:rsid w:val="00B85FA3"/>
    <w:rsid w:val="00B8632B"/>
    <w:rsid w:val="00B866F2"/>
    <w:rsid w:val="00B86A21"/>
    <w:rsid w:val="00B86AB8"/>
    <w:rsid w:val="00B86F14"/>
    <w:rsid w:val="00B8705F"/>
    <w:rsid w:val="00B87098"/>
    <w:rsid w:val="00B87387"/>
    <w:rsid w:val="00B8749A"/>
    <w:rsid w:val="00B87598"/>
    <w:rsid w:val="00B87678"/>
    <w:rsid w:val="00B87712"/>
    <w:rsid w:val="00B87B58"/>
    <w:rsid w:val="00B87C7D"/>
    <w:rsid w:val="00B87D3F"/>
    <w:rsid w:val="00B9021D"/>
    <w:rsid w:val="00B906CC"/>
    <w:rsid w:val="00B9084A"/>
    <w:rsid w:val="00B9086A"/>
    <w:rsid w:val="00B90995"/>
    <w:rsid w:val="00B90C4D"/>
    <w:rsid w:val="00B90F8C"/>
    <w:rsid w:val="00B9133E"/>
    <w:rsid w:val="00B91531"/>
    <w:rsid w:val="00B917B1"/>
    <w:rsid w:val="00B91A07"/>
    <w:rsid w:val="00B91A92"/>
    <w:rsid w:val="00B91C13"/>
    <w:rsid w:val="00B91D71"/>
    <w:rsid w:val="00B9216B"/>
    <w:rsid w:val="00B92421"/>
    <w:rsid w:val="00B925EE"/>
    <w:rsid w:val="00B93183"/>
    <w:rsid w:val="00B9348E"/>
    <w:rsid w:val="00B93636"/>
    <w:rsid w:val="00B93C2B"/>
    <w:rsid w:val="00B93C8D"/>
    <w:rsid w:val="00B93D72"/>
    <w:rsid w:val="00B941CD"/>
    <w:rsid w:val="00B94604"/>
    <w:rsid w:val="00B9470A"/>
    <w:rsid w:val="00B94A0E"/>
    <w:rsid w:val="00B94DB5"/>
    <w:rsid w:val="00B94DEE"/>
    <w:rsid w:val="00B94F08"/>
    <w:rsid w:val="00B95885"/>
    <w:rsid w:val="00B95969"/>
    <w:rsid w:val="00B9596D"/>
    <w:rsid w:val="00B95ADF"/>
    <w:rsid w:val="00B95D93"/>
    <w:rsid w:val="00B95ECA"/>
    <w:rsid w:val="00B95F26"/>
    <w:rsid w:val="00B95F33"/>
    <w:rsid w:val="00B96165"/>
    <w:rsid w:val="00B96B6F"/>
    <w:rsid w:val="00B96C63"/>
    <w:rsid w:val="00B96CA7"/>
    <w:rsid w:val="00B970F2"/>
    <w:rsid w:val="00B97BBD"/>
    <w:rsid w:val="00B97D0A"/>
    <w:rsid w:val="00B97DD4"/>
    <w:rsid w:val="00BA020D"/>
    <w:rsid w:val="00BA024F"/>
    <w:rsid w:val="00BA03FA"/>
    <w:rsid w:val="00BA067E"/>
    <w:rsid w:val="00BA0738"/>
    <w:rsid w:val="00BA0C70"/>
    <w:rsid w:val="00BA0F6F"/>
    <w:rsid w:val="00BA0F91"/>
    <w:rsid w:val="00BA13D0"/>
    <w:rsid w:val="00BA1485"/>
    <w:rsid w:val="00BA1B40"/>
    <w:rsid w:val="00BA1C92"/>
    <w:rsid w:val="00BA1D95"/>
    <w:rsid w:val="00BA2075"/>
    <w:rsid w:val="00BA26B5"/>
    <w:rsid w:val="00BA27F6"/>
    <w:rsid w:val="00BA2807"/>
    <w:rsid w:val="00BA2AB5"/>
    <w:rsid w:val="00BA2AFD"/>
    <w:rsid w:val="00BA2CAB"/>
    <w:rsid w:val="00BA304B"/>
    <w:rsid w:val="00BA3273"/>
    <w:rsid w:val="00BA32AA"/>
    <w:rsid w:val="00BA3354"/>
    <w:rsid w:val="00BA33E2"/>
    <w:rsid w:val="00BA3525"/>
    <w:rsid w:val="00BA357F"/>
    <w:rsid w:val="00BA369F"/>
    <w:rsid w:val="00BA3910"/>
    <w:rsid w:val="00BA3A25"/>
    <w:rsid w:val="00BA4312"/>
    <w:rsid w:val="00BA44A9"/>
    <w:rsid w:val="00BA4ADF"/>
    <w:rsid w:val="00BA5060"/>
    <w:rsid w:val="00BA51E3"/>
    <w:rsid w:val="00BA5329"/>
    <w:rsid w:val="00BA5705"/>
    <w:rsid w:val="00BA57C8"/>
    <w:rsid w:val="00BA5865"/>
    <w:rsid w:val="00BA597B"/>
    <w:rsid w:val="00BA5CD9"/>
    <w:rsid w:val="00BA5D1A"/>
    <w:rsid w:val="00BA5EEC"/>
    <w:rsid w:val="00BA6416"/>
    <w:rsid w:val="00BA6484"/>
    <w:rsid w:val="00BA65F5"/>
    <w:rsid w:val="00BA6925"/>
    <w:rsid w:val="00BA6EE6"/>
    <w:rsid w:val="00BA6F31"/>
    <w:rsid w:val="00BA708F"/>
    <w:rsid w:val="00BA7404"/>
    <w:rsid w:val="00BA769B"/>
    <w:rsid w:val="00BA7934"/>
    <w:rsid w:val="00BA7AD2"/>
    <w:rsid w:val="00BA7CE3"/>
    <w:rsid w:val="00BA7DE4"/>
    <w:rsid w:val="00BA7E44"/>
    <w:rsid w:val="00BA7F14"/>
    <w:rsid w:val="00BB036E"/>
    <w:rsid w:val="00BB03D0"/>
    <w:rsid w:val="00BB041A"/>
    <w:rsid w:val="00BB0D6A"/>
    <w:rsid w:val="00BB0F0B"/>
    <w:rsid w:val="00BB1111"/>
    <w:rsid w:val="00BB18AF"/>
    <w:rsid w:val="00BB18B2"/>
    <w:rsid w:val="00BB1B25"/>
    <w:rsid w:val="00BB1C0A"/>
    <w:rsid w:val="00BB1EDC"/>
    <w:rsid w:val="00BB2283"/>
    <w:rsid w:val="00BB22F1"/>
    <w:rsid w:val="00BB23FB"/>
    <w:rsid w:val="00BB24AD"/>
    <w:rsid w:val="00BB24AF"/>
    <w:rsid w:val="00BB2953"/>
    <w:rsid w:val="00BB2D63"/>
    <w:rsid w:val="00BB3138"/>
    <w:rsid w:val="00BB32C7"/>
    <w:rsid w:val="00BB3312"/>
    <w:rsid w:val="00BB3515"/>
    <w:rsid w:val="00BB37F2"/>
    <w:rsid w:val="00BB388E"/>
    <w:rsid w:val="00BB4156"/>
    <w:rsid w:val="00BB43DF"/>
    <w:rsid w:val="00BB4497"/>
    <w:rsid w:val="00BB449B"/>
    <w:rsid w:val="00BB45ED"/>
    <w:rsid w:val="00BB46E3"/>
    <w:rsid w:val="00BB4858"/>
    <w:rsid w:val="00BB4E1D"/>
    <w:rsid w:val="00BB53CA"/>
    <w:rsid w:val="00BB57EC"/>
    <w:rsid w:val="00BB5A59"/>
    <w:rsid w:val="00BB5BF5"/>
    <w:rsid w:val="00BB5D76"/>
    <w:rsid w:val="00BB5DED"/>
    <w:rsid w:val="00BB5EBC"/>
    <w:rsid w:val="00BB604D"/>
    <w:rsid w:val="00BB63AB"/>
    <w:rsid w:val="00BB63D5"/>
    <w:rsid w:val="00BB67C5"/>
    <w:rsid w:val="00BB69BF"/>
    <w:rsid w:val="00BB6BA9"/>
    <w:rsid w:val="00BB6F36"/>
    <w:rsid w:val="00BB70A9"/>
    <w:rsid w:val="00BB723F"/>
    <w:rsid w:val="00BB7951"/>
    <w:rsid w:val="00BB7A9A"/>
    <w:rsid w:val="00BB7C1C"/>
    <w:rsid w:val="00BB7D63"/>
    <w:rsid w:val="00BC017B"/>
    <w:rsid w:val="00BC01EE"/>
    <w:rsid w:val="00BC03E5"/>
    <w:rsid w:val="00BC041B"/>
    <w:rsid w:val="00BC05C7"/>
    <w:rsid w:val="00BC0B5D"/>
    <w:rsid w:val="00BC0D91"/>
    <w:rsid w:val="00BC12CE"/>
    <w:rsid w:val="00BC1364"/>
    <w:rsid w:val="00BC1786"/>
    <w:rsid w:val="00BC1803"/>
    <w:rsid w:val="00BC1D67"/>
    <w:rsid w:val="00BC1E4A"/>
    <w:rsid w:val="00BC1EFB"/>
    <w:rsid w:val="00BC200B"/>
    <w:rsid w:val="00BC21BA"/>
    <w:rsid w:val="00BC2241"/>
    <w:rsid w:val="00BC22F5"/>
    <w:rsid w:val="00BC230B"/>
    <w:rsid w:val="00BC23B7"/>
    <w:rsid w:val="00BC278C"/>
    <w:rsid w:val="00BC27D4"/>
    <w:rsid w:val="00BC2A4A"/>
    <w:rsid w:val="00BC3058"/>
    <w:rsid w:val="00BC3510"/>
    <w:rsid w:val="00BC3718"/>
    <w:rsid w:val="00BC3ACD"/>
    <w:rsid w:val="00BC3C0E"/>
    <w:rsid w:val="00BC3CFA"/>
    <w:rsid w:val="00BC3D3A"/>
    <w:rsid w:val="00BC408E"/>
    <w:rsid w:val="00BC442E"/>
    <w:rsid w:val="00BC4491"/>
    <w:rsid w:val="00BC469C"/>
    <w:rsid w:val="00BC4906"/>
    <w:rsid w:val="00BC5156"/>
    <w:rsid w:val="00BC5275"/>
    <w:rsid w:val="00BC5480"/>
    <w:rsid w:val="00BC5524"/>
    <w:rsid w:val="00BC557A"/>
    <w:rsid w:val="00BC5792"/>
    <w:rsid w:val="00BC5C7A"/>
    <w:rsid w:val="00BC5CF0"/>
    <w:rsid w:val="00BC5D74"/>
    <w:rsid w:val="00BC5DC6"/>
    <w:rsid w:val="00BC600B"/>
    <w:rsid w:val="00BC61E0"/>
    <w:rsid w:val="00BC65B5"/>
    <w:rsid w:val="00BC66AA"/>
    <w:rsid w:val="00BC6701"/>
    <w:rsid w:val="00BC6A3C"/>
    <w:rsid w:val="00BC6AB8"/>
    <w:rsid w:val="00BC6D7F"/>
    <w:rsid w:val="00BC6DAD"/>
    <w:rsid w:val="00BC755B"/>
    <w:rsid w:val="00BC7595"/>
    <w:rsid w:val="00BC791B"/>
    <w:rsid w:val="00BD00D5"/>
    <w:rsid w:val="00BD01EF"/>
    <w:rsid w:val="00BD0572"/>
    <w:rsid w:val="00BD059C"/>
    <w:rsid w:val="00BD0782"/>
    <w:rsid w:val="00BD0996"/>
    <w:rsid w:val="00BD09AD"/>
    <w:rsid w:val="00BD0B47"/>
    <w:rsid w:val="00BD0F78"/>
    <w:rsid w:val="00BD0FD3"/>
    <w:rsid w:val="00BD1000"/>
    <w:rsid w:val="00BD18D4"/>
    <w:rsid w:val="00BD18EC"/>
    <w:rsid w:val="00BD1B10"/>
    <w:rsid w:val="00BD1FA3"/>
    <w:rsid w:val="00BD20D5"/>
    <w:rsid w:val="00BD252D"/>
    <w:rsid w:val="00BD266B"/>
    <w:rsid w:val="00BD268B"/>
    <w:rsid w:val="00BD2D30"/>
    <w:rsid w:val="00BD31AC"/>
    <w:rsid w:val="00BD331F"/>
    <w:rsid w:val="00BD3518"/>
    <w:rsid w:val="00BD3B71"/>
    <w:rsid w:val="00BD3E53"/>
    <w:rsid w:val="00BD4031"/>
    <w:rsid w:val="00BD417F"/>
    <w:rsid w:val="00BD41A5"/>
    <w:rsid w:val="00BD466A"/>
    <w:rsid w:val="00BD4807"/>
    <w:rsid w:val="00BD4B1B"/>
    <w:rsid w:val="00BD4B31"/>
    <w:rsid w:val="00BD4C54"/>
    <w:rsid w:val="00BD4E28"/>
    <w:rsid w:val="00BD5647"/>
    <w:rsid w:val="00BD5744"/>
    <w:rsid w:val="00BD58F3"/>
    <w:rsid w:val="00BD5B50"/>
    <w:rsid w:val="00BD5BEC"/>
    <w:rsid w:val="00BD5E45"/>
    <w:rsid w:val="00BD5F73"/>
    <w:rsid w:val="00BD5FF1"/>
    <w:rsid w:val="00BD61CD"/>
    <w:rsid w:val="00BD638F"/>
    <w:rsid w:val="00BD63E3"/>
    <w:rsid w:val="00BD653F"/>
    <w:rsid w:val="00BD68B8"/>
    <w:rsid w:val="00BD692A"/>
    <w:rsid w:val="00BD694B"/>
    <w:rsid w:val="00BD6981"/>
    <w:rsid w:val="00BD7102"/>
    <w:rsid w:val="00BD740F"/>
    <w:rsid w:val="00BD768F"/>
    <w:rsid w:val="00BD7A06"/>
    <w:rsid w:val="00BD7CB1"/>
    <w:rsid w:val="00BD7E32"/>
    <w:rsid w:val="00BD7FE5"/>
    <w:rsid w:val="00BE0283"/>
    <w:rsid w:val="00BE04D4"/>
    <w:rsid w:val="00BE0672"/>
    <w:rsid w:val="00BE0680"/>
    <w:rsid w:val="00BE0E56"/>
    <w:rsid w:val="00BE0FB0"/>
    <w:rsid w:val="00BE1483"/>
    <w:rsid w:val="00BE14FA"/>
    <w:rsid w:val="00BE157B"/>
    <w:rsid w:val="00BE174E"/>
    <w:rsid w:val="00BE2027"/>
    <w:rsid w:val="00BE22F4"/>
    <w:rsid w:val="00BE2973"/>
    <w:rsid w:val="00BE2A68"/>
    <w:rsid w:val="00BE2C47"/>
    <w:rsid w:val="00BE2D5D"/>
    <w:rsid w:val="00BE3184"/>
    <w:rsid w:val="00BE3855"/>
    <w:rsid w:val="00BE3F62"/>
    <w:rsid w:val="00BE42DF"/>
    <w:rsid w:val="00BE43E1"/>
    <w:rsid w:val="00BE481B"/>
    <w:rsid w:val="00BE5029"/>
    <w:rsid w:val="00BE5061"/>
    <w:rsid w:val="00BE5157"/>
    <w:rsid w:val="00BE5379"/>
    <w:rsid w:val="00BE5421"/>
    <w:rsid w:val="00BE5468"/>
    <w:rsid w:val="00BE57A0"/>
    <w:rsid w:val="00BE5B45"/>
    <w:rsid w:val="00BE5B9B"/>
    <w:rsid w:val="00BE5B9D"/>
    <w:rsid w:val="00BE5D06"/>
    <w:rsid w:val="00BE5E89"/>
    <w:rsid w:val="00BE5F48"/>
    <w:rsid w:val="00BE5FF1"/>
    <w:rsid w:val="00BE6724"/>
    <w:rsid w:val="00BE697D"/>
    <w:rsid w:val="00BE69C0"/>
    <w:rsid w:val="00BE6A57"/>
    <w:rsid w:val="00BE6C10"/>
    <w:rsid w:val="00BE6D76"/>
    <w:rsid w:val="00BE6F23"/>
    <w:rsid w:val="00BE6F36"/>
    <w:rsid w:val="00BE720E"/>
    <w:rsid w:val="00BE73D8"/>
    <w:rsid w:val="00BE7433"/>
    <w:rsid w:val="00BE7A2A"/>
    <w:rsid w:val="00BE7BDC"/>
    <w:rsid w:val="00BE7C11"/>
    <w:rsid w:val="00BE7C16"/>
    <w:rsid w:val="00BF009B"/>
    <w:rsid w:val="00BF013C"/>
    <w:rsid w:val="00BF03F7"/>
    <w:rsid w:val="00BF0523"/>
    <w:rsid w:val="00BF0665"/>
    <w:rsid w:val="00BF0BC1"/>
    <w:rsid w:val="00BF0EF7"/>
    <w:rsid w:val="00BF127C"/>
    <w:rsid w:val="00BF1408"/>
    <w:rsid w:val="00BF1683"/>
    <w:rsid w:val="00BF1BE3"/>
    <w:rsid w:val="00BF1D28"/>
    <w:rsid w:val="00BF2295"/>
    <w:rsid w:val="00BF27FE"/>
    <w:rsid w:val="00BF2EF9"/>
    <w:rsid w:val="00BF30D9"/>
    <w:rsid w:val="00BF3281"/>
    <w:rsid w:val="00BF3979"/>
    <w:rsid w:val="00BF3C18"/>
    <w:rsid w:val="00BF41D1"/>
    <w:rsid w:val="00BF42EA"/>
    <w:rsid w:val="00BF44E9"/>
    <w:rsid w:val="00BF4983"/>
    <w:rsid w:val="00BF523B"/>
    <w:rsid w:val="00BF5428"/>
    <w:rsid w:val="00BF55F6"/>
    <w:rsid w:val="00BF5616"/>
    <w:rsid w:val="00BF5665"/>
    <w:rsid w:val="00BF5778"/>
    <w:rsid w:val="00BF5A06"/>
    <w:rsid w:val="00BF5B94"/>
    <w:rsid w:val="00BF5EFB"/>
    <w:rsid w:val="00BF6009"/>
    <w:rsid w:val="00BF6097"/>
    <w:rsid w:val="00BF641B"/>
    <w:rsid w:val="00BF64C9"/>
    <w:rsid w:val="00BF6792"/>
    <w:rsid w:val="00BF6A04"/>
    <w:rsid w:val="00BF6DB8"/>
    <w:rsid w:val="00BF6FC7"/>
    <w:rsid w:val="00BF7408"/>
    <w:rsid w:val="00BF7743"/>
    <w:rsid w:val="00BF774C"/>
    <w:rsid w:val="00BF7854"/>
    <w:rsid w:val="00BF7BF8"/>
    <w:rsid w:val="00BF7C27"/>
    <w:rsid w:val="00C00624"/>
    <w:rsid w:val="00C0063C"/>
    <w:rsid w:val="00C00ECA"/>
    <w:rsid w:val="00C00ED0"/>
    <w:rsid w:val="00C01333"/>
    <w:rsid w:val="00C017C1"/>
    <w:rsid w:val="00C01858"/>
    <w:rsid w:val="00C01AED"/>
    <w:rsid w:val="00C01CE2"/>
    <w:rsid w:val="00C01EDF"/>
    <w:rsid w:val="00C020EB"/>
    <w:rsid w:val="00C0245A"/>
    <w:rsid w:val="00C0264F"/>
    <w:rsid w:val="00C027E0"/>
    <w:rsid w:val="00C0291A"/>
    <w:rsid w:val="00C02BCC"/>
    <w:rsid w:val="00C030D0"/>
    <w:rsid w:val="00C032EB"/>
    <w:rsid w:val="00C035BE"/>
    <w:rsid w:val="00C0365C"/>
    <w:rsid w:val="00C038E5"/>
    <w:rsid w:val="00C03E23"/>
    <w:rsid w:val="00C04181"/>
    <w:rsid w:val="00C04308"/>
    <w:rsid w:val="00C0431B"/>
    <w:rsid w:val="00C04369"/>
    <w:rsid w:val="00C044B4"/>
    <w:rsid w:val="00C047AC"/>
    <w:rsid w:val="00C049E9"/>
    <w:rsid w:val="00C04D8F"/>
    <w:rsid w:val="00C04EE1"/>
    <w:rsid w:val="00C04F78"/>
    <w:rsid w:val="00C05051"/>
    <w:rsid w:val="00C050BA"/>
    <w:rsid w:val="00C05138"/>
    <w:rsid w:val="00C056B9"/>
    <w:rsid w:val="00C057D1"/>
    <w:rsid w:val="00C059F5"/>
    <w:rsid w:val="00C05DC6"/>
    <w:rsid w:val="00C05DFD"/>
    <w:rsid w:val="00C060C1"/>
    <w:rsid w:val="00C060ED"/>
    <w:rsid w:val="00C063D4"/>
    <w:rsid w:val="00C063E8"/>
    <w:rsid w:val="00C0669E"/>
    <w:rsid w:val="00C067AC"/>
    <w:rsid w:val="00C0694E"/>
    <w:rsid w:val="00C06CC7"/>
    <w:rsid w:val="00C06E4C"/>
    <w:rsid w:val="00C06F0A"/>
    <w:rsid w:val="00C0725A"/>
    <w:rsid w:val="00C0739E"/>
    <w:rsid w:val="00C074A3"/>
    <w:rsid w:val="00C075CA"/>
    <w:rsid w:val="00C0762B"/>
    <w:rsid w:val="00C07C1D"/>
    <w:rsid w:val="00C07F96"/>
    <w:rsid w:val="00C10096"/>
    <w:rsid w:val="00C102AC"/>
    <w:rsid w:val="00C1068E"/>
    <w:rsid w:val="00C10783"/>
    <w:rsid w:val="00C10BBD"/>
    <w:rsid w:val="00C10BDC"/>
    <w:rsid w:val="00C10D4C"/>
    <w:rsid w:val="00C110CD"/>
    <w:rsid w:val="00C111CA"/>
    <w:rsid w:val="00C115EA"/>
    <w:rsid w:val="00C11964"/>
    <w:rsid w:val="00C119E0"/>
    <w:rsid w:val="00C11E4B"/>
    <w:rsid w:val="00C11E64"/>
    <w:rsid w:val="00C1212E"/>
    <w:rsid w:val="00C12256"/>
    <w:rsid w:val="00C122AB"/>
    <w:rsid w:val="00C12455"/>
    <w:rsid w:val="00C1267F"/>
    <w:rsid w:val="00C12759"/>
    <w:rsid w:val="00C12783"/>
    <w:rsid w:val="00C12839"/>
    <w:rsid w:val="00C128DB"/>
    <w:rsid w:val="00C13288"/>
    <w:rsid w:val="00C1333B"/>
    <w:rsid w:val="00C13692"/>
    <w:rsid w:val="00C13A33"/>
    <w:rsid w:val="00C13B06"/>
    <w:rsid w:val="00C13CFB"/>
    <w:rsid w:val="00C13D5E"/>
    <w:rsid w:val="00C13E55"/>
    <w:rsid w:val="00C13FAE"/>
    <w:rsid w:val="00C146FD"/>
    <w:rsid w:val="00C14A8B"/>
    <w:rsid w:val="00C14EF4"/>
    <w:rsid w:val="00C14F50"/>
    <w:rsid w:val="00C14F7A"/>
    <w:rsid w:val="00C1503B"/>
    <w:rsid w:val="00C150B2"/>
    <w:rsid w:val="00C15120"/>
    <w:rsid w:val="00C154FD"/>
    <w:rsid w:val="00C15576"/>
    <w:rsid w:val="00C1578C"/>
    <w:rsid w:val="00C15795"/>
    <w:rsid w:val="00C15B62"/>
    <w:rsid w:val="00C15DBF"/>
    <w:rsid w:val="00C15F25"/>
    <w:rsid w:val="00C15F56"/>
    <w:rsid w:val="00C163F4"/>
    <w:rsid w:val="00C164A4"/>
    <w:rsid w:val="00C16865"/>
    <w:rsid w:val="00C16D20"/>
    <w:rsid w:val="00C17238"/>
    <w:rsid w:val="00C172FA"/>
    <w:rsid w:val="00C17600"/>
    <w:rsid w:val="00C176CD"/>
    <w:rsid w:val="00C17A5E"/>
    <w:rsid w:val="00C17ECE"/>
    <w:rsid w:val="00C200DB"/>
    <w:rsid w:val="00C20242"/>
    <w:rsid w:val="00C2040B"/>
    <w:rsid w:val="00C20471"/>
    <w:rsid w:val="00C20632"/>
    <w:rsid w:val="00C2070A"/>
    <w:rsid w:val="00C20832"/>
    <w:rsid w:val="00C21106"/>
    <w:rsid w:val="00C2126B"/>
    <w:rsid w:val="00C214F7"/>
    <w:rsid w:val="00C21AF7"/>
    <w:rsid w:val="00C22048"/>
    <w:rsid w:val="00C22051"/>
    <w:rsid w:val="00C223C1"/>
    <w:rsid w:val="00C224EE"/>
    <w:rsid w:val="00C22982"/>
    <w:rsid w:val="00C22C97"/>
    <w:rsid w:val="00C22CC5"/>
    <w:rsid w:val="00C2309D"/>
    <w:rsid w:val="00C230D0"/>
    <w:rsid w:val="00C23577"/>
    <w:rsid w:val="00C23795"/>
    <w:rsid w:val="00C237E9"/>
    <w:rsid w:val="00C23852"/>
    <w:rsid w:val="00C2397E"/>
    <w:rsid w:val="00C23AD4"/>
    <w:rsid w:val="00C2417C"/>
    <w:rsid w:val="00C241F1"/>
    <w:rsid w:val="00C24319"/>
    <w:rsid w:val="00C2457E"/>
    <w:rsid w:val="00C2470B"/>
    <w:rsid w:val="00C2474D"/>
    <w:rsid w:val="00C24F07"/>
    <w:rsid w:val="00C250DB"/>
    <w:rsid w:val="00C2517D"/>
    <w:rsid w:val="00C256CC"/>
    <w:rsid w:val="00C2596C"/>
    <w:rsid w:val="00C25A88"/>
    <w:rsid w:val="00C25CC5"/>
    <w:rsid w:val="00C25D0F"/>
    <w:rsid w:val="00C265F8"/>
    <w:rsid w:val="00C266C0"/>
    <w:rsid w:val="00C2672D"/>
    <w:rsid w:val="00C267F9"/>
    <w:rsid w:val="00C2695D"/>
    <w:rsid w:val="00C26AB4"/>
    <w:rsid w:val="00C26B27"/>
    <w:rsid w:val="00C27142"/>
    <w:rsid w:val="00C2797C"/>
    <w:rsid w:val="00C27C13"/>
    <w:rsid w:val="00C27D97"/>
    <w:rsid w:val="00C27FF2"/>
    <w:rsid w:val="00C301AA"/>
    <w:rsid w:val="00C30A48"/>
    <w:rsid w:val="00C30DD7"/>
    <w:rsid w:val="00C310F4"/>
    <w:rsid w:val="00C31126"/>
    <w:rsid w:val="00C3116B"/>
    <w:rsid w:val="00C311D8"/>
    <w:rsid w:val="00C31280"/>
    <w:rsid w:val="00C31416"/>
    <w:rsid w:val="00C31428"/>
    <w:rsid w:val="00C319EE"/>
    <w:rsid w:val="00C31A60"/>
    <w:rsid w:val="00C31DC8"/>
    <w:rsid w:val="00C31E29"/>
    <w:rsid w:val="00C3241B"/>
    <w:rsid w:val="00C32507"/>
    <w:rsid w:val="00C3251A"/>
    <w:rsid w:val="00C331FF"/>
    <w:rsid w:val="00C33672"/>
    <w:rsid w:val="00C3373A"/>
    <w:rsid w:val="00C33C40"/>
    <w:rsid w:val="00C33C61"/>
    <w:rsid w:val="00C33D1D"/>
    <w:rsid w:val="00C34174"/>
    <w:rsid w:val="00C344C3"/>
    <w:rsid w:val="00C34886"/>
    <w:rsid w:val="00C34CBB"/>
    <w:rsid w:val="00C34E1B"/>
    <w:rsid w:val="00C34E98"/>
    <w:rsid w:val="00C34FC8"/>
    <w:rsid w:val="00C35330"/>
    <w:rsid w:val="00C35418"/>
    <w:rsid w:val="00C3553C"/>
    <w:rsid w:val="00C356F1"/>
    <w:rsid w:val="00C35BB2"/>
    <w:rsid w:val="00C35EEF"/>
    <w:rsid w:val="00C35EF1"/>
    <w:rsid w:val="00C35EF9"/>
    <w:rsid w:val="00C36138"/>
    <w:rsid w:val="00C364D1"/>
    <w:rsid w:val="00C3692F"/>
    <w:rsid w:val="00C36A7D"/>
    <w:rsid w:val="00C36BBC"/>
    <w:rsid w:val="00C37186"/>
    <w:rsid w:val="00C37560"/>
    <w:rsid w:val="00C37726"/>
    <w:rsid w:val="00C37815"/>
    <w:rsid w:val="00C401B4"/>
    <w:rsid w:val="00C40215"/>
    <w:rsid w:val="00C4034E"/>
    <w:rsid w:val="00C403F0"/>
    <w:rsid w:val="00C40991"/>
    <w:rsid w:val="00C40A60"/>
    <w:rsid w:val="00C40B66"/>
    <w:rsid w:val="00C40D3B"/>
    <w:rsid w:val="00C411B7"/>
    <w:rsid w:val="00C41312"/>
    <w:rsid w:val="00C4134D"/>
    <w:rsid w:val="00C41769"/>
    <w:rsid w:val="00C41783"/>
    <w:rsid w:val="00C41845"/>
    <w:rsid w:val="00C4190F"/>
    <w:rsid w:val="00C41CDB"/>
    <w:rsid w:val="00C42317"/>
    <w:rsid w:val="00C42388"/>
    <w:rsid w:val="00C42422"/>
    <w:rsid w:val="00C42A00"/>
    <w:rsid w:val="00C42AE6"/>
    <w:rsid w:val="00C42C4B"/>
    <w:rsid w:val="00C42CD7"/>
    <w:rsid w:val="00C43179"/>
    <w:rsid w:val="00C43354"/>
    <w:rsid w:val="00C4361D"/>
    <w:rsid w:val="00C438EC"/>
    <w:rsid w:val="00C43A4D"/>
    <w:rsid w:val="00C43CA8"/>
    <w:rsid w:val="00C43D2D"/>
    <w:rsid w:val="00C44442"/>
    <w:rsid w:val="00C44A6B"/>
    <w:rsid w:val="00C44F01"/>
    <w:rsid w:val="00C45244"/>
    <w:rsid w:val="00C455A9"/>
    <w:rsid w:val="00C455C4"/>
    <w:rsid w:val="00C455F3"/>
    <w:rsid w:val="00C4568C"/>
    <w:rsid w:val="00C45821"/>
    <w:rsid w:val="00C45BA5"/>
    <w:rsid w:val="00C45D41"/>
    <w:rsid w:val="00C45D8B"/>
    <w:rsid w:val="00C45DF4"/>
    <w:rsid w:val="00C45EDC"/>
    <w:rsid w:val="00C45F81"/>
    <w:rsid w:val="00C46095"/>
    <w:rsid w:val="00C4610D"/>
    <w:rsid w:val="00C465C1"/>
    <w:rsid w:val="00C46658"/>
    <w:rsid w:val="00C4665D"/>
    <w:rsid w:val="00C46806"/>
    <w:rsid w:val="00C46991"/>
    <w:rsid w:val="00C46A37"/>
    <w:rsid w:val="00C46BB2"/>
    <w:rsid w:val="00C46E9C"/>
    <w:rsid w:val="00C4706B"/>
    <w:rsid w:val="00C470CC"/>
    <w:rsid w:val="00C470FD"/>
    <w:rsid w:val="00C4714C"/>
    <w:rsid w:val="00C47329"/>
    <w:rsid w:val="00C47382"/>
    <w:rsid w:val="00C47541"/>
    <w:rsid w:val="00C4776D"/>
    <w:rsid w:val="00C47853"/>
    <w:rsid w:val="00C479DC"/>
    <w:rsid w:val="00C47B8A"/>
    <w:rsid w:val="00C47BDC"/>
    <w:rsid w:val="00C47EBA"/>
    <w:rsid w:val="00C50013"/>
    <w:rsid w:val="00C50436"/>
    <w:rsid w:val="00C51051"/>
    <w:rsid w:val="00C510CC"/>
    <w:rsid w:val="00C51127"/>
    <w:rsid w:val="00C5133F"/>
    <w:rsid w:val="00C51413"/>
    <w:rsid w:val="00C5180A"/>
    <w:rsid w:val="00C51961"/>
    <w:rsid w:val="00C51A14"/>
    <w:rsid w:val="00C51B85"/>
    <w:rsid w:val="00C51D13"/>
    <w:rsid w:val="00C51DA5"/>
    <w:rsid w:val="00C51EE5"/>
    <w:rsid w:val="00C51F42"/>
    <w:rsid w:val="00C5293D"/>
    <w:rsid w:val="00C52949"/>
    <w:rsid w:val="00C529C3"/>
    <w:rsid w:val="00C52DBD"/>
    <w:rsid w:val="00C52F3E"/>
    <w:rsid w:val="00C53029"/>
    <w:rsid w:val="00C536B5"/>
    <w:rsid w:val="00C53A0A"/>
    <w:rsid w:val="00C53A8D"/>
    <w:rsid w:val="00C53DEB"/>
    <w:rsid w:val="00C54263"/>
    <w:rsid w:val="00C54264"/>
    <w:rsid w:val="00C54341"/>
    <w:rsid w:val="00C543A7"/>
    <w:rsid w:val="00C54593"/>
    <w:rsid w:val="00C54A7A"/>
    <w:rsid w:val="00C54C5D"/>
    <w:rsid w:val="00C54CEE"/>
    <w:rsid w:val="00C54FFA"/>
    <w:rsid w:val="00C55114"/>
    <w:rsid w:val="00C553B9"/>
    <w:rsid w:val="00C55445"/>
    <w:rsid w:val="00C558AC"/>
    <w:rsid w:val="00C55C89"/>
    <w:rsid w:val="00C55CD3"/>
    <w:rsid w:val="00C55FA5"/>
    <w:rsid w:val="00C5611A"/>
    <w:rsid w:val="00C562C8"/>
    <w:rsid w:val="00C56559"/>
    <w:rsid w:val="00C56651"/>
    <w:rsid w:val="00C569A5"/>
    <w:rsid w:val="00C56ABB"/>
    <w:rsid w:val="00C570CC"/>
    <w:rsid w:val="00C5715E"/>
    <w:rsid w:val="00C5770A"/>
    <w:rsid w:val="00C5771D"/>
    <w:rsid w:val="00C5786B"/>
    <w:rsid w:val="00C57B38"/>
    <w:rsid w:val="00C57B46"/>
    <w:rsid w:val="00C60143"/>
    <w:rsid w:val="00C602C3"/>
    <w:rsid w:val="00C60340"/>
    <w:rsid w:val="00C603E5"/>
    <w:rsid w:val="00C606A1"/>
    <w:rsid w:val="00C6070B"/>
    <w:rsid w:val="00C60925"/>
    <w:rsid w:val="00C60F1C"/>
    <w:rsid w:val="00C60F79"/>
    <w:rsid w:val="00C613AA"/>
    <w:rsid w:val="00C618AC"/>
    <w:rsid w:val="00C61A7E"/>
    <w:rsid w:val="00C61B4B"/>
    <w:rsid w:val="00C61D2C"/>
    <w:rsid w:val="00C61DC3"/>
    <w:rsid w:val="00C61F27"/>
    <w:rsid w:val="00C62158"/>
    <w:rsid w:val="00C625F6"/>
    <w:rsid w:val="00C62D46"/>
    <w:rsid w:val="00C62EE7"/>
    <w:rsid w:val="00C6349B"/>
    <w:rsid w:val="00C63829"/>
    <w:rsid w:val="00C63AA1"/>
    <w:rsid w:val="00C63C6F"/>
    <w:rsid w:val="00C63CBD"/>
    <w:rsid w:val="00C63D49"/>
    <w:rsid w:val="00C63EF6"/>
    <w:rsid w:val="00C63F2B"/>
    <w:rsid w:val="00C6423B"/>
    <w:rsid w:val="00C642D4"/>
    <w:rsid w:val="00C6477B"/>
    <w:rsid w:val="00C6484A"/>
    <w:rsid w:val="00C64851"/>
    <w:rsid w:val="00C64AC5"/>
    <w:rsid w:val="00C64E08"/>
    <w:rsid w:val="00C64E11"/>
    <w:rsid w:val="00C64E1E"/>
    <w:rsid w:val="00C6534B"/>
    <w:rsid w:val="00C653DD"/>
    <w:rsid w:val="00C65676"/>
    <w:rsid w:val="00C65880"/>
    <w:rsid w:val="00C65A62"/>
    <w:rsid w:val="00C65AA3"/>
    <w:rsid w:val="00C65C6A"/>
    <w:rsid w:val="00C6642E"/>
    <w:rsid w:val="00C66454"/>
    <w:rsid w:val="00C669A2"/>
    <w:rsid w:val="00C669CD"/>
    <w:rsid w:val="00C66CD1"/>
    <w:rsid w:val="00C66F1C"/>
    <w:rsid w:val="00C66F3C"/>
    <w:rsid w:val="00C66FE4"/>
    <w:rsid w:val="00C6700B"/>
    <w:rsid w:val="00C670FA"/>
    <w:rsid w:val="00C6724D"/>
    <w:rsid w:val="00C673A6"/>
    <w:rsid w:val="00C67801"/>
    <w:rsid w:val="00C67886"/>
    <w:rsid w:val="00C67984"/>
    <w:rsid w:val="00C67C0E"/>
    <w:rsid w:val="00C7016A"/>
    <w:rsid w:val="00C70307"/>
    <w:rsid w:val="00C70682"/>
    <w:rsid w:val="00C70C65"/>
    <w:rsid w:val="00C70DB9"/>
    <w:rsid w:val="00C7126C"/>
    <w:rsid w:val="00C7130C"/>
    <w:rsid w:val="00C7132C"/>
    <w:rsid w:val="00C71455"/>
    <w:rsid w:val="00C7150A"/>
    <w:rsid w:val="00C716D1"/>
    <w:rsid w:val="00C71861"/>
    <w:rsid w:val="00C719F0"/>
    <w:rsid w:val="00C71C33"/>
    <w:rsid w:val="00C71CE9"/>
    <w:rsid w:val="00C71ECF"/>
    <w:rsid w:val="00C7217A"/>
    <w:rsid w:val="00C722C3"/>
    <w:rsid w:val="00C72C56"/>
    <w:rsid w:val="00C72C98"/>
    <w:rsid w:val="00C72C9D"/>
    <w:rsid w:val="00C72CAA"/>
    <w:rsid w:val="00C72F25"/>
    <w:rsid w:val="00C72F78"/>
    <w:rsid w:val="00C73151"/>
    <w:rsid w:val="00C73251"/>
    <w:rsid w:val="00C73310"/>
    <w:rsid w:val="00C73476"/>
    <w:rsid w:val="00C736B3"/>
    <w:rsid w:val="00C73A00"/>
    <w:rsid w:val="00C73A04"/>
    <w:rsid w:val="00C73A66"/>
    <w:rsid w:val="00C73E07"/>
    <w:rsid w:val="00C73F20"/>
    <w:rsid w:val="00C7453E"/>
    <w:rsid w:val="00C74564"/>
    <w:rsid w:val="00C7483E"/>
    <w:rsid w:val="00C74BD8"/>
    <w:rsid w:val="00C7582B"/>
    <w:rsid w:val="00C758CA"/>
    <w:rsid w:val="00C75A56"/>
    <w:rsid w:val="00C75D13"/>
    <w:rsid w:val="00C75E58"/>
    <w:rsid w:val="00C76140"/>
    <w:rsid w:val="00C763B2"/>
    <w:rsid w:val="00C76757"/>
    <w:rsid w:val="00C7688D"/>
    <w:rsid w:val="00C76B4C"/>
    <w:rsid w:val="00C76E24"/>
    <w:rsid w:val="00C771E9"/>
    <w:rsid w:val="00C77287"/>
    <w:rsid w:val="00C7735B"/>
    <w:rsid w:val="00C77481"/>
    <w:rsid w:val="00C775A2"/>
    <w:rsid w:val="00C777A1"/>
    <w:rsid w:val="00C77902"/>
    <w:rsid w:val="00C77953"/>
    <w:rsid w:val="00C77BA9"/>
    <w:rsid w:val="00C77C21"/>
    <w:rsid w:val="00C77FE2"/>
    <w:rsid w:val="00C80015"/>
    <w:rsid w:val="00C8014F"/>
    <w:rsid w:val="00C8040A"/>
    <w:rsid w:val="00C80923"/>
    <w:rsid w:val="00C80C25"/>
    <w:rsid w:val="00C8138A"/>
    <w:rsid w:val="00C81AF1"/>
    <w:rsid w:val="00C81AF7"/>
    <w:rsid w:val="00C81F11"/>
    <w:rsid w:val="00C81F8A"/>
    <w:rsid w:val="00C81FF9"/>
    <w:rsid w:val="00C8213F"/>
    <w:rsid w:val="00C822A4"/>
    <w:rsid w:val="00C827B1"/>
    <w:rsid w:val="00C83049"/>
    <w:rsid w:val="00C831C8"/>
    <w:rsid w:val="00C832E7"/>
    <w:rsid w:val="00C834FD"/>
    <w:rsid w:val="00C83756"/>
    <w:rsid w:val="00C83825"/>
    <w:rsid w:val="00C83861"/>
    <w:rsid w:val="00C8394D"/>
    <w:rsid w:val="00C83AD5"/>
    <w:rsid w:val="00C83E22"/>
    <w:rsid w:val="00C8401F"/>
    <w:rsid w:val="00C841FA"/>
    <w:rsid w:val="00C845D3"/>
    <w:rsid w:val="00C84682"/>
    <w:rsid w:val="00C84899"/>
    <w:rsid w:val="00C84A8F"/>
    <w:rsid w:val="00C84E11"/>
    <w:rsid w:val="00C851AF"/>
    <w:rsid w:val="00C854ED"/>
    <w:rsid w:val="00C855FC"/>
    <w:rsid w:val="00C85864"/>
    <w:rsid w:val="00C8591F"/>
    <w:rsid w:val="00C85AFC"/>
    <w:rsid w:val="00C85AFF"/>
    <w:rsid w:val="00C85CC5"/>
    <w:rsid w:val="00C8601C"/>
    <w:rsid w:val="00C861E4"/>
    <w:rsid w:val="00C864C4"/>
    <w:rsid w:val="00C86825"/>
    <w:rsid w:val="00C86D15"/>
    <w:rsid w:val="00C86E00"/>
    <w:rsid w:val="00C86E9F"/>
    <w:rsid w:val="00C86F39"/>
    <w:rsid w:val="00C872C2"/>
    <w:rsid w:val="00C873A4"/>
    <w:rsid w:val="00C87550"/>
    <w:rsid w:val="00C87603"/>
    <w:rsid w:val="00C87984"/>
    <w:rsid w:val="00C900FC"/>
    <w:rsid w:val="00C90518"/>
    <w:rsid w:val="00C9095A"/>
    <w:rsid w:val="00C909DD"/>
    <w:rsid w:val="00C90EA9"/>
    <w:rsid w:val="00C90F0D"/>
    <w:rsid w:val="00C9105F"/>
    <w:rsid w:val="00C910AE"/>
    <w:rsid w:val="00C913DF"/>
    <w:rsid w:val="00C91513"/>
    <w:rsid w:val="00C9154A"/>
    <w:rsid w:val="00C91580"/>
    <w:rsid w:val="00C915FD"/>
    <w:rsid w:val="00C91760"/>
    <w:rsid w:val="00C91CAF"/>
    <w:rsid w:val="00C91E45"/>
    <w:rsid w:val="00C920C2"/>
    <w:rsid w:val="00C921FF"/>
    <w:rsid w:val="00C92460"/>
    <w:rsid w:val="00C9251B"/>
    <w:rsid w:val="00C92585"/>
    <w:rsid w:val="00C928CD"/>
    <w:rsid w:val="00C929D0"/>
    <w:rsid w:val="00C929F5"/>
    <w:rsid w:val="00C92A51"/>
    <w:rsid w:val="00C92B05"/>
    <w:rsid w:val="00C92CE7"/>
    <w:rsid w:val="00C92EDD"/>
    <w:rsid w:val="00C93190"/>
    <w:rsid w:val="00C933E4"/>
    <w:rsid w:val="00C9350F"/>
    <w:rsid w:val="00C93922"/>
    <w:rsid w:val="00C93BAC"/>
    <w:rsid w:val="00C93DB4"/>
    <w:rsid w:val="00C93E30"/>
    <w:rsid w:val="00C93F84"/>
    <w:rsid w:val="00C93FEE"/>
    <w:rsid w:val="00C9421E"/>
    <w:rsid w:val="00C943CA"/>
    <w:rsid w:val="00C94667"/>
    <w:rsid w:val="00C94A84"/>
    <w:rsid w:val="00C9508C"/>
    <w:rsid w:val="00C950D3"/>
    <w:rsid w:val="00C95145"/>
    <w:rsid w:val="00C9569B"/>
    <w:rsid w:val="00C957EF"/>
    <w:rsid w:val="00C95903"/>
    <w:rsid w:val="00C95BA3"/>
    <w:rsid w:val="00C95C7C"/>
    <w:rsid w:val="00C95DFD"/>
    <w:rsid w:val="00C95E26"/>
    <w:rsid w:val="00C962F1"/>
    <w:rsid w:val="00C96399"/>
    <w:rsid w:val="00C963E2"/>
    <w:rsid w:val="00C964DA"/>
    <w:rsid w:val="00C96677"/>
    <w:rsid w:val="00C96799"/>
    <w:rsid w:val="00C96862"/>
    <w:rsid w:val="00C968C0"/>
    <w:rsid w:val="00C96AE4"/>
    <w:rsid w:val="00C96CBE"/>
    <w:rsid w:val="00C96F76"/>
    <w:rsid w:val="00C96FD5"/>
    <w:rsid w:val="00C970D9"/>
    <w:rsid w:val="00C97623"/>
    <w:rsid w:val="00C976E4"/>
    <w:rsid w:val="00C9778A"/>
    <w:rsid w:val="00C9786B"/>
    <w:rsid w:val="00C978C4"/>
    <w:rsid w:val="00C97930"/>
    <w:rsid w:val="00C9798B"/>
    <w:rsid w:val="00C97B5D"/>
    <w:rsid w:val="00C97E5E"/>
    <w:rsid w:val="00CA0155"/>
    <w:rsid w:val="00CA0487"/>
    <w:rsid w:val="00CA0707"/>
    <w:rsid w:val="00CA077E"/>
    <w:rsid w:val="00CA0BA5"/>
    <w:rsid w:val="00CA0CCC"/>
    <w:rsid w:val="00CA0DC9"/>
    <w:rsid w:val="00CA0F30"/>
    <w:rsid w:val="00CA12A5"/>
    <w:rsid w:val="00CA1605"/>
    <w:rsid w:val="00CA18D9"/>
    <w:rsid w:val="00CA1F85"/>
    <w:rsid w:val="00CA2063"/>
    <w:rsid w:val="00CA2219"/>
    <w:rsid w:val="00CA2326"/>
    <w:rsid w:val="00CA239C"/>
    <w:rsid w:val="00CA27CC"/>
    <w:rsid w:val="00CA2951"/>
    <w:rsid w:val="00CA2CC2"/>
    <w:rsid w:val="00CA2D9C"/>
    <w:rsid w:val="00CA2F22"/>
    <w:rsid w:val="00CA3028"/>
    <w:rsid w:val="00CA3525"/>
    <w:rsid w:val="00CA374F"/>
    <w:rsid w:val="00CA3A26"/>
    <w:rsid w:val="00CA3B75"/>
    <w:rsid w:val="00CA41D7"/>
    <w:rsid w:val="00CA428D"/>
    <w:rsid w:val="00CA47AE"/>
    <w:rsid w:val="00CA494A"/>
    <w:rsid w:val="00CA4BB3"/>
    <w:rsid w:val="00CA4BD8"/>
    <w:rsid w:val="00CA4C5A"/>
    <w:rsid w:val="00CA4C6B"/>
    <w:rsid w:val="00CA4F96"/>
    <w:rsid w:val="00CA5125"/>
    <w:rsid w:val="00CA5599"/>
    <w:rsid w:val="00CA5757"/>
    <w:rsid w:val="00CA599F"/>
    <w:rsid w:val="00CA59EB"/>
    <w:rsid w:val="00CA59FC"/>
    <w:rsid w:val="00CA655E"/>
    <w:rsid w:val="00CA6620"/>
    <w:rsid w:val="00CA6660"/>
    <w:rsid w:val="00CA6749"/>
    <w:rsid w:val="00CA68F3"/>
    <w:rsid w:val="00CA6D2F"/>
    <w:rsid w:val="00CA6D45"/>
    <w:rsid w:val="00CA6E7C"/>
    <w:rsid w:val="00CA7217"/>
    <w:rsid w:val="00CA778B"/>
    <w:rsid w:val="00CA783F"/>
    <w:rsid w:val="00CA7D75"/>
    <w:rsid w:val="00CA7E87"/>
    <w:rsid w:val="00CA7F24"/>
    <w:rsid w:val="00CB0089"/>
    <w:rsid w:val="00CB010A"/>
    <w:rsid w:val="00CB040A"/>
    <w:rsid w:val="00CB0567"/>
    <w:rsid w:val="00CB0830"/>
    <w:rsid w:val="00CB0AF9"/>
    <w:rsid w:val="00CB0CB3"/>
    <w:rsid w:val="00CB0FD1"/>
    <w:rsid w:val="00CB186C"/>
    <w:rsid w:val="00CB1881"/>
    <w:rsid w:val="00CB193E"/>
    <w:rsid w:val="00CB1BF2"/>
    <w:rsid w:val="00CB1C36"/>
    <w:rsid w:val="00CB1D65"/>
    <w:rsid w:val="00CB2033"/>
    <w:rsid w:val="00CB2141"/>
    <w:rsid w:val="00CB2538"/>
    <w:rsid w:val="00CB2545"/>
    <w:rsid w:val="00CB2913"/>
    <w:rsid w:val="00CB2A25"/>
    <w:rsid w:val="00CB2AA7"/>
    <w:rsid w:val="00CB2CCD"/>
    <w:rsid w:val="00CB2E79"/>
    <w:rsid w:val="00CB2EE7"/>
    <w:rsid w:val="00CB319F"/>
    <w:rsid w:val="00CB3261"/>
    <w:rsid w:val="00CB32DC"/>
    <w:rsid w:val="00CB34BF"/>
    <w:rsid w:val="00CB367F"/>
    <w:rsid w:val="00CB3EBC"/>
    <w:rsid w:val="00CB3F35"/>
    <w:rsid w:val="00CB4605"/>
    <w:rsid w:val="00CB4658"/>
    <w:rsid w:val="00CB4691"/>
    <w:rsid w:val="00CB4720"/>
    <w:rsid w:val="00CB4C8C"/>
    <w:rsid w:val="00CB4E07"/>
    <w:rsid w:val="00CB5188"/>
    <w:rsid w:val="00CB51DC"/>
    <w:rsid w:val="00CB52E9"/>
    <w:rsid w:val="00CB5341"/>
    <w:rsid w:val="00CB54B5"/>
    <w:rsid w:val="00CB5738"/>
    <w:rsid w:val="00CB5813"/>
    <w:rsid w:val="00CB5A96"/>
    <w:rsid w:val="00CB5F4F"/>
    <w:rsid w:val="00CB604B"/>
    <w:rsid w:val="00CB6639"/>
    <w:rsid w:val="00CB6757"/>
    <w:rsid w:val="00CB67E8"/>
    <w:rsid w:val="00CB6934"/>
    <w:rsid w:val="00CB6A0C"/>
    <w:rsid w:val="00CB6CCB"/>
    <w:rsid w:val="00CB6D18"/>
    <w:rsid w:val="00CB6D57"/>
    <w:rsid w:val="00CB6D7E"/>
    <w:rsid w:val="00CB6E6B"/>
    <w:rsid w:val="00CB742C"/>
    <w:rsid w:val="00CB7883"/>
    <w:rsid w:val="00CB7B2D"/>
    <w:rsid w:val="00CB7BAF"/>
    <w:rsid w:val="00CB7BBC"/>
    <w:rsid w:val="00CB7D76"/>
    <w:rsid w:val="00CB7E47"/>
    <w:rsid w:val="00CB7E8C"/>
    <w:rsid w:val="00CC0065"/>
    <w:rsid w:val="00CC039E"/>
    <w:rsid w:val="00CC043F"/>
    <w:rsid w:val="00CC0EE6"/>
    <w:rsid w:val="00CC1046"/>
    <w:rsid w:val="00CC106A"/>
    <w:rsid w:val="00CC1535"/>
    <w:rsid w:val="00CC15A4"/>
    <w:rsid w:val="00CC16A4"/>
    <w:rsid w:val="00CC186B"/>
    <w:rsid w:val="00CC197D"/>
    <w:rsid w:val="00CC1D37"/>
    <w:rsid w:val="00CC1F6F"/>
    <w:rsid w:val="00CC2013"/>
    <w:rsid w:val="00CC219F"/>
    <w:rsid w:val="00CC234F"/>
    <w:rsid w:val="00CC24EF"/>
    <w:rsid w:val="00CC281A"/>
    <w:rsid w:val="00CC2973"/>
    <w:rsid w:val="00CC2A37"/>
    <w:rsid w:val="00CC2CA8"/>
    <w:rsid w:val="00CC2D8B"/>
    <w:rsid w:val="00CC30C0"/>
    <w:rsid w:val="00CC32FA"/>
    <w:rsid w:val="00CC33CE"/>
    <w:rsid w:val="00CC3748"/>
    <w:rsid w:val="00CC390D"/>
    <w:rsid w:val="00CC3F6D"/>
    <w:rsid w:val="00CC3FBF"/>
    <w:rsid w:val="00CC4020"/>
    <w:rsid w:val="00CC457F"/>
    <w:rsid w:val="00CC45BD"/>
    <w:rsid w:val="00CC4874"/>
    <w:rsid w:val="00CC48CB"/>
    <w:rsid w:val="00CC4AD9"/>
    <w:rsid w:val="00CC4C23"/>
    <w:rsid w:val="00CC4CC5"/>
    <w:rsid w:val="00CC4D38"/>
    <w:rsid w:val="00CC4E8C"/>
    <w:rsid w:val="00CC5A62"/>
    <w:rsid w:val="00CC5B98"/>
    <w:rsid w:val="00CC5D15"/>
    <w:rsid w:val="00CC61E9"/>
    <w:rsid w:val="00CC6310"/>
    <w:rsid w:val="00CC6319"/>
    <w:rsid w:val="00CC63E3"/>
    <w:rsid w:val="00CC6531"/>
    <w:rsid w:val="00CC68E4"/>
    <w:rsid w:val="00CC6986"/>
    <w:rsid w:val="00CC6EFA"/>
    <w:rsid w:val="00CC72C0"/>
    <w:rsid w:val="00CC7399"/>
    <w:rsid w:val="00CC7435"/>
    <w:rsid w:val="00CC75B2"/>
    <w:rsid w:val="00CC78AC"/>
    <w:rsid w:val="00CC7E57"/>
    <w:rsid w:val="00CD00E6"/>
    <w:rsid w:val="00CD0153"/>
    <w:rsid w:val="00CD026A"/>
    <w:rsid w:val="00CD04D4"/>
    <w:rsid w:val="00CD0A81"/>
    <w:rsid w:val="00CD1562"/>
    <w:rsid w:val="00CD15C7"/>
    <w:rsid w:val="00CD1804"/>
    <w:rsid w:val="00CD1ED5"/>
    <w:rsid w:val="00CD281D"/>
    <w:rsid w:val="00CD28E9"/>
    <w:rsid w:val="00CD2A61"/>
    <w:rsid w:val="00CD2D1A"/>
    <w:rsid w:val="00CD2D72"/>
    <w:rsid w:val="00CD33B3"/>
    <w:rsid w:val="00CD3485"/>
    <w:rsid w:val="00CD358C"/>
    <w:rsid w:val="00CD38A8"/>
    <w:rsid w:val="00CD3C51"/>
    <w:rsid w:val="00CD3CE6"/>
    <w:rsid w:val="00CD3F40"/>
    <w:rsid w:val="00CD3F4F"/>
    <w:rsid w:val="00CD4120"/>
    <w:rsid w:val="00CD417C"/>
    <w:rsid w:val="00CD4953"/>
    <w:rsid w:val="00CD52EB"/>
    <w:rsid w:val="00CD5491"/>
    <w:rsid w:val="00CD5652"/>
    <w:rsid w:val="00CD577A"/>
    <w:rsid w:val="00CD591C"/>
    <w:rsid w:val="00CD5937"/>
    <w:rsid w:val="00CD5AE8"/>
    <w:rsid w:val="00CD5ECF"/>
    <w:rsid w:val="00CD61CE"/>
    <w:rsid w:val="00CD6433"/>
    <w:rsid w:val="00CD6978"/>
    <w:rsid w:val="00CD6E43"/>
    <w:rsid w:val="00CD70D1"/>
    <w:rsid w:val="00CD735A"/>
    <w:rsid w:val="00CD7FA7"/>
    <w:rsid w:val="00CE01F2"/>
    <w:rsid w:val="00CE06DC"/>
    <w:rsid w:val="00CE0773"/>
    <w:rsid w:val="00CE084C"/>
    <w:rsid w:val="00CE09B8"/>
    <w:rsid w:val="00CE0B31"/>
    <w:rsid w:val="00CE0B42"/>
    <w:rsid w:val="00CE1151"/>
    <w:rsid w:val="00CE1171"/>
    <w:rsid w:val="00CE1309"/>
    <w:rsid w:val="00CE1537"/>
    <w:rsid w:val="00CE166F"/>
    <w:rsid w:val="00CE1714"/>
    <w:rsid w:val="00CE1938"/>
    <w:rsid w:val="00CE19D3"/>
    <w:rsid w:val="00CE1DE9"/>
    <w:rsid w:val="00CE2334"/>
    <w:rsid w:val="00CE250D"/>
    <w:rsid w:val="00CE2584"/>
    <w:rsid w:val="00CE2D76"/>
    <w:rsid w:val="00CE2E26"/>
    <w:rsid w:val="00CE2E66"/>
    <w:rsid w:val="00CE31F4"/>
    <w:rsid w:val="00CE3449"/>
    <w:rsid w:val="00CE358E"/>
    <w:rsid w:val="00CE382D"/>
    <w:rsid w:val="00CE3908"/>
    <w:rsid w:val="00CE39FC"/>
    <w:rsid w:val="00CE3F09"/>
    <w:rsid w:val="00CE3F22"/>
    <w:rsid w:val="00CE481F"/>
    <w:rsid w:val="00CE4A8C"/>
    <w:rsid w:val="00CE4AC5"/>
    <w:rsid w:val="00CE4F4E"/>
    <w:rsid w:val="00CE4FED"/>
    <w:rsid w:val="00CE5270"/>
    <w:rsid w:val="00CE5430"/>
    <w:rsid w:val="00CE5466"/>
    <w:rsid w:val="00CE54D7"/>
    <w:rsid w:val="00CE5866"/>
    <w:rsid w:val="00CE5AFA"/>
    <w:rsid w:val="00CE5E80"/>
    <w:rsid w:val="00CE5F0A"/>
    <w:rsid w:val="00CE5F4A"/>
    <w:rsid w:val="00CE6081"/>
    <w:rsid w:val="00CE6188"/>
    <w:rsid w:val="00CE64B9"/>
    <w:rsid w:val="00CE71A1"/>
    <w:rsid w:val="00CE74B4"/>
    <w:rsid w:val="00CE76DD"/>
    <w:rsid w:val="00CE78DE"/>
    <w:rsid w:val="00CE7B83"/>
    <w:rsid w:val="00CE7C20"/>
    <w:rsid w:val="00CE7C87"/>
    <w:rsid w:val="00CE7FC5"/>
    <w:rsid w:val="00CF0057"/>
    <w:rsid w:val="00CF00D3"/>
    <w:rsid w:val="00CF03C2"/>
    <w:rsid w:val="00CF05AF"/>
    <w:rsid w:val="00CF072C"/>
    <w:rsid w:val="00CF0817"/>
    <w:rsid w:val="00CF0850"/>
    <w:rsid w:val="00CF0ACA"/>
    <w:rsid w:val="00CF0B63"/>
    <w:rsid w:val="00CF16A5"/>
    <w:rsid w:val="00CF1736"/>
    <w:rsid w:val="00CF1745"/>
    <w:rsid w:val="00CF17D6"/>
    <w:rsid w:val="00CF1D59"/>
    <w:rsid w:val="00CF2684"/>
    <w:rsid w:val="00CF2755"/>
    <w:rsid w:val="00CF2876"/>
    <w:rsid w:val="00CF2A44"/>
    <w:rsid w:val="00CF2D36"/>
    <w:rsid w:val="00CF30F4"/>
    <w:rsid w:val="00CF31A4"/>
    <w:rsid w:val="00CF3657"/>
    <w:rsid w:val="00CF39D7"/>
    <w:rsid w:val="00CF3C0F"/>
    <w:rsid w:val="00CF3C59"/>
    <w:rsid w:val="00CF46F6"/>
    <w:rsid w:val="00CF4989"/>
    <w:rsid w:val="00CF4B77"/>
    <w:rsid w:val="00CF4DD7"/>
    <w:rsid w:val="00CF4E55"/>
    <w:rsid w:val="00CF53AF"/>
    <w:rsid w:val="00CF58B1"/>
    <w:rsid w:val="00CF599A"/>
    <w:rsid w:val="00CF5BE1"/>
    <w:rsid w:val="00CF5C18"/>
    <w:rsid w:val="00CF5DFB"/>
    <w:rsid w:val="00CF619E"/>
    <w:rsid w:val="00CF6243"/>
    <w:rsid w:val="00CF6574"/>
    <w:rsid w:val="00CF6634"/>
    <w:rsid w:val="00CF69BF"/>
    <w:rsid w:val="00CF6B6D"/>
    <w:rsid w:val="00CF6C8A"/>
    <w:rsid w:val="00CF719F"/>
    <w:rsid w:val="00CF7917"/>
    <w:rsid w:val="00D00DF6"/>
    <w:rsid w:val="00D010AE"/>
    <w:rsid w:val="00D016ED"/>
    <w:rsid w:val="00D01730"/>
    <w:rsid w:val="00D017AB"/>
    <w:rsid w:val="00D01AC5"/>
    <w:rsid w:val="00D01B1B"/>
    <w:rsid w:val="00D01B47"/>
    <w:rsid w:val="00D01E5F"/>
    <w:rsid w:val="00D02332"/>
    <w:rsid w:val="00D02409"/>
    <w:rsid w:val="00D0243A"/>
    <w:rsid w:val="00D02636"/>
    <w:rsid w:val="00D02728"/>
    <w:rsid w:val="00D0284B"/>
    <w:rsid w:val="00D02899"/>
    <w:rsid w:val="00D0296D"/>
    <w:rsid w:val="00D02AFC"/>
    <w:rsid w:val="00D02B4E"/>
    <w:rsid w:val="00D02CCC"/>
    <w:rsid w:val="00D02E4B"/>
    <w:rsid w:val="00D02F2B"/>
    <w:rsid w:val="00D02FBD"/>
    <w:rsid w:val="00D0345B"/>
    <w:rsid w:val="00D034AF"/>
    <w:rsid w:val="00D03515"/>
    <w:rsid w:val="00D03546"/>
    <w:rsid w:val="00D0357B"/>
    <w:rsid w:val="00D0374C"/>
    <w:rsid w:val="00D03842"/>
    <w:rsid w:val="00D039FA"/>
    <w:rsid w:val="00D03AC1"/>
    <w:rsid w:val="00D03B65"/>
    <w:rsid w:val="00D0409A"/>
    <w:rsid w:val="00D0412B"/>
    <w:rsid w:val="00D0415F"/>
    <w:rsid w:val="00D04265"/>
    <w:rsid w:val="00D04546"/>
    <w:rsid w:val="00D04893"/>
    <w:rsid w:val="00D04A26"/>
    <w:rsid w:val="00D04DF5"/>
    <w:rsid w:val="00D050A2"/>
    <w:rsid w:val="00D051A1"/>
    <w:rsid w:val="00D0528B"/>
    <w:rsid w:val="00D05329"/>
    <w:rsid w:val="00D05658"/>
    <w:rsid w:val="00D056BF"/>
    <w:rsid w:val="00D0575C"/>
    <w:rsid w:val="00D05B12"/>
    <w:rsid w:val="00D05B40"/>
    <w:rsid w:val="00D05B85"/>
    <w:rsid w:val="00D05BE4"/>
    <w:rsid w:val="00D05D04"/>
    <w:rsid w:val="00D05D37"/>
    <w:rsid w:val="00D061B4"/>
    <w:rsid w:val="00D062B3"/>
    <w:rsid w:val="00D063A4"/>
    <w:rsid w:val="00D063F2"/>
    <w:rsid w:val="00D06435"/>
    <w:rsid w:val="00D06583"/>
    <w:rsid w:val="00D06850"/>
    <w:rsid w:val="00D06A0F"/>
    <w:rsid w:val="00D06DEF"/>
    <w:rsid w:val="00D071B4"/>
    <w:rsid w:val="00D072F0"/>
    <w:rsid w:val="00D07496"/>
    <w:rsid w:val="00D0769B"/>
    <w:rsid w:val="00D076A7"/>
    <w:rsid w:val="00D07AA8"/>
    <w:rsid w:val="00D07C51"/>
    <w:rsid w:val="00D07F78"/>
    <w:rsid w:val="00D10206"/>
    <w:rsid w:val="00D10379"/>
    <w:rsid w:val="00D103D7"/>
    <w:rsid w:val="00D10599"/>
    <w:rsid w:val="00D10640"/>
    <w:rsid w:val="00D107CA"/>
    <w:rsid w:val="00D10912"/>
    <w:rsid w:val="00D109B4"/>
    <w:rsid w:val="00D10D4A"/>
    <w:rsid w:val="00D11332"/>
    <w:rsid w:val="00D11943"/>
    <w:rsid w:val="00D11A83"/>
    <w:rsid w:val="00D11CEC"/>
    <w:rsid w:val="00D1277F"/>
    <w:rsid w:val="00D12821"/>
    <w:rsid w:val="00D12A39"/>
    <w:rsid w:val="00D12EB1"/>
    <w:rsid w:val="00D13061"/>
    <w:rsid w:val="00D131FA"/>
    <w:rsid w:val="00D13502"/>
    <w:rsid w:val="00D13576"/>
    <w:rsid w:val="00D13BF1"/>
    <w:rsid w:val="00D1406F"/>
    <w:rsid w:val="00D14214"/>
    <w:rsid w:val="00D14577"/>
    <w:rsid w:val="00D14655"/>
    <w:rsid w:val="00D146C6"/>
    <w:rsid w:val="00D14CDC"/>
    <w:rsid w:val="00D14F02"/>
    <w:rsid w:val="00D14FFD"/>
    <w:rsid w:val="00D150B5"/>
    <w:rsid w:val="00D15243"/>
    <w:rsid w:val="00D158B3"/>
    <w:rsid w:val="00D15CE3"/>
    <w:rsid w:val="00D15CFE"/>
    <w:rsid w:val="00D160B2"/>
    <w:rsid w:val="00D161BE"/>
    <w:rsid w:val="00D16242"/>
    <w:rsid w:val="00D16269"/>
    <w:rsid w:val="00D1634B"/>
    <w:rsid w:val="00D163A7"/>
    <w:rsid w:val="00D1682A"/>
    <w:rsid w:val="00D16EB7"/>
    <w:rsid w:val="00D16FAC"/>
    <w:rsid w:val="00D172C3"/>
    <w:rsid w:val="00D17605"/>
    <w:rsid w:val="00D17C79"/>
    <w:rsid w:val="00D20344"/>
    <w:rsid w:val="00D20461"/>
    <w:rsid w:val="00D205D3"/>
    <w:rsid w:val="00D2093C"/>
    <w:rsid w:val="00D21132"/>
    <w:rsid w:val="00D2123B"/>
    <w:rsid w:val="00D21462"/>
    <w:rsid w:val="00D214E8"/>
    <w:rsid w:val="00D215EA"/>
    <w:rsid w:val="00D2167E"/>
    <w:rsid w:val="00D219CC"/>
    <w:rsid w:val="00D21BB6"/>
    <w:rsid w:val="00D21CBC"/>
    <w:rsid w:val="00D21D9A"/>
    <w:rsid w:val="00D220DF"/>
    <w:rsid w:val="00D223BE"/>
    <w:rsid w:val="00D2275E"/>
    <w:rsid w:val="00D22B32"/>
    <w:rsid w:val="00D22EC9"/>
    <w:rsid w:val="00D22F85"/>
    <w:rsid w:val="00D23115"/>
    <w:rsid w:val="00D2331D"/>
    <w:rsid w:val="00D23390"/>
    <w:rsid w:val="00D237B8"/>
    <w:rsid w:val="00D23A16"/>
    <w:rsid w:val="00D23AB7"/>
    <w:rsid w:val="00D23B4B"/>
    <w:rsid w:val="00D23C3B"/>
    <w:rsid w:val="00D23E12"/>
    <w:rsid w:val="00D241B7"/>
    <w:rsid w:val="00D242F0"/>
    <w:rsid w:val="00D24594"/>
    <w:rsid w:val="00D2472D"/>
    <w:rsid w:val="00D248CC"/>
    <w:rsid w:val="00D24A6F"/>
    <w:rsid w:val="00D24A9D"/>
    <w:rsid w:val="00D24F3E"/>
    <w:rsid w:val="00D24FB3"/>
    <w:rsid w:val="00D258A3"/>
    <w:rsid w:val="00D25900"/>
    <w:rsid w:val="00D25A17"/>
    <w:rsid w:val="00D26041"/>
    <w:rsid w:val="00D26242"/>
    <w:rsid w:val="00D262F7"/>
    <w:rsid w:val="00D264DA"/>
    <w:rsid w:val="00D2665C"/>
    <w:rsid w:val="00D26975"/>
    <w:rsid w:val="00D26B4D"/>
    <w:rsid w:val="00D272CC"/>
    <w:rsid w:val="00D27604"/>
    <w:rsid w:val="00D27711"/>
    <w:rsid w:val="00D27738"/>
    <w:rsid w:val="00D27786"/>
    <w:rsid w:val="00D278C6"/>
    <w:rsid w:val="00D278DC"/>
    <w:rsid w:val="00D278F3"/>
    <w:rsid w:val="00D27951"/>
    <w:rsid w:val="00D27BE5"/>
    <w:rsid w:val="00D27F1D"/>
    <w:rsid w:val="00D30155"/>
    <w:rsid w:val="00D301F9"/>
    <w:rsid w:val="00D306BA"/>
    <w:rsid w:val="00D3095A"/>
    <w:rsid w:val="00D30BE3"/>
    <w:rsid w:val="00D30C02"/>
    <w:rsid w:val="00D30DEF"/>
    <w:rsid w:val="00D30E39"/>
    <w:rsid w:val="00D30F11"/>
    <w:rsid w:val="00D30FB3"/>
    <w:rsid w:val="00D31072"/>
    <w:rsid w:val="00D31348"/>
    <w:rsid w:val="00D31378"/>
    <w:rsid w:val="00D3137F"/>
    <w:rsid w:val="00D31488"/>
    <w:rsid w:val="00D314A1"/>
    <w:rsid w:val="00D315D5"/>
    <w:rsid w:val="00D31781"/>
    <w:rsid w:val="00D317C1"/>
    <w:rsid w:val="00D31852"/>
    <w:rsid w:val="00D319DE"/>
    <w:rsid w:val="00D31A5A"/>
    <w:rsid w:val="00D31C16"/>
    <w:rsid w:val="00D3214B"/>
    <w:rsid w:val="00D32181"/>
    <w:rsid w:val="00D321CE"/>
    <w:rsid w:val="00D322F2"/>
    <w:rsid w:val="00D32320"/>
    <w:rsid w:val="00D32427"/>
    <w:rsid w:val="00D324C2"/>
    <w:rsid w:val="00D32529"/>
    <w:rsid w:val="00D32960"/>
    <w:rsid w:val="00D32A2F"/>
    <w:rsid w:val="00D32BAA"/>
    <w:rsid w:val="00D32DAD"/>
    <w:rsid w:val="00D32E36"/>
    <w:rsid w:val="00D3304F"/>
    <w:rsid w:val="00D3311B"/>
    <w:rsid w:val="00D33197"/>
    <w:rsid w:val="00D33198"/>
    <w:rsid w:val="00D3328E"/>
    <w:rsid w:val="00D3329B"/>
    <w:rsid w:val="00D33372"/>
    <w:rsid w:val="00D333DA"/>
    <w:rsid w:val="00D3342B"/>
    <w:rsid w:val="00D33E0A"/>
    <w:rsid w:val="00D34410"/>
    <w:rsid w:val="00D3445E"/>
    <w:rsid w:val="00D34550"/>
    <w:rsid w:val="00D34D3A"/>
    <w:rsid w:val="00D34E11"/>
    <w:rsid w:val="00D34F2A"/>
    <w:rsid w:val="00D35208"/>
    <w:rsid w:val="00D35279"/>
    <w:rsid w:val="00D3532F"/>
    <w:rsid w:val="00D35406"/>
    <w:rsid w:val="00D3541C"/>
    <w:rsid w:val="00D3545E"/>
    <w:rsid w:val="00D35472"/>
    <w:rsid w:val="00D35CFB"/>
    <w:rsid w:val="00D36AF4"/>
    <w:rsid w:val="00D36CB6"/>
    <w:rsid w:val="00D36DB9"/>
    <w:rsid w:val="00D36DF0"/>
    <w:rsid w:val="00D3703E"/>
    <w:rsid w:val="00D37047"/>
    <w:rsid w:val="00D37243"/>
    <w:rsid w:val="00D372EC"/>
    <w:rsid w:val="00D377CD"/>
    <w:rsid w:val="00D37C39"/>
    <w:rsid w:val="00D37E78"/>
    <w:rsid w:val="00D37EFE"/>
    <w:rsid w:val="00D404B0"/>
    <w:rsid w:val="00D404BB"/>
    <w:rsid w:val="00D40593"/>
    <w:rsid w:val="00D40BC8"/>
    <w:rsid w:val="00D4101C"/>
    <w:rsid w:val="00D41094"/>
    <w:rsid w:val="00D4123E"/>
    <w:rsid w:val="00D41428"/>
    <w:rsid w:val="00D41851"/>
    <w:rsid w:val="00D41A4E"/>
    <w:rsid w:val="00D41AA0"/>
    <w:rsid w:val="00D41CC4"/>
    <w:rsid w:val="00D4221F"/>
    <w:rsid w:val="00D42993"/>
    <w:rsid w:val="00D42B72"/>
    <w:rsid w:val="00D430C8"/>
    <w:rsid w:val="00D43471"/>
    <w:rsid w:val="00D43A27"/>
    <w:rsid w:val="00D43B50"/>
    <w:rsid w:val="00D43D41"/>
    <w:rsid w:val="00D44209"/>
    <w:rsid w:val="00D44330"/>
    <w:rsid w:val="00D448A6"/>
    <w:rsid w:val="00D44DAF"/>
    <w:rsid w:val="00D44DD6"/>
    <w:rsid w:val="00D45178"/>
    <w:rsid w:val="00D4518B"/>
    <w:rsid w:val="00D451C8"/>
    <w:rsid w:val="00D45F28"/>
    <w:rsid w:val="00D4608E"/>
    <w:rsid w:val="00D460A2"/>
    <w:rsid w:val="00D460CA"/>
    <w:rsid w:val="00D46185"/>
    <w:rsid w:val="00D461BC"/>
    <w:rsid w:val="00D461D4"/>
    <w:rsid w:val="00D46602"/>
    <w:rsid w:val="00D46627"/>
    <w:rsid w:val="00D4693D"/>
    <w:rsid w:val="00D46957"/>
    <w:rsid w:val="00D4707F"/>
    <w:rsid w:val="00D479AE"/>
    <w:rsid w:val="00D47A3D"/>
    <w:rsid w:val="00D47AD5"/>
    <w:rsid w:val="00D47E33"/>
    <w:rsid w:val="00D5048A"/>
    <w:rsid w:val="00D5053C"/>
    <w:rsid w:val="00D508A2"/>
    <w:rsid w:val="00D508FE"/>
    <w:rsid w:val="00D509C3"/>
    <w:rsid w:val="00D50A48"/>
    <w:rsid w:val="00D50A84"/>
    <w:rsid w:val="00D50A9F"/>
    <w:rsid w:val="00D50C60"/>
    <w:rsid w:val="00D50FE3"/>
    <w:rsid w:val="00D51132"/>
    <w:rsid w:val="00D51596"/>
    <w:rsid w:val="00D515C3"/>
    <w:rsid w:val="00D51958"/>
    <w:rsid w:val="00D51B1F"/>
    <w:rsid w:val="00D51F82"/>
    <w:rsid w:val="00D52179"/>
    <w:rsid w:val="00D52593"/>
    <w:rsid w:val="00D52696"/>
    <w:rsid w:val="00D527A0"/>
    <w:rsid w:val="00D528D8"/>
    <w:rsid w:val="00D52F1C"/>
    <w:rsid w:val="00D536F7"/>
    <w:rsid w:val="00D53A04"/>
    <w:rsid w:val="00D53A74"/>
    <w:rsid w:val="00D53CD6"/>
    <w:rsid w:val="00D53D15"/>
    <w:rsid w:val="00D544DE"/>
    <w:rsid w:val="00D54537"/>
    <w:rsid w:val="00D550F0"/>
    <w:rsid w:val="00D55169"/>
    <w:rsid w:val="00D55A94"/>
    <w:rsid w:val="00D55BB4"/>
    <w:rsid w:val="00D55BD7"/>
    <w:rsid w:val="00D55DDE"/>
    <w:rsid w:val="00D55F50"/>
    <w:rsid w:val="00D567EF"/>
    <w:rsid w:val="00D568B8"/>
    <w:rsid w:val="00D568D9"/>
    <w:rsid w:val="00D56A3B"/>
    <w:rsid w:val="00D56CA0"/>
    <w:rsid w:val="00D5702A"/>
    <w:rsid w:val="00D57410"/>
    <w:rsid w:val="00D57458"/>
    <w:rsid w:val="00D5759E"/>
    <w:rsid w:val="00D578B1"/>
    <w:rsid w:val="00D57939"/>
    <w:rsid w:val="00D57A4B"/>
    <w:rsid w:val="00D60359"/>
    <w:rsid w:val="00D60723"/>
    <w:rsid w:val="00D609B8"/>
    <w:rsid w:val="00D60D36"/>
    <w:rsid w:val="00D6177D"/>
    <w:rsid w:val="00D6187D"/>
    <w:rsid w:val="00D61D4A"/>
    <w:rsid w:val="00D620D5"/>
    <w:rsid w:val="00D6219B"/>
    <w:rsid w:val="00D623F0"/>
    <w:rsid w:val="00D623FD"/>
    <w:rsid w:val="00D6263A"/>
    <w:rsid w:val="00D627EE"/>
    <w:rsid w:val="00D62ACC"/>
    <w:rsid w:val="00D62D65"/>
    <w:rsid w:val="00D62DF7"/>
    <w:rsid w:val="00D62E20"/>
    <w:rsid w:val="00D62F62"/>
    <w:rsid w:val="00D63169"/>
    <w:rsid w:val="00D633B8"/>
    <w:rsid w:val="00D63415"/>
    <w:rsid w:val="00D6346F"/>
    <w:rsid w:val="00D63718"/>
    <w:rsid w:val="00D63936"/>
    <w:rsid w:val="00D639BA"/>
    <w:rsid w:val="00D64107"/>
    <w:rsid w:val="00D641AC"/>
    <w:rsid w:val="00D642F2"/>
    <w:rsid w:val="00D643AF"/>
    <w:rsid w:val="00D64BDB"/>
    <w:rsid w:val="00D65220"/>
    <w:rsid w:val="00D655F8"/>
    <w:rsid w:val="00D65678"/>
    <w:rsid w:val="00D656DA"/>
    <w:rsid w:val="00D65A91"/>
    <w:rsid w:val="00D6610C"/>
    <w:rsid w:val="00D661FA"/>
    <w:rsid w:val="00D663DD"/>
    <w:rsid w:val="00D66523"/>
    <w:rsid w:val="00D66739"/>
    <w:rsid w:val="00D667C1"/>
    <w:rsid w:val="00D669CC"/>
    <w:rsid w:val="00D66AEB"/>
    <w:rsid w:val="00D66DEE"/>
    <w:rsid w:val="00D66F5A"/>
    <w:rsid w:val="00D671BA"/>
    <w:rsid w:val="00D672DA"/>
    <w:rsid w:val="00D67315"/>
    <w:rsid w:val="00D67449"/>
    <w:rsid w:val="00D6762E"/>
    <w:rsid w:val="00D67A22"/>
    <w:rsid w:val="00D67BA4"/>
    <w:rsid w:val="00D67DBE"/>
    <w:rsid w:val="00D7003E"/>
    <w:rsid w:val="00D70250"/>
    <w:rsid w:val="00D70529"/>
    <w:rsid w:val="00D7064F"/>
    <w:rsid w:val="00D708F7"/>
    <w:rsid w:val="00D70983"/>
    <w:rsid w:val="00D70AD8"/>
    <w:rsid w:val="00D70B07"/>
    <w:rsid w:val="00D7140B"/>
    <w:rsid w:val="00D716CB"/>
    <w:rsid w:val="00D7178D"/>
    <w:rsid w:val="00D71D1B"/>
    <w:rsid w:val="00D72291"/>
    <w:rsid w:val="00D72823"/>
    <w:rsid w:val="00D729AA"/>
    <w:rsid w:val="00D72A15"/>
    <w:rsid w:val="00D72ADE"/>
    <w:rsid w:val="00D72CCA"/>
    <w:rsid w:val="00D72D29"/>
    <w:rsid w:val="00D732CB"/>
    <w:rsid w:val="00D732D0"/>
    <w:rsid w:val="00D73595"/>
    <w:rsid w:val="00D73862"/>
    <w:rsid w:val="00D73884"/>
    <w:rsid w:val="00D738AC"/>
    <w:rsid w:val="00D738C7"/>
    <w:rsid w:val="00D739C7"/>
    <w:rsid w:val="00D73B94"/>
    <w:rsid w:val="00D73F7B"/>
    <w:rsid w:val="00D73F97"/>
    <w:rsid w:val="00D7406B"/>
    <w:rsid w:val="00D7410C"/>
    <w:rsid w:val="00D741A2"/>
    <w:rsid w:val="00D74374"/>
    <w:rsid w:val="00D74715"/>
    <w:rsid w:val="00D74B05"/>
    <w:rsid w:val="00D74CB7"/>
    <w:rsid w:val="00D74CF9"/>
    <w:rsid w:val="00D74E71"/>
    <w:rsid w:val="00D751EE"/>
    <w:rsid w:val="00D75583"/>
    <w:rsid w:val="00D75776"/>
    <w:rsid w:val="00D75777"/>
    <w:rsid w:val="00D75999"/>
    <w:rsid w:val="00D75B6D"/>
    <w:rsid w:val="00D75CA8"/>
    <w:rsid w:val="00D75D75"/>
    <w:rsid w:val="00D76013"/>
    <w:rsid w:val="00D7630B"/>
    <w:rsid w:val="00D76479"/>
    <w:rsid w:val="00D766CB"/>
    <w:rsid w:val="00D76A26"/>
    <w:rsid w:val="00D76C2A"/>
    <w:rsid w:val="00D76CB3"/>
    <w:rsid w:val="00D76EC8"/>
    <w:rsid w:val="00D76FDB"/>
    <w:rsid w:val="00D773EA"/>
    <w:rsid w:val="00D775C0"/>
    <w:rsid w:val="00D775C8"/>
    <w:rsid w:val="00D775EE"/>
    <w:rsid w:val="00D77672"/>
    <w:rsid w:val="00D77776"/>
    <w:rsid w:val="00D77BEE"/>
    <w:rsid w:val="00D77D51"/>
    <w:rsid w:val="00D77DF3"/>
    <w:rsid w:val="00D77E91"/>
    <w:rsid w:val="00D80035"/>
    <w:rsid w:val="00D80112"/>
    <w:rsid w:val="00D80121"/>
    <w:rsid w:val="00D802B3"/>
    <w:rsid w:val="00D802F3"/>
    <w:rsid w:val="00D806DA"/>
    <w:rsid w:val="00D807E7"/>
    <w:rsid w:val="00D808CA"/>
    <w:rsid w:val="00D80B0B"/>
    <w:rsid w:val="00D80F83"/>
    <w:rsid w:val="00D81175"/>
    <w:rsid w:val="00D81273"/>
    <w:rsid w:val="00D813C7"/>
    <w:rsid w:val="00D81B47"/>
    <w:rsid w:val="00D81C2C"/>
    <w:rsid w:val="00D81FBA"/>
    <w:rsid w:val="00D8204B"/>
    <w:rsid w:val="00D8246D"/>
    <w:rsid w:val="00D82766"/>
    <w:rsid w:val="00D82B73"/>
    <w:rsid w:val="00D82B89"/>
    <w:rsid w:val="00D82DC5"/>
    <w:rsid w:val="00D830F2"/>
    <w:rsid w:val="00D833FD"/>
    <w:rsid w:val="00D8343B"/>
    <w:rsid w:val="00D834DE"/>
    <w:rsid w:val="00D8350D"/>
    <w:rsid w:val="00D836EB"/>
    <w:rsid w:val="00D83712"/>
    <w:rsid w:val="00D83AA0"/>
    <w:rsid w:val="00D83C83"/>
    <w:rsid w:val="00D83DF1"/>
    <w:rsid w:val="00D840ED"/>
    <w:rsid w:val="00D84261"/>
    <w:rsid w:val="00D843D1"/>
    <w:rsid w:val="00D846C7"/>
    <w:rsid w:val="00D84792"/>
    <w:rsid w:val="00D84980"/>
    <w:rsid w:val="00D84AA6"/>
    <w:rsid w:val="00D84CFC"/>
    <w:rsid w:val="00D84FD3"/>
    <w:rsid w:val="00D8501A"/>
    <w:rsid w:val="00D851D6"/>
    <w:rsid w:val="00D853AA"/>
    <w:rsid w:val="00D85474"/>
    <w:rsid w:val="00D85987"/>
    <w:rsid w:val="00D85A0F"/>
    <w:rsid w:val="00D85AAC"/>
    <w:rsid w:val="00D85E75"/>
    <w:rsid w:val="00D86389"/>
    <w:rsid w:val="00D86415"/>
    <w:rsid w:val="00D86588"/>
    <w:rsid w:val="00D8663A"/>
    <w:rsid w:val="00D86BAB"/>
    <w:rsid w:val="00D86FF9"/>
    <w:rsid w:val="00D87578"/>
    <w:rsid w:val="00D877F3"/>
    <w:rsid w:val="00D87865"/>
    <w:rsid w:val="00D8795A"/>
    <w:rsid w:val="00D87989"/>
    <w:rsid w:val="00D87AFB"/>
    <w:rsid w:val="00D87B53"/>
    <w:rsid w:val="00D87FE0"/>
    <w:rsid w:val="00D90063"/>
    <w:rsid w:val="00D90068"/>
    <w:rsid w:val="00D90115"/>
    <w:rsid w:val="00D90468"/>
    <w:rsid w:val="00D90571"/>
    <w:rsid w:val="00D905F6"/>
    <w:rsid w:val="00D9069D"/>
    <w:rsid w:val="00D90968"/>
    <w:rsid w:val="00D90970"/>
    <w:rsid w:val="00D90A0E"/>
    <w:rsid w:val="00D90ABD"/>
    <w:rsid w:val="00D90B5D"/>
    <w:rsid w:val="00D90C33"/>
    <w:rsid w:val="00D90D7C"/>
    <w:rsid w:val="00D90E6E"/>
    <w:rsid w:val="00D90EED"/>
    <w:rsid w:val="00D90FB2"/>
    <w:rsid w:val="00D910E3"/>
    <w:rsid w:val="00D911B2"/>
    <w:rsid w:val="00D912E7"/>
    <w:rsid w:val="00D9142C"/>
    <w:rsid w:val="00D91607"/>
    <w:rsid w:val="00D91970"/>
    <w:rsid w:val="00D91A64"/>
    <w:rsid w:val="00D91D3F"/>
    <w:rsid w:val="00D9218F"/>
    <w:rsid w:val="00D921E4"/>
    <w:rsid w:val="00D92437"/>
    <w:rsid w:val="00D926AD"/>
    <w:rsid w:val="00D926C3"/>
    <w:rsid w:val="00D9285E"/>
    <w:rsid w:val="00D92B1E"/>
    <w:rsid w:val="00D92CF9"/>
    <w:rsid w:val="00D92FCC"/>
    <w:rsid w:val="00D92FE7"/>
    <w:rsid w:val="00D9351B"/>
    <w:rsid w:val="00D93879"/>
    <w:rsid w:val="00D939CD"/>
    <w:rsid w:val="00D943B3"/>
    <w:rsid w:val="00D943C8"/>
    <w:rsid w:val="00D94B16"/>
    <w:rsid w:val="00D94C5A"/>
    <w:rsid w:val="00D94DA6"/>
    <w:rsid w:val="00D94E01"/>
    <w:rsid w:val="00D94E33"/>
    <w:rsid w:val="00D94E5D"/>
    <w:rsid w:val="00D9505F"/>
    <w:rsid w:val="00D95116"/>
    <w:rsid w:val="00D95310"/>
    <w:rsid w:val="00D9534B"/>
    <w:rsid w:val="00D958F3"/>
    <w:rsid w:val="00D95A87"/>
    <w:rsid w:val="00D95FC0"/>
    <w:rsid w:val="00D96021"/>
    <w:rsid w:val="00D96800"/>
    <w:rsid w:val="00D96BA3"/>
    <w:rsid w:val="00D96EAC"/>
    <w:rsid w:val="00D96F9C"/>
    <w:rsid w:val="00D97350"/>
    <w:rsid w:val="00D975C7"/>
    <w:rsid w:val="00D97658"/>
    <w:rsid w:val="00D976EB"/>
    <w:rsid w:val="00D97774"/>
    <w:rsid w:val="00D97C9A"/>
    <w:rsid w:val="00D97DD2"/>
    <w:rsid w:val="00DA0135"/>
    <w:rsid w:val="00DA0136"/>
    <w:rsid w:val="00DA061D"/>
    <w:rsid w:val="00DA067E"/>
    <w:rsid w:val="00DA0747"/>
    <w:rsid w:val="00DA0961"/>
    <w:rsid w:val="00DA0983"/>
    <w:rsid w:val="00DA0E4D"/>
    <w:rsid w:val="00DA0E7C"/>
    <w:rsid w:val="00DA0EA5"/>
    <w:rsid w:val="00DA101F"/>
    <w:rsid w:val="00DA1494"/>
    <w:rsid w:val="00DA1AF4"/>
    <w:rsid w:val="00DA1BBC"/>
    <w:rsid w:val="00DA1C00"/>
    <w:rsid w:val="00DA1CD8"/>
    <w:rsid w:val="00DA1DB5"/>
    <w:rsid w:val="00DA23C6"/>
    <w:rsid w:val="00DA23DD"/>
    <w:rsid w:val="00DA2408"/>
    <w:rsid w:val="00DA285B"/>
    <w:rsid w:val="00DA2913"/>
    <w:rsid w:val="00DA2957"/>
    <w:rsid w:val="00DA2B98"/>
    <w:rsid w:val="00DA2E59"/>
    <w:rsid w:val="00DA32C1"/>
    <w:rsid w:val="00DA3431"/>
    <w:rsid w:val="00DA387C"/>
    <w:rsid w:val="00DA3910"/>
    <w:rsid w:val="00DA399C"/>
    <w:rsid w:val="00DA39AC"/>
    <w:rsid w:val="00DA3D15"/>
    <w:rsid w:val="00DA3E6D"/>
    <w:rsid w:val="00DA4032"/>
    <w:rsid w:val="00DA49EC"/>
    <w:rsid w:val="00DA4B8B"/>
    <w:rsid w:val="00DA4C8F"/>
    <w:rsid w:val="00DA5181"/>
    <w:rsid w:val="00DA5295"/>
    <w:rsid w:val="00DA5355"/>
    <w:rsid w:val="00DA53DD"/>
    <w:rsid w:val="00DA5981"/>
    <w:rsid w:val="00DA5990"/>
    <w:rsid w:val="00DA5EB5"/>
    <w:rsid w:val="00DA635E"/>
    <w:rsid w:val="00DA63CD"/>
    <w:rsid w:val="00DA657B"/>
    <w:rsid w:val="00DA6924"/>
    <w:rsid w:val="00DA6934"/>
    <w:rsid w:val="00DA6C53"/>
    <w:rsid w:val="00DA6D3B"/>
    <w:rsid w:val="00DA73FF"/>
    <w:rsid w:val="00DA74D0"/>
    <w:rsid w:val="00DA7543"/>
    <w:rsid w:val="00DA758D"/>
    <w:rsid w:val="00DA7A1D"/>
    <w:rsid w:val="00DA7C1F"/>
    <w:rsid w:val="00DA7F04"/>
    <w:rsid w:val="00DA7F1E"/>
    <w:rsid w:val="00DB060F"/>
    <w:rsid w:val="00DB090A"/>
    <w:rsid w:val="00DB0B69"/>
    <w:rsid w:val="00DB0E34"/>
    <w:rsid w:val="00DB0E78"/>
    <w:rsid w:val="00DB16CF"/>
    <w:rsid w:val="00DB16D6"/>
    <w:rsid w:val="00DB1805"/>
    <w:rsid w:val="00DB1A17"/>
    <w:rsid w:val="00DB1B7E"/>
    <w:rsid w:val="00DB1C7D"/>
    <w:rsid w:val="00DB1CB9"/>
    <w:rsid w:val="00DB1D43"/>
    <w:rsid w:val="00DB1EB6"/>
    <w:rsid w:val="00DB203D"/>
    <w:rsid w:val="00DB2098"/>
    <w:rsid w:val="00DB2187"/>
    <w:rsid w:val="00DB22A3"/>
    <w:rsid w:val="00DB263A"/>
    <w:rsid w:val="00DB2693"/>
    <w:rsid w:val="00DB26A6"/>
    <w:rsid w:val="00DB29BA"/>
    <w:rsid w:val="00DB2B14"/>
    <w:rsid w:val="00DB2B22"/>
    <w:rsid w:val="00DB2C9C"/>
    <w:rsid w:val="00DB2CF6"/>
    <w:rsid w:val="00DB2D3D"/>
    <w:rsid w:val="00DB2DF4"/>
    <w:rsid w:val="00DB3243"/>
    <w:rsid w:val="00DB32BB"/>
    <w:rsid w:val="00DB342E"/>
    <w:rsid w:val="00DB35B9"/>
    <w:rsid w:val="00DB3918"/>
    <w:rsid w:val="00DB3B2D"/>
    <w:rsid w:val="00DB3B87"/>
    <w:rsid w:val="00DB3E69"/>
    <w:rsid w:val="00DB3FA1"/>
    <w:rsid w:val="00DB4035"/>
    <w:rsid w:val="00DB405F"/>
    <w:rsid w:val="00DB4135"/>
    <w:rsid w:val="00DB446B"/>
    <w:rsid w:val="00DB44BD"/>
    <w:rsid w:val="00DB461B"/>
    <w:rsid w:val="00DB4658"/>
    <w:rsid w:val="00DB47A7"/>
    <w:rsid w:val="00DB4AD4"/>
    <w:rsid w:val="00DB4B19"/>
    <w:rsid w:val="00DB4E91"/>
    <w:rsid w:val="00DB50B5"/>
    <w:rsid w:val="00DB5123"/>
    <w:rsid w:val="00DB5498"/>
    <w:rsid w:val="00DB55BE"/>
    <w:rsid w:val="00DB5612"/>
    <w:rsid w:val="00DB5615"/>
    <w:rsid w:val="00DB5B34"/>
    <w:rsid w:val="00DB5BB5"/>
    <w:rsid w:val="00DB5EAE"/>
    <w:rsid w:val="00DB5EEA"/>
    <w:rsid w:val="00DB6132"/>
    <w:rsid w:val="00DB64A0"/>
    <w:rsid w:val="00DB727A"/>
    <w:rsid w:val="00DB747A"/>
    <w:rsid w:val="00DB75B6"/>
    <w:rsid w:val="00DB76FE"/>
    <w:rsid w:val="00DB7AD7"/>
    <w:rsid w:val="00DB7C56"/>
    <w:rsid w:val="00DB7CDD"/>
    <w:rsid w:val="00DB7CF4"/>
    <w:rsid w:val="00DB7D8E"/>
    <w:rsid w:val="00DB7E2F"/>
    <w:rsid w:val="00DC03E1"/>
    <w:rsid w:val="00DC04BC"/>
    <w:rsid w:val="00DC059F"/>
    <w:rsid w:val="00DC096F"/>
    <w:rsid w:val="00DC0B32"/>
    <w:rsid w:val="00DC0BED"/>
    <w:rsid w:val="00DC0D25"/>
    <w:rsid w:val="00DC1116"/>
    <w:rsid w:val="00DC1130"/>
    <w:rsid w:val="00DC113C"/>
    <w:rsid w:val="00DC1519"/>
    <w:rsid w:val="00DC160C"/>
    <w:rsid w:val="00DC192D"/>
    <w:rsid w:val="00DC1C86"/>
    <w:rsid w:val="00DC1C92"/>
    <w:rsid w:val="00DC1E8B"/>
    <w:rsid w:val="00DC1F9C"/>
    <w:rsid w:val="00DC1FD0"/>
    <w:rsid w:val="00DC21AB"/>
    <w:rsid w:val="00DC23D4"/>
    <w:rsid w:val="00DC23EB"/>
    <w:rsid w:val="00DC2672"/>
    <w:rsid w:val="00DC267C"/>
    <w:rsid w:val="00DC2879"/>
    <w:rsid w:val="00DC2A3C"/>
    <w:rsid w:val="00DC2A98"/>
    <w:rsid w:val="00DC2DC9"/>
    <w:rsid w:val="00DC2F50"/>
    <w:rsid w:val="00DC3157"/>
    <w:rsid w:val="00DC34FB"/>
    <w:rsid w:val="00DC3F30"/>
    <w:rsid w:val="00DC426E"/>
    <w:rsid w:val="00DC4331"/>
    <w:rsid w:val="00DC43B3"/>
    <w:rsid w:val="00DC45CC"/>
    <w:rsid w:val="00DC4703"/>
    <w:rsid w:val="00DC4780"/>
    <w:rsid w:val="00DC4A26"/>
    <w:rsid w:val="00DC4B07"/>
    <w:rsid w:val="00DC504F"/>
    <w:rsid w:val="00DC506F"/>
    <w:rsid w:val="00DC528D"/>
    <w:rsid w:val="00DC5375"/>
    <w:rsid w:val="00DC53DC"/>
    <w:rsid w:val="00DC5608"/>
    <w:rsid w:val="00DC59AE"/>
    <w:rsid w:val="00DC5B1E"/>
    <w:rsid w:val="00DC5B70"/>
    <w:rsid w:val="00DC5E60"/>
    <w:rsid w:val="00DC5FF2"/>
    <w:rsid w:val="00DC6212"/>
    <w:rsid w:val="00DC6432"/>
    <w:rsid w:val="00DC6606"/>
    <w:rsid w:val="00DC6A6E"/>
    <w:rsid w:val="00DC6B5A"/>
    <w:rsid w:val="00DC6C94"/>
    <w:rsid w:val="00DC6CFF"/>
    <w:rsid w:val="00DC6D94"/>
    <w:rsid w:val="00DC7011"/>
    <w:rsid w:val="00DC70E8"/>
    <w:rsid w:val="00DC72DD"/>
    <w:rsid w:val="00DC76C7"/>
    <w:rsid w:val="00DC791C"/>
    <w:rsid w:val="00DC7A17"/>
    <w:rsid w:val="00DC7E01"/>
    <w:rsid w:val="00DD031F"/>
    <w:rsid w:val="00DD0657"/>
    <w:rsid w:val="00DD065E"/>
    <w:rsid w:val="00DD06E5"/>
    <w:rsid w:val="00DD0A3C"/>
    <w:rsid w:val="00DD0B57"/>
    <w:rsid w:val="00DD0BCF"/>
    <w:rsid w:val="00DD0C1D"/>
    <w:rsid w:val="00DD12DE"/>
    <w:rsid w:val="00DD1477"/>
    <w:rsid w:val="00DD15CF"/>
    <w:rsid w:val="00DD166D"/>
    <w:rsid w:val="00DD18A5"/>
    <w:rsid w:val="00DD198D"/>
    <w:rsid w:val="00DD1AB0"/>
    <w:rsid w:val="00DD1C5F"/>
    <w:rsid w:val="00DD1D5C"/>
    <w:rsid w:val="00DD1DB9"/>
    <w:rsid w:val="00DD1DFA"/>
    <w:rsid w:val="00DD1ED4"/>
    <w:rsid w:val="00DD20B1"/>
    <w:rsid w:val="00DD2168"/>
    <w:rsid w:val="00DD2768"/>
    <w:rsid w:val="00DD2856"/>
    <w:rsid w:val="00DD294E"/>
    <w:rsid w:val="00DD2A35"/>
    <w:rsid w:val="00DD2D28"/>
    <w:rsid w:val="00DD37C4"/>
    <w:rsid w:val="00DD39F0"/>
    <w:rsid w:val="00DD3C13"/>
    <w:rsid w:val="00DD3C27"/>
    <w:rsid w:val="00DD3F4E"/>
    <w:rsid w:val="00DD40D8"/>
    <w:rsid w:val="00DD4200"/>
    <w:rsid w:val="00DD4665"/>
    <w:rsid w:val="00DD47BA"/>
    <w:rsid w:val="00DD4A05"/>
    <w:rsid w:val="00DD4A56"/>
    <w:rsid w:val="00DD4A57"/>
    <w:rsid w:val="00DD4C2F"/>
    <w:rsid w:val="00DD4C6F"/>
    <w:rsid w:val="00DD4E37"/>
    <w:rsid w:val="00DD4F26"/>
    <w:rsid w:val="00DD4F36"/>
    <w:rsid w:val="00DD5436"/>
    <w:rsid w:val="00DD5490"/>
    <w:rsid w:val="00DD5595"/>
    <w:rsid w:val="00DD5714"/>
    <w:rsid w:val="00DD58ED"/>
    <w:rsid w:val="00DD58F7"/>
    <w:rsid w:val="00DD590D"/>
    <w:rsid w:val="00DD5B33"/>
    <w:rsid w:val="00DD5EF1"/>
    <w:rsid w:val="00DD5FF6"/>
    <w:rsid w:val="00DD6306"/>
    <w:rsid w:val="00DD6326"/>
    <w:rsid w:val="00DD6349"/>
    <w:rsid w:val="00DD68EF"/>
    <w:rsid w:val="00DD694A"/>
    <w:rsid w:val="00DD6DDD"/>
    <w:rsid w:val="00DD7106"/>
    <w:rsid w:val="00DD710E"/>
    <w:rsid w:val="00DD71E6"/>
    <w:rsid w:val="00DD7685"/>
    <w:rsid w:val="00DD76E2"/>
    <w:rsid w:val="00DD7859"/>
    <w:rsid w:val="00DD791D"/>
    <w:rsid w:val="00DD7E79"/>
    <w:rsid w:val="00DD7FCB"/>
    <w:rsid w:val="00DE02C1"/>
    <w:rsid w:val="00DE043A"/>
    <w:rsid w:val="00DE04B3"/>
    <w:rsid w:val="00DE074B"/>
    <w:rsid w:val="00DE076A"/>
    <w:rsid w:val="00DE0999"/>
    <w:rsid w:val="00DE0A1F"/>
    <w:rsid w:val="00DE0F7D"/>
    <w:rsid w:val="00DE11AE"/>
    <w:rsid w:val="00DE13A2"/>
    <w:rsid w:val="00DE13E9"/>
    <w:rsid w:val="00DE1417"/>
    <w:rsid w:val="00DE1AEB"/>
    <w:rsid w:val="00DE1B96"/>
    <w:rsid w:val="00DE2265"/>
    <w:rsid w:val="00DE25BD"/>
    <w:rsid w:val="00DE2921"/>
    <w:rsid w:val="00DE2A4A"/>
    <w:rsid w:val="00DE2B0D"/>
    <w:rsid w:val="00DE2D5B"/>
    <w:rsid w:val="00DE32B5"/>
    <w:rsid w:val="00DE335A"/>
    <w:rsid w:val="00DE3476"/>
    <w:rsid w:val="00DE3520"/>
    <w:rsid w:val="00DE36E8"/>
    <w:rsid w:val="00DE38AE"/>
    <w:rsid w:val="00DE3ACC"/>
    <w:rsid w:val="00DE3D6F"/>
    <w:rsid w:val="00DE3DD7"/>
    <w:rsid w:val="00DE3E81"/>
    <w:rsid w:val="00DE4459"/>
    <w:rsid w:val="00DE47BC"/>
    <w:rsid w:val="00DE4808"/>
    <w:rsid w:val="00DE4966"/>
    <w:rsid w:val="00DE4C62"/>
    <w:rsid w:val="00DE4DE2"/>
    <w:rsid w:val="00DE4EE5"/>
    <w:rsid w:val="00DE525E"/>
    <w:rsid w:val="00DE5956"/>
    <w:rsid w:val="00DE5B24"/>
    <w:rsid w:val="00DE5E83"/>
    <w:rsid w:val="00DE6034"/>
    <w:rsid w:val="00DE60C9"/>
    <w:rsid w:val="00DE62F3"/>
    <w:rsid w:val="00DE6352"/>
    <w:rsid w:val="00DE6762"/>
    <w:rsid w:val="00DE6815"/>
    <w:rsid w:val="00DE6CDF"/>
    <w:rsid w:val="00DE73F7"/>
    <w:rsid w:val="00DE773D"/>
    <w:rsid w:val="00DE793F"/>
    <w:rsid w:val="00DE7BE9"/>
    <w:rsid w:val="00DE7DAD"/>
    <w:rsid w:val="00DF0151"/>
    <w:rsid w:val="00DF0709"/>
    <w:rsid w:val="00DF0942"/>
    <w:rsid w:val="00DF0A1C"/>
    <w:rsid w:val="00DF0C6C"/>
    <w:rsid w:val="00DF0CA9"/>
    <w:rsid w:val="00DF113F"/>
    <w:rsid w:val="00DF1147"/>
    <w:rsid w:val="00DF16F5"/>
    <w:rsid w:val="00DF17A4"/>
    <w:rsid w:val="00DF17DC"/>
    <w:rsid w:val="00DF1C67"/>
    <w:rsid w:val="00DF1D18"/>
    <w:rsid w:val="00DF1ED8"/>
    <w:rsid w:val="00DF1FCB"/>
    <w:rsid w:val="00DF2021"/>
    <w:rsid w:val="00DF238C"/>
    <w:rsid w:val="00DF2B17"/>
    <w:rsid w:val="00DF2E13"/>
    <w:rsid w:val="00DF2FCA"/>
    <w:rsid w:val="00DF32BD"/>
    <w:rsid w:val="00DF33CB"/>
    <w:rsid w:val="00DF3458"/>
    <w:rsid w:val="00DF34CA"/>
    <w:rsid w:val="00DF3704"/>
    <w:rsid w:val="00DF38A0"/>
    <w:rsid w:val="00DF3B70"/>
    <w:rsid w:val="00DF3CBB"/>
    <w:rsid w:val="00DF44A6"/>
    <w:rsid w:val="00DF47CD"/>
    <w:rsid w:val="00DF49E1"/>
    <w:rsid w:val="00DF4AD8"/>
    <w:rsid w:val="00DF4C7A"/>
    <w:rsid w:val="00DF4C7F"/>
    <w:rsid w:val="00DF4E24"/>
    <w:rsid w:val="00DF4E3B"/>
    <w:rsid w:val="00DF4E6C"/>
    <w:rsid w:val="00DF4EB8"/>
    <w:rsid w:val="00DF50C8"/>
    <w:rsid w:val="00DF52DE"/>
    <w:rsid w:val="00DF5488"/>
    <w:rsid w:val="00DF55F9"/>
    <w:rsid w:val="00DF5614"/>
    <w:rsid w:val="00DF56DA"/>
    <w:rsid w:val="00DF575B"/>
    <w:rsid w:val="00DF5889"/>
    <w:rsid w:val="00DF599F"/>
    <w:rsid w:val="00DF5AE0"/>
    <w:rsid w:val="00DF6016"/>
    <w:rsid w:val="00DF61A8"/>
    <w:rsid w:val="00DF6694"/>
    <w:rsid w:val="00DF66D4"/>
    <w:rsid w:val="00DF684D"/>
    <w:rsid w:val="00DF6A51"/>
    <w:rsid w:val="00DF6EFB"/>
    <w:rsid w:val="00DF7043"/>
    <w:rsid w:val="00DF7698"/>
    <w:rsid w:val="00DF786E"/>
    <w:rsid w:val="00DF7882"/>
    <w:rsid w:val="00DF78D4"/>
    <w:rsid w:val="00DF7A1E"/>
    <w:rsid w:val="00DF7CDB"/>
    <w:rsid w:val="00DF7F5F"/>
    <w:rsid w:val="00E001CC"/>
    <w:rsid w:val="00E00319"/>
    <w:rsid w:val="00E0038C"/>
    <w:rsid w:val="00E003DB"/>
    <w:rsid w:val="00E00599"/>
    <w:rsid w:val="00E00638"/>
    <w:rsid w:val="00E006AF"/>
    <w:rsid w:val="00E0073A"/>
    <w:rsid w:val="00E00786"/>
    <w:rsid w:val="00E01249"/>
    <w:rsid w:val="00E012AE"/>
    <w:rsid w:val="00E01365"/>
    <w:rsid w:val="00E014FD"/>
    <w:rsid w:val="00E0181F"/>
    <w:rsid w:val="00E01FB9"/>
    <w:rsid w:val="00E022F5"/>
    <w:rsid w:val="00E023E6"/>
    <w:rsid w:val="00E0253E"/>
    <w:rsid w:val="00E02577"/>
    <w:rsid w:val="00E02807"/>
    <w:rsid w:val="00E02816"/>
    <w:rsid w:val="00E0282F"/>
    <w:rsid w:val="00E030F4"/>
    <w:rsid w:val="00E03283"/>
    <w:rsid w:val="00E032EB"/>
    <w:rsid w:val="00E039BD"/>
    <w:rsid w:val="00E039C9"/>
    <w:rsid w:val="00E04049"/>
    <w:rsid w:val="00E0432A"/>
    <w:rsid w:val="00E04468"/>
    <w:rsid w:val="00E04556"/>
    <w:rsid w:val="00E0460A"/>
    <w:rsid w:val="00E04A48"/>
    <w:rsid w:val="00E04BD1"/>
    <w:rsid w:val="00E05326"/>
    <w:rsid w:val="00E055BF"/>
    <w:rsid w:val="00E056F8"/>
    <w:rsid w:val="00E05A14"/>
    <w:rsid w:val="00E05C72"/>
    <w:rsid w:val="00E05CD9"/>
    <w:rsid w:val="00E06157"/>
    <w:rsid w:val="00E061D0"/>
    <w:rsid w:val="00E062AC"/>
    <w:rsid w:val="00E06AE2"/>
    <w:rsid w:val="00E06EAE"/>
    <w:rsid w:val="00E06FB6"/>
    <w:rsid w:val="00E070CA"/>
    <w:rsid w:val="00E0747D"/>
    <w:rsid w:val="00E07B23"/>
    <w:rsid w:val="00E07C42"/>
    <w:rsid w:val="00E07D89"/>
    <w:rsid w:val="00E07DFF"/>
    <w:rsid w:val="00E07EA2"/>
    <w:rsid w:val="00E10147"/>
    <w:rsid w:val="00E10472"/>
    <w:rsid w:val="00E109E6"/>
    <w:rsid w:val="00E10A7F"/>
    <w:rsid w:val="00E10ADE"/>
    <w:rsid w:val="00E10DB8"/>
    <w:rsid w:val="00E1102A"/>
    <w:rsid w:val="00E1108D"/>
    <w:rsid w:val="00E112E0"/>
    <w:rsid w:val="00E11709"/>
    <w:rsid w:val="00E11923"/>
    <w:rsid w:val="00E11CFA"/>
    <w:rsid w:val="00E11D9B"/>
    <w:rsid w:val="00E1200E"/>
    <w:rsid w:val="00E121E8"/>
    <w:rsid w:val="00E122AA"/>
    <w:rsid w:val="00E124BA"/>
    <w:rsid w:val="00E125D5"/>
    <w:rsid w:val="00E12C18"/>
    <w:rsid w:val="00E12F61"/>
    <w:rsid w:val="00E13163"/>
    <w:rsid w:val="00E1322E"/>
    <w:rsid w:val="00E13382"/>
    <w:rsid w:val="00E13721"/>
    <w:rsid w:val="00E1386C"/>
    <w:rsid w:val="00E1395D"/>
    <w:rsid w:val="00E13A0B"/>
    <w:rsid w:val="00E13C3B"/>
    <w:rsid w:val="00E13EB4"/>
    <w:rsid w:val="00E1426B"/>
    <w:rsid w:val="00E142DF"/>
    <w:rsid w:val="00E14441"/>
    <w:rsid w:val="00E147E0"/>
    <w:rsid w:val="00E148F3"/>
    <w:rsid w:val="00E14A45"/>
    <w:rsid w:val="00E14A8A"/>
    <w:rsid w:val="00E14EDE"/>
    <w:rsid w:val="00E150D1"/>
    <w:rsid w:val="00E153A1"/>
    <w:rsid w:val="00E15603"/>
    <w:rsid w:val="00E158C8"/>
    <w:rsid w:val="00E158DB"/>
    <w:rsid w:val="00E15BF6"/>
    <w:rsid w:val="00E15F43"/>
    <w:rsid w:val="00E15FC0"/>
    <w:rsid w:val="00E15FCC"/>
    <w:rsid w:val="00E16025"/>
    <w:rsid w:val="00E16290"/>
    <w:rsid w:val="00E16587"/>
    <w:rsid w:val="00E166BA"/>
    <w:rsid w:val="00E16710"/>
    <w:rsid w:val="00E168B8"/>
    <w:rsid w:val="00E169D9"/>
    <w:rsid w:val="00E16ADA"/>
    <w:rsid w:val="00E174E6"/>
    <w:rsid w:val="00E1770B"/>
    <w:rsid w:val="00E1787F"/>
    <w:rsid w:val="00E17ABB"/>
    <w:rsid w:val="00E17D6E"/>
    <w:rsid w:val="00E20063"/>
    <w:rsid w:val="00E20393"/>
    <w:rsid w:val="00E20B9B"/>
    <w:rsid w:val="00E20D89"/>
    <w:rsid w:val="00E20E45"/>
    <w:rsid w:val="00E212B3"/>
    <w:rsid w:val="00E216E2"/>
    <w:rsid w:val="00E21882"/>
    <w:rsid w:val="00E22007"/>
    <w:rsid w:val="00E2206A"/>
    <w:rsid w:val="00E221E7"/>
    <w:rsid w:val="00E224BF"/>
    <w:rsid w:val="00E22803"/>
    <w:rsid w:val="00E2289A"/>
    <w:rsid w:val="00E229E4"/>
    <w:rsid w:val="00E22BDC"/>
    <w:rsid w:val="00E22E41"/>
    <w:rsid w:val="00E22EA9"/>
    <w:rsid w:val="00E22F35"/>
    <w:rsid w:val="00E22FF5"/>
    <w:rsid w:val="00E2301A"/>
    <w:rsid w:val="00E23082"/>
    <w:rsid w:val="00E23B30"/>
    <w:rsid w:val="00E23D01"/>
    <w:rsid w:val="00E23FF1"/>
    <w:rsid w:val="00E24112"/>
    <w:rsid w:val="00E24565"/>
    <w:rsid w:val="00E24893"/>
    <w:rsid w:val="00E24B1C"/>
    <w:rsid w:val="00E24D6D"/>
    <w:rsid w:val="00E24DC9"/>
    <w:rsid w:val="00E251EC"/>
    <w:rsid w:val="00E2540A"/>
    <w:rsid w:val="00E25872"/>
    <w:rsid w:val="00E2598F"/>
    <w:rsid w:val="00E25A3F"/>
    <w:rsid w:val="00E25C84"/>
    <w:rsid w:val="00E26462"/>
    <w:rsid w:val="00E2671B"/>
    <w:rsid w:val="00E26905"/>
    <w:rsid w:val="00E26AE2"/>
    <w:rsid w:val="00E26BE8"/>
    <w:rsid w:val="00E26D1B"/>
    <w:rsid w:val="00E26D8E"/>
    <w:rsid w:val="00E26DA7"/>
    <w:rsid w:val="00E270FD"/>
    <w:rsid w:val="00E271BD"/>
    <w:rsid w:val="00E272CF"/>
    <w:rsid w:val="00E27851"/>
    <w:rsid w:val="00E278E1"/>
    <w:rsid w:val="00E279ED"/>
    <w:rsid w:val="00E27B99"/>
    <w:rsid w:val="00E27E0E"/>
    <w:rsid w:val="00E27E6A"/>
    <w:rsid w:val="00E27F03"/>
    <w:rsid w:val="00E30064"/>
    <w:rsid w:val="00E30407"/>
    <w:rsid w:val="00E3061D"/>
    <w:rsid w:val="00E3081D"/>
    <w:rsid w:val="00E3095C"/>
    <w:rsid w:val="00E30E79"/>
    <w:rsid w:val="00E310B2"/>
    <w:rsid w:val="00E31136"/>
    <w:rsid w:val="00E3129A"/>
    <w:rsid w:val="00E31507"/>
    <w:rsid w:val="00E31BF2"/>
    <w:rsid w:val="00E321D6"/>
    <w:rsid w:val="00E32225"/>
    <w:rsid w:val="00E3278A"/>
    <w:rsid w:val="00E32E4F"/>
    <w:rsid w:val="00E332DA"/>
    <w:rsid w:val="00E332F1"/>
    <w:rsid w:val="00E33930"/>
    <w:rsid w:val="00E3410F"/>
    <w:rsid w:val="00E345E3"/>
    <w:rsid w:val="00E3494D"/>
    <w:rsid w:val="00E34B0B"/>
    <w:rsid w:val="00E34FAA"/>
    <w:rsid w:val="00E35294"/>
    <w:rsid w:val="00E35642"/>
    <w:rsid w:val="00E3569A"/>
    <w:rsid w:val="00E35B60"/>
    <w:rsid w:val="00E35D43"/>
    <w:rsid w:val="00E36181"/>
    <w:rsid w:val="00E36413"/>
    <w:rsid w:val="00E365ED"/>
    <w:rsid w:val="00E366BE"/>
    <w:rsid w:val="00E36839"/>
    <w:rsid w:val="00E369B8"/>
    <w:rsid w:val="00E36D17"/>
    <w:rsid w:val="00E36E78"/>
    <w:rsid w:val="00E36F2C"/>
    <w:rsid w:val="00E371B2"/>
    <w:rsid w:val="00E37860"/>
    <w:rsid w:val="00E379BE"/>
    <w:rsid w:val="00E37AC7"/>
    <w:rsid w:val="00E37C21"/>
    <w:rsid w:val="00E37D5F"/>
    <w:rsid w:val="00E37FDC"/>
    <w:rsid w:val="00E37FF1"/>
    <w:rsid w:val="00E40029"/>
    <w:rsid w:val="00E4011C"/>
    <w:rsid w:val="00E40177"/>
    <w:rsid w:val="00E406E4"/>
    <w:rsid w:val="00E407FC"/>
    <w:rsid w:val="00E408F1"/>
    <w:rsid w:val="00E40A79"/>
    <w:rsid w:val="00E40DFF"/>
    <w:rsid w:val="00E41109"/>
    <w:rsid w:val="00E41128"/>
    <w:rsid w:val="00E413C5"/>
    <w:rsid w:val="00E42731"/>
    <w:rsid w:val="00E42C44"/>
    <w:rsid w:val="00E42E00"/>
    <w:rsid w:val="00E42EED"/>
    <w:rsid w:val="00E43462"/>
    <w:rsid w:val="00E4395C"/>
    <w:rsid w:val="00E43F6A"/>
    <w:rsid w:val="00E4404D"/>
    <w:rsid w:val="00E443F1"/>
    <w:rsid w:val="00E444B4"/>
    <w:rsid w:val="00E44522"/>
    <w:rsid w:val="00E445C1"/>
    <w:rsid w:val="00E44927"/>
    <w:rsid w:val="00E449E9"/>
    <w:rsid w:val="00E44CB2"/>
    <w:rsid w:val="00E44E0B"/>
    <w:rsid w:val="00E44F7E"/>
    <w:rsid w:val="00E45133"/>
    <w:rsid w:val="00E45244"/>
    <w:rsid w:val="00E4528B"/>
    <w:rsid w:val="00E45297"/>
    <w:rsid w:val="00E455AE"/>
    <w:rsid w:val="00E4563C"/>
    <w:rsid w:val="00E4569B"/>
    <w:rsid w:val="00E45A5D"/>
    <w:rsid w:val="00E45A96"/>
    <w:rsid w:val="00E45F3F"/>
    <w:rsid w:val="00E45FD5"/>
    <w:rsid w:val="00E46088"/>
    <w:rsid w:val="00E46289"/>
    <w:rsid w:val="00E462F7"/>
    <w:rsid w:val="00E464AE"/>
    <w:rsid w:val="00E46562"/>
    <w:rsid w:val="00E46699"/>
    <w:rsid w:val="00E4682D"/>
    <w:rsid w:val="00E468A1"/>
    <w:rsid w:val="00E469A2"/>
    <w:rsid w:val="00E46D62"/>
    <w:rsid w:val="00E47211"/>
    <w:rsid w:val="00E47306"/>
    <w:rsid w:val="00E47443"/>
    <w:rsid w:val="00E47779"/>
    <w:rsid w:val="00E506DF"/>
    <w:rsid w:val="00E50719"/>
    <w:rsid w:val="00E50AEF"/>
    <w:rsid w:val="00E50DCF"/>
    <w:rsid w:val="00E50FA8"/>
    <w:rsid w:val="00E51476"/>
    <w:rsid w:val="00E51760"/>
    <w:rsid w:val="00E51CED"/>
    <w:rsid w:val="00E51EA2"/>
    <w:rsid w:val="00E51FEC"/>
    <w:rsid w:val="00E521E0"/>
    <w:rsid w:val="00E5281C"/>
    <w:rsid w:val="00E53177"/>
    <w:rsid w:val="00E532C4"/>
    <w:rsid w:val="00E53622"/>
    <w:rsid w:val="00E5369B"/>
    <w:rsid w:val="00E5399F"/>
    <w:rsid w:val="00E53A46"/>
    <w:rsid w:val="00E54383"/>
    <w:rsid w:val="00E5467F"/>
    <w:rsid w:val="00E54810"/>
    <w:rsid w:val="00E54888"/>
    <w:rsid w:val="00E548FF"/>
    <w:rsid w:val="00E54992"/>
    <w:rsid w:val="00E5522D"/>
    <w:rsid w:val="00E556A1"/>
    <w:rsid w:val="00E55A42"/>
    <w:rsid w:val="00E56855"/>
    <w:rsid w:val="00E56A27"/>
    <w:rsid w:val="00E56A5C"/>
    <w:rsid w:val="00E56DD5"/>
    <w:rsid w:val="00E57031"/>
    <w:rsid w:val="00E57295"/>
    <w:rsid w:val="00E57351"/>
    <w:rsid w:val="00E576AE"/>
    <w:rsid w:val="00E57FD2"/>
    <w:rsid w:val="00E6002E"/>
    <w:rsid w:val="00E603C6"/>
    <w:rsid w:val="00E603CA"/>
    <w:rsid w:val="00E603F1"/>
    <w:rsid w:val="00E605E7"/>
    <w:rsid w:val="00E6097D"/>
    <w:rsid w:val="00E60B6A"/>
    <w:rsid w:val="00E60C29"/>
    <w:rsid w:val="00E60C3A"/>
    <w:rsid w:val="00E60F79"/>
    <w:rsid w:val="00E60F81"/>
    <w:rsid w:val="00E61824"/>
    <w:rsid w:val="00E61A1C"/>
    <w:rsid w:val="00E61BC3"/>
    <w:rsid w:val="00E61BCB"/>
    <w:rsid w:val="00E61D61"/>
    <w:rsid w:val="00E6235C"/>
    <w:rsid w:val="00E623B9"/>
    <w:rsid w:val="00E6294C"/>
    <w:rsid w:val="00E629AC"/>
    <w:rsid w:val="00E62A1E"/>
    <w:rsid w:val="00E62BB4"/>
    <w:rsid w:val="00E62D60"/>
    <w:rsid w:val="00E63091"/>
    <w:rsid w:val="00E632AB"/>
    <w:rsid w:val="00E63531"/>
    <w:rsid w:val="00E63812"/>
    <w:rsid w:val="00E63C93"/>
    <w:rsid w:val="00E6415D"/>
    <w:rsid w:val="00E64305"/>
    <w:rsid w:val="00E64488"/>
    <w:rsid w:val="00E644A5"/>
    <w:rsid w:val="00E645E7"/>
    <w:rsid w:val="00E647AA"/>
    <w:rsid w:val="00E647F5"/>
    <w:rsid w:val="00E64BA9"/>
    <w:rsid w:val="00E64E21"/>
    <w:rsid w:val="00E64E51"/>
    <w:rsid w:val="00E6546A"/>
    <w:rsid w:val="00E65966"/>
    <w:rsid w:val="00E65C10"/>
    <w:rsid w:val="00E65DE3"/>
    <w:rsid w:val="00E65FBE"/>
    <w:rsid w:val="00E662F2"/>
    <w:rsid w:val="00E66363"/>
    <w:rsid w:val="00E66653"/>
    <w:rsid w:val="00E66CA2"/>
    <w:rsid w:val="00E6710C"/>
    <w:rsid w:val="00E67318"/>
    <w:rsid w:val="00E673AC"/>
    <w:rsid w:val="00E673B9"/>
    <w:rsid w:val="00E67600"/>
    <w:rsid w:val="00E6763E"/>
    <w:rsid w:val="00E67A77"/>
    <w:rsid w:val="00E67D1C"/>
    <w:rsid w:val="00E67D37"/>
    <w:rsid w:val="00E67E1F"/>
    <w:rsid w:val="00E67FCD"/>
    <w:rsid w:val="00E700A3"/>
    <w:rsid w:val="00E7028D"/>
    <w:rsid w:val="00E70479"/>
    <w:rsid w:val="00E708DD"/>
    <w:rsid w:val="00E709A2"/>
    <w:rsid w:val="00E70B7A"/>
    <w:rsid w:val="00E70D7A"/>
    <w:rsid w:val="00E70E35"/>
    <w:rsid w:val="00E714A3"/>
    <w:rsid w:val="00E71938"/>
    <w:rsid w:val="00E71EB7"/>
    <w:rsid w:val="00E71ED1"/>
    <w:rsid w:val="00E720FF"/>
    <w:rsid w:val="00E72400"/>
    <w:rsid w:val="00E724D4"/>
    <w:rsid w:val="00E7287A"/>
    <w:rsid w:val="00E7294E"/>
    <w:rsid w:val="00E729F0"/>
    <w:rsid w:val="00E72AEF"/>
    <w:rsid w:val="00E72C2B"/>
    <w:rsid w:val="00E73292"/>
    <w:rsid w:val="00E738DB"/>
    <w:rsid w:val="00E74287"/>
    <w:rsid w:val="00E7438C"/>
    <w:rsid w:val="00E746D9"/>
    <w:rsid w:val="00E746E7"/>
    <w:rsid w:val="00E746E8"/>
    <w:rsid w:val="00E7486C"/>
    <w:rsid w:val="00E74FC8"/>
    <w:rsid w:val="00E75138"/>
    <w:rsid w:val="00E7520B"/>
    <w:rsid w:val="00E75524"/>
    <w:rsid w:val="00E75564"/>
    <w:rsid w:val="00E75CA0"/>
    <w:rsid w:val="00E75D14"/>
    <w:rsid w:val="00E75DA8"/>
    <w:rsid w:val="00E7608E"/>
    <w:rsid w:val="00E76254"/>
    <w:rsid w:val="00E766DC"/>
    <w:rsid w:val="00E772F5"/>
    <w:rsid w:val="00E7737E"/>
    <w:rsid w:val="00E773F3"/>
    <w:rsid w:val="00E775A4"/>
    <w:rsid w:val="00E777B5"/>
    <w:rsid w:val="00E7791F"/>
    <w:rsid w:val="00E77A5A"/>
    <w:rsid w:val="00E77CE9"/>
    <w:rsid w:val="00E77F36"/>
    <w:rsid w:val="00E806A0"/>
    <w:rsid w:val="00E809F4"/>
    <w:rsid w:val="00E80A16"/>
    <w:rsid w:val="00E80EF7"/>
    <w:rsid w:val="00E81377"/>
    <w:rsid w:val="00E8186D"/>
    <w:rsid w:val="00E81B1E"/>
    <w:rsid w:val="00E81C04"/>
    <w:rsid w:val="00E81CBF"/>
    <w:rsid w:val="00E81CEC"/>
    <w:rsid w:val="00E81DE4"/>
    <w:rsid w:val="00E82256"/>
    <w:rsid w:val="00E82332"/>
    <w:rsid w:val="00E82B2B"/>
    <w:rsid w:val="00E82D67"/>
    <w:rsid w:val="00E82DA0"/>
    <w:rsid w:val="00E8374E"/>
    <w:rsid w:val="00E8376F"/>
    <w:rsid w:val="00E83967"/>
    <w:rsid w:val="00E83D20"/>
    <w:rsid w:val="00E83E37"/>
    <w:rsid w:val="00E8411E"/>
    <w:rsid w:val="00E84465"/>
    <w:rsid w:val="00E8498A"/>
    <w:rsid w:val="00E849CA"/>
    <w:rsid w:val="00E84AD2"/>
    <w:rsid w:val="00E84EC1"/>
    <w:rsid w:val="00E8509B"/>
    <w:rsid w:val="00E851CE"/>
    <w:rsid w:val="00E852DA"/>
    <w:rsid w:val="00E85384"/>
    <w:rsid w:val="00E854B4"/>
    <w:rsid w:val="00E856A0"/>
    <w:rsid w:val="00E856F1"/>
    <w:rsid w:val="00E85BEE"/>
    <w:rsid w:val="00E85DF0"/>
    <w:rsid w:val="00E85EA5"/>
    <w:rsid w:val="00E8603F"/>
    <w:rsid w:val="00E86559"/>
    <w:rsid w:val="00E86642"/>
    <w:rsid w:val="00E866B0"/>
    <w:rsid w:val="00E8674E"/>
    <w:rsid w:val="00E867B2"/>
    <w:rsid w:val="00E86B99"/>
    <w:rsid w:val="00E87027"/>
    <w:rsid w:val="00E8721B"/>
    <w:rsid w:val="00E873F8"/>
    <w:rsid w:val="00E8760A"/>
    <w:rsid w:val="00E8780A"/>
    <w:rsid w:val="00E87DF9"/>
    <w:rsid w:val="00E87FF8"/>
    <w:rsid w:val="00E900E5"/>
    <w:rsid w:val="00E90481"/>
    <w:rsid w:val="00E90871"/>
    <w:rsid w:val="00E908A5"/>
    <w:rsid w:val="00E90BD7"/>
    <w:rsid w:val="00E90CEE"/>
    <w:rsid w:val="00E90EA3"/>
    <w:rsid w:val="00E9112C"/>
    <w:rsid w:val="00E91269"/>
    <w:rsid w:val="00E9162F"/>
    <w:rsid w:val="00E9191C"/>
    <w:rsid w:val="00E91BD2"/>
    <w:rsid w:val="00E91C82"/>
    <w:rsid w:val="00E91EA3"/>
    <w:rsid w:val="00E91F6D"/>
    <w:rsid w:val="00E922C5"/>
    <w:rsid w:val="00E9242C"/>
    <w:rsid w:val="00E9254D"/>
    <w:rsid w:val="00E92A0A"/>
    <w:rsid w:val="00E92B01"/>
    <w:rsid w:val="00E93022"/>
    <w:rsid w:val="00E935FF"/>
    <w:rsid w:val="00E936FD"/>
    <w:rsid w:val="00E93EC3"/>
    <w:rsid w:val="00E93FE9"/>
    <w:rsid w:val="00E9446A"/>
    <w:rsid w:val="00E94574"/>
    <w:rsid w:val="00E94D29"/>
    <w:rsid w:val="00E94F9F"/>
    <w:rsid w:val="00E9506F"/>
    <w:rsid w:val="00E9519D"/>
    <w:rsid w:val="00E95B1A"/>
    <w:rsid w:val="00E95CA5"/>
    <w:rsid w:val="00E95F5C"/>
    <w:rsid w:val="00E95F6D"/>
    <w:rsid w:val="00E95FC1"/>
    <w:rsid w:val="00E96194"/>
    <w:rsid w:val="00E96994"/>
    <w:rsid w:val="00E96C2F"/>
    <w:rsid w:val="00E96D1A"/>
    <w:rsid w:val="00E973A2"/>
    <w:rsid w:val="00E9751C"/>
    <w:rsid w:val="00E97685"/>
    <w:rsid w:val="00E97691"/>
    <w:rsid w:val="00E97A6C"/>
    <w:rsid w:val="00E97AA9"/>
    <w:rsid w:val="00E97AF1"/>
    <w:rsid w:val="00EA0093"/>
    <w:rsid w:val="00EA0858"/>
    <w:rsid w:val="00EA0A3D"/>
    <w:rsid w:val="00EA0C12"/>
    <w:rsid w:val="00EA0C3A"/>
    <w:rsid w:val="00EA0DBA"/>
    <w:rsid w:val="00EA14CC"/>
    <w:rsid w:val="00EA1556"/>
    <w:rsid w:val="00EA163F"/>
    <w:rsid w:val="00EA16AF"/>
    <w:rsid w:val="00EA1AFF"/>
    <w:rsid w:val="00EA1C11"/>
    <w:rsid w:val="00EA1F87"/>
    <w:rsid w:val="00EA20B1"/>
    <w:rsid w:val="00EA238B"/>
    <w:rsid w:val="00EA23F6"/>
    <w:rsid w:val="00EA2490"/>
    <w:rsid w:val="00EA2DAB"/>
    <w:rsid w:val="00EA2F8E"/>
    <w:rsid w:val="00EA325C"/>
    <w:rsid w:val="00EA33D3"/>
    <w:rsid w:val="00EA3415"/>
    <w:rsid w:val="00EA3430"/>
    <w:rsid w:val="00EA356C"/>
    <w:rsid w:val="00EA35A6"/>
    <w:rsid w:val="00EA39E6"/>
    <w:rsid w:val="00EA3AE8"/>
    <w:rsid w:val="00EA3F08"/>
    <w:rsid w:val="00EA41A2"/>
    <w:rsid w:val="00EA428C"/>
    <w:rsid w:val="00EA42E2"/>
    <w:rsid w:val="00EA4A61"/>
    <w:rsid w:val="00EA4CE1"/>
    <w:rsid w:val="00EA4FA5"/>
    <w:rsid w:val="00EA521A"/>
    <w:rsid w:val="00EA524F"/>
    <w:rsid w:val="00EA5296"/>
    <w:rsid w:val="00EA598A"/>
    <w:rsid w:val="00EA5DFA"/>
    <w:rsid w:val="00EA5E10"/>
    <w:rsid w:val="00EA5E34"/>
    <w:rsid w:val="00EA5EB1"/>
    <w:rsid w:val="00EA5F9C"/>
    <w:rsid w:val="00EA6024"/>
    <w:rsid w:val="00EA6048"/>
    <w:rsid w:val="00EA6392"/>
    <w:rsid w:val="00EA66C4"/>
    <w:rsid w:val="00EA67D1"/>
    <w:rsid w:val="00EA68C2"/>
    <w:rsid w:val="00EA6A2C"/>
    <w:rsid w:val="00EA6B41"/>
    <w:rsid w:val="00EA6CF6"/>
    <w:rsid w:val="00EA6F29"/>
    <w:rsid w:val="00EA6F98"/>
    <w:rsid w:val="00EA7272"/>
    <w:rsid w:val="00EA73E2"/>
    <w:rsid w:val="00EA7CC6"/>
    <w:rsid w:val="00EA7F4D"/>
    <w:rsid w:val="00EB002A"/>
    <w:rsid w:val="00EB0485"/>
    <w:rsid w:val="00EB0B56"/>
    <w:rsid w:val="00EB0BF1"/>
    <w:rsid w:val="00EB0C2F"/>
    <w:rsid w:val="00EB0C5F"/>
    <w:rsid w:val="00EB0DA0"/>
    <w:rsid w:val="00EB0F49"/>
    <w:rsid w:val="00EB111B"/>
    <w:rsid w:val="00EB1164"/>
    <w:rsid w:val="00EB19E7"/>
    <w:rsid w:val="00EB1AF5"/>
    <w:rsid w:val="00EB1B1C"/>
    <w:rsid w:val="00EB1BD9"/>
    <w:rsid w:val="00EB23D5"/>
    <w:rsid w:val="00EB25AE"/>
    <w:rsid w:val="00EB26F1"/>
    <w:rsid w:val="00EB2C2F"/>
    <w:rsid w:val="00EB2E44"/>
    <w:rsid w:val="00EB2EBD"/>
    <w:rsid w:val="00EB3391"/>
    <w:rsid w:val="00EB345A"/>
    <w:rsid w:val="00EB356C"/>
    <w:rsid w:val="00EB3595"/>
    <w:rsid w:val="00EB35A2"/>
    <w:rsid w:val="00EB3692"/>
    <w:rsid w:val="00EB3B1F"/>
    <w:rsid w:val="00EB3D0C"/>
    <w:rsid w:val="00EB40B9"/>
    <w:rsid w:val="00EB432B"/>
    <w:rsid w:val="00EB491A"/>
    <w:rsid w:val="00EB508E"/>
    <w:rsid w:val="00EB5437"/>
    <w:rsid w:val="00EB54D8"/>
    <w:rsid w:val="00EB557C"/>
    <w:rsid w:val="00EB569D"/>
    <w:rsid w:val="00EB5B6F"/>
    <w:rsid w:val="00EB5D50"/>
    <w:rsid w:val="00EB5ECA"/>
    <w:rsid w:val="00EB636F"/>
    <w:rsid w:val="00EB6566"/>
    <w:rsid w:val="00EB6678"/>
    <w:rsid w:val="00EB6802"/>
    <w:rsid w:val="00EB6975"/>
    <w:rsid w:val="00EB700A"/>
    <w:rsid w:val="00EB70EE"/>
    <w:rsid w:val="00EB7456"/>
    <w:rsid w:val="00EB7508"/>
    <w:rsid w:val="00EB7660"/>
    <w:rsid w:val="00EB7987"/>
    <w:rsid w:val="00EB7AD7"/>
    <w:rsid w:val="00EB7B0E"/>
    <w:rsid w:val="00EB7B3C"/>
    <w:rsid w:val="00EB7B5E"/>
    <w:rsid w:val="00EC0121"/>
    <w:rsid w:val="00EC03C8"/>
    <w:rsid w:val="00EC0740"/>
    <w:rsid w:val="00EC0883"/>
    <w:rsid w:val="00EC08DD"/>
    <w:rsid w:val="00EC0AB3"/>
    <w:rsid w:val="00EC0E09"/>
    <w:rsid w:val="00EC0FCA"/>
    <w:rsid w:val="00EC122B"/>
    <w:rsid w:val="00EC13B5"/>
    <w:rsid w:val="00EC1C21"/>
    <w:rsid w:val="00EC1E78"/>
    <w:rsid w:val="00EC1F47"/>
    <w:rsid w:val="00EC1FD3"/>
    <w:rsid w:val="00EC205B"/>
    <w:rsid w:val="00EC216C"/>
    <w:rsid w:val="00EC21E7"/>
    <w:rsid w:val="00EC2520"/>
    <w:rsid w:val="00EC25A9"/>
    <w:rsid w:val="00EC2C2A"/>
    <w:rsid w:val="00EC33A2"/>
    <w:rsid w:val="00EC3492"/>
    <w:rsid w:val="00EC34D4"/>
    <w:rsid w:val="00EC3576"/>
    <w:rsid w:val="00EC379A"/>
    <w:rsid w:val="00EC385E"/>
    <w:rsid w:val="00EC3BBC"/>
    <w:rsid w:val="00EC3C7F"/>
    <w:rsid w:val="00EC3D6F"/>
    <w:rsid w:val="00EC4029"/>
    <w:rsid w:val="00EC40EF"/>
    <w:rsid w:val="00EC48A9"/>
    <w:rsid w:val="00EC4A8F"/>
    <w:rsid w:val="00EC4AD6"/>
    <w:rsid w:val="00EC4B0B"/>
    <w:rsid w:val="00EC5246"/>
    <w:rsid w:val="00EC5319"/>
    <w:rsid w:val="00EC560F"/>
    <w:rsid w:val="00EC5837"/>
    <w:rsid w:val="00EC5A3C"/>
    <w:rsid w:val="00EC5BB0"/>
    <w:rsid w:val="00EC5D8E"/>
    <w:rsid w:val="00EC67F8"/>
    <w:rsid w:val="00EC68C6"/>
    <w:rsid w:val="00EC6BA6"/>
    <w:rsid w:val="00EC6C00"/>
    <w:rsid w:val="00EC6ED9"/>
    <w:rsid w:val="00EC731A"/>
    <w:rsid w:val="00EC74E4"/>
    <w:rsid w:val="00EC7647"/>
    <w:rsid w:val="00EC7816"/>
    <w:rsid w:val="00EC7838"/>
    <w:rsid w:val="00EC7D98"/>
    <w:rsid w:val="00ED023C"/>
    <w:rsid w:val="00ED02CE"/>
    <w:rsid w:val="00ED0311"/>
    <w:rsid w:val="00ED0B1E"/>
    <w:rsid w:val="00ED0BFD"/>
    <w:rsid w:val="00ED0C02"/>
    <w:rsid w:val="00ED0DDC"/>
    <w:rsid w:val="00ED1149"/>
    <w:rsid w:val="00ED182E"/>
    <w:rsid w:val="00ED1922"/>
    <w:rsid w:val="00ED1CCF"/>
    <w:rsid w:val="00ED1EA6"/>
    <w:rsid w:val="00ED24A4"/>
    <w:rsid w:val="00ED26A1"/>
    <w:rsid w:val="00ED2A86"/>
    <w:rsid w:val="00ED2C14"/>
    <w:rsid w:val="00ED314A"/>
    <w:rsid w:val="00ED32D1"/>
    <w:rsid w:val="00ED3ADA"/>
    <w:rsid w:val="00ED3B1D"/>
    <w:rsid w:val="00ED3C10"/>
    <w:rsid w:val="00ED3D2C"/>
    <w:rsid w:val="00ED4140"/>
    <w:rsid w:val="00ED4563"/>
    <w:rsid w:val="00ED49AC"/>
    <w:rsid w:val="00ED4A26"/>
    <w:rsid w:val="00ED4A73"/>
    <w:rsid w:val="00ED4CEF"/>
    <w:rsid w:val="00ED4CF6"/>
    <w:rsid w:val="00ED51C2"/>
    <w:rsid w:val="00ED545B"/>
    <w:rsid w:val="00ED55D3"/>
    <w:rsid w:val="00ED5B81"/>
    <w:rsid w:val="00ED5F84"/>
    <w:rsid w:val="00ED6057"/>
    <w:rsid w:val="00ED628E"/>
    <w:rsid w:val="00ED65CA"/>
    <w:rsid w:val="00ED66E7"/>
    <w:rsid w:val="00ED67AC"/>
    <w:rsid w:val="00ED67BB"/>
    <w:rsid w:val="00ED67CB"/>
    <w:rsid w:val="00ED69E4"/>
    <w:rsid w:val="00ED6B90"/>
    <w:rsid w:val="00ED6CD9"/>
    <w:rsid w:val="00ED6DCC"/>
    <w:rsid w:val="00ED6F72"/>
    <w:rsid w:val="00ED726A"/>
    <w:rsid w:val="00ED7287"/>
    <w:rsid w:val="00ED7305"/>
    <w:rsid w:val="00ED73A1"/>
    <w:rsid w:val="00ED7545"/>
    <w:rsid w:val="00ED7A29"/>
    <w:rsid w:val="00EE04A1"/>
    <w:rsid w:val="00EE057E"/>
    <w:rsid w:val="00EE07B0"/>
    <w:rsid w:val="00EE0937"/>
    <w:rsid w:val="00EE09AD"/>
    <w:rsid w:val="00EE0AE6"/>
    <w:rsid w:val="00EE0C39"/>
    <w:rsid w:val="00EE0CE8"/>
    <w:rsid w:val="00EE0E41"/>
    <w:rsid w:val="00EE1067"/>
    <w:rsid w:val="00EE11F6"/>
    <w:rsid w:val="00EE13DF"/>
    <w:rsid w:val="00EE18BC"/>
    <w:rsid w:val="00EE1DAA"/>
    <w:rsid w:val="00EE1DBA"/>
    <w:rsid w:val="00EE21D2"/>
    <w:rsid w:val="00EE244A"/>
    <w:rsid w:val="00EE25D7"/>
    <w:rsid w:val="00EE25E2"/>
    <w:rsid w:val="00EE2678"/>
    <w:rsid w:val="00EE26F0"/>
    <w:rsid w:val="00EE2A14"/>
    <w:rsid w:val="00EE2AB8"/>
    <w:rsid w:val="00EE2F38"/>
    <w:rsid w:val="00EE2F77"/>
    <w:rsid w:val="00EE2FBB"/>
    <w:rsid w:val="00EE3101"/>
    <w:rsid w:val="00EE33CC"/>
    <w:rsid w:val="00EE34F0"/>
    <w:rsid w:val="00EE3528"/>
    <w:rsid w:val="00EE370E"/>
    <w:rsid w:val="00EE3BFF"/>
    <w:rsid w:val="00EE3DE5"/>
    <w:rsid w:val="00EE3E05"/>
    <w:rsid w:val="00EE408C"/>
    <w:rsid w:val="00EE41FF"/>
    <w:rsid w:val="00EE421E"/>
    <w:rsid w:val="00EE44B0"/>
    <w:rsid w:val="00EE4563"/>
    <w:rsid w:val="00EE457D"/>
    <w:rsid w:val="00EE45ED"/>
    <w:rsid w:val="00EE4797"/>
    <w:rsid w:val="00EE4D84"/>
    <w:rsid w:val="00EE4E03"/>
    <w:rsid w:val="00EE501B"/>
    <w:rsid w:val="00EE50F1"/>
    <w:rsid w:val="00EE517D"/>
    <w:rsid w:val="00EE53B7"/>
    <w:rsid w:val="00EE5625"/>
    <w:rsid w:val="00EE5772"/>
    <w:rsid w:val="00EE5971"/>
    <w:rsid w:val="00EE5CB7"/>
    <w:rsid w:val="00EE633F"/>
    <w:rsid w:val="00EE684C"/>
    <w:rsid w:val="00EE68E1"/>
    <w:rsid w:val="00EE6C66"/>
    <w:rsid w:val="00EE6D11"/>
    <w:rsid w:val="00EE71ED"/>
    <w:rsid w:val="00EE79F5"/>
    <w:rsid w:val="00EE7A39"/>
    <w:rsid w:val="00EE7AD5"/>
    <w:rsid w:val="00EE7FB8"/>
    <w:rsid w:val="00EF0005"/>
    <w:rsid w:val="00EF0471"/>
    <w:rsid w:val="00EF060D"/>
    <w:rsid w:val="00EF07CC"/>
    <w:rsid w:val="00EF0C04"/>
    <w:rsid w:val="00EF0C5F"/>
    <w:rsid w:val="00EF0F16"/>
    <w:rsid w:val="00EF1167"/>
    <w:rsid w:val="00EF1359"/>
    <w:rsid w:val="00EF1546"/>
    <w:rsid w:val="00EF166F"/>
    <w:rsid w:val="00EF177A"/>
    <w:rsid w:val="00EF1808"/>
    <w:rsid w:val="00EF18AE"/>
    <w:rsid w:val="00EF1EEE"/>
    <w:rsid w:val="00EF2279"/>
    <w:rsid w:val="00EF2343"/>
    <w:rsid w:val="00EF2538"/>
    <w:rsid w:val="00EF2608"/>
    <w:rsid w:val="00EF2635"/>
    <w:rsid w:val="00EF26E1"/>
    <w:rsid w:val="00EF26E5"/>
    <w:rsid w:val="00EF27E7"/>
    <w:rsid w:val="00EF28CB"/>
    <w:rsid w:val="00EF2919"/>
    <w:rsid w:val="00EF2D9C"/>
    <w:rsid w:val="00EF2ED1"/>
    <w:rsid w:val="00EF2FF6"/>
    <w:rsid w:val="00EF3701"/>
    <w:rsid w:val="00EF3879"/>
    <w:rsid w:val="00EF3D95"/>
    <w:rsid w:val="00EF4388"/>
    <w:rsid w:val="00EF43AA"/>
    <w:rsid w:val="00EF44CC"/>
    <w:rsid w:val="00EF46EA"/>
    <w:rsid w:val="00EF473B"/>
    <w:rsid w:val="00EF47FE"/>
    <w:rsid w:val="00EF4A36"/>
    <w:rsid w:val="00EF4B06"/>
    <w:rsid w:val="00EF5054"/>
    <w:rsid w:val="00EF51DF"/>
    <w:rsid w:val="00EF558A"/>
    <w:rsid w:val="00EF5964"/>
    <w:rsid w:val="00EF59B8"/>
    <w:rsid w:val="00EF5AE2"/>
    <w:rsid w:val="00EF5DAA"/>
    <w:rsid w:val="00EF606F"/>
    <w:rsid w:val="00EF6165"/>
    <w:rsid w:val="00EF617E"/>
    <w:rsid w:val="00EF61AC"/>
    <w:rsid w:val="00EF6757"/>
    <w:rsid w:val="00EF6CB3"/>
    <w:rsid w:val="00EF6D99"/>
    <w:rsid w:val="00EF6DC9"/>
    <w:rsid w:val="00EF7167"/>
    <w:rsid w:val="00EF7288"/>
    <w:rsid w:val="00EF72CD"/>
    <w:rsid w:val="00EF748B"/>
    <w:rsid w:val="00EF74FA"/>
    <w:rsid w:val="00EF7797"/>
    <w:rsid w:val="00EF7BDE"/>
    <w:rsid w:val="00EF7C0F"/>
    <w:rsid w:val="00F0023A"/>
    <w:rsid w:val="00F006CE"/>
    <w:rsid w:val="00F008A4"/>
    <w:rsid w:val="00F009AA"/>
    <w:rsid w:val="00F00A3D"/>
    <w:rsid w:val="00F00BD7"/>
    <w:rsid w:val="00F00E62"/>
    <w:rsid w:val="00F00EF4"/>
    <w:rsid w:val="00F0152F"/>
    <w:rsid w:val="00F0168B"/>
    <w:rsid w:val="00F0169D"/>
    <w:rsid w:val="00F0178B"/>
    <w:rsid w:val="00F0189E"/>
    <w:rsid w:val="00F01C8E"/>
    <w:rsid w:val="00F01DB3"/>
    <w:rsid w:val="00F01DB5"/>
    <w:rsid w:val="00F01F83"/>
    <w:rsid w:val="00F0204C"/>
    <w:rsid w:val="00F020F4"/>
    <w:rsid w:val="00F026BF"/>
    <w:rsid w:val="00F026CC"/>
    <w:rsid w:val="00F02A10"/>
    <w:rsid w:val="00F02AF2"/>
    <w:rsid w:val="00F02D80"/>
    <w:rsid w:val="00F0369D"/>
    <w:rsid w:val="00F03A09"/>
    <w:rsid w:val="00F03CE6"/>
    <w:rsid w:val="00F03D40"/>
    <w:rsid w:val="00F03D9F"/>
    <w:rsid w:val="00F04239"/>
    <w:rsid w:val="00F043B9"/>
    <w:rsid w:val="00F047E8"/>
    <w:rsid w:val="00F05031"/>
    <w:rsid w:val="00F05089"/>
    <w:rsid w:val="00F0521A"/>
    <w:rsid w:val="00F053B7"/>
    <w:rsid w:val="00F0554B"/>
    <w:rsid w:val="00F05D0C"/>
    <w:rsid w:val="00F05E34"/>
    <w:rsid w:val="00F05EAF"/>
    <w:rsid w:val="00F0618F"/>
    <w:rsid w:val="00F064C5"/>
    <w:rsid w:val="00F068A0"/>
    <w:rsid w:val="00F06D72"/>
    <w:rsid w:val="00F06FA5"/>
    <w:rsid w:val="00F071CA"/>
    <w:rsid w:val="00F07571"/>
    <w:rsid w:val="00F0769A"/>
    <w:rsid w:val="00F07937"/>
    <w:rsid w:val="00F07B9A"/>
    <w:rsid w:val="00F07E23"/>
    <w:rsid w:val="00F07E3B"/>
    <w:rsid w:val="00F10482"/>
    <w:rsid w:val="00F104E9"/>
    <w:rsid w:val="00F105AC"/>
    <w:rsid w:val="00F10748"/>
    <w:rsid w:val="00F1076A"/>
    <w:rsid w:val="00F107A0"/>
    <w:rsid w:val="00F108C6"/>
    <w:rsid w:val="00F10C8D"/>
    <w:rsid w:val="00F111D2"/>
    <w:rsid w:val="00F113DA"/>
    <w:rsid w:val="00F11AE0"/>
    <w:rsid w:val="00F11B35"/>
    <w:rsid w:val="00F11B7E"/>
    <w:rsid w:val="00F12060"/>
    <w:rsid w:val="00F1226F"/>
    <w:rsid w:val="00F123DF"/>
    <w:rsid w:val="00F12416"/>
    <w:rsid w:val="00F124BB"/>
    <w:rsid w:val="00F12560"/>
    <w:rsid w:val="00F127E4"/>
    <w:rsid w:val="00F12973"/>
    <w:rsid w:val="00F12AAE"/>
    <w:rsid w:val="00F12E6F"/>
    <w:rsid w:val="00F13B54"/>
    <w:rsid w:val="00F13B78"/>
    <w:rsid w:val="00F13E72"/>
    <w:rsid w:val="00F148E2"/>
    <w:rsid w:val="00F14A23"/>
    <w:rsid w:val="00F14CD7"/>
    <w:rsid w:val="00F14E25"/>
    <w:rsid w:val="00F150E0"/>
    <w:rsid w:val="00F15285"/>
    <w:rsid w:val="00F15394"/>
    <w:rsid w:val="00F15487"/>
    <w:rsid w:val="00F1574F"/>
    <w:rsid w:val="00F157AC"/>
    <w:rsid w:val="00F15836"/>
    <w:rsid w:val="00F15D19"/>
    <w:rsid w:val="00F15D34"/>
    <w:rsid w:val="00F1608B"/>
    <w:rsid w:val="00F1619C"/>
    <w:rsid w:val="00F1627D"/>
    <w:rsid w:val="00F16430"/>
    <w:rsid w:val="00F16433"/>
    <w:rsid w:val="00F165A9"/>
    <w:rsid w:val="00F16621"/>
    <w:rsid w:val="00F167C5"/>
    <w:rsid w:val="00F169A3"/>
    <w:rsid w:val="00F169CB"/>
    <w:rsid w:val="00F16BB8"/>
    <w:rsid w:val="00F16DBA"/>
    <w:rsid w:val="00F16F92"/>
    <w:rsid w:val="00F171DA"/>
    <w:rsid w:val="00F17284"/>
    <w:rsid w:val="00F17319"/>
    <w:rsid w:val="00F17810"/>
    <w:rsid w:val="00F17942"/>
    <w:rsid w:val="00F179AF"/>
    <w:rsid w:val="00F17A57"/>
    <w:rsid w:val="00F17BE7"/>
    <w:rsid w:val="00F17BEB"/>
    <w:rsid w:val="00F17CE5"/>
    <w:rsid w:val="00F17FD1"/>
    <w:rsid w:val="00F20066"/>
    <w:rsid w:val="00F201A4"/>
    <w:rsid w:val="00F2021B"/>
    <w:rsid w:val="00F205F6"/>
    <w:rsid w:val="00F206CA"/>
    <w:rsid w:val="00F20806"/>
    <w:rsid w:val="00F20A42"/>
    <w:rsid w:val="00F20B54"/>
    <w:rsid w:val="00F20E19"/>
    <w:rsid w:val="00F20F00"/>
    <w:rsid w:val="00F21287"/>
    <w:rsid w:val="00F213B6"/>
    <w:rsid w:val="00F2147D"/>
    <w:rsid w:val="00F21865"/>
    <w:rsid w:val="00F218C6"/>
    <w:rsid w:val="00F21AE7"/>
    <w:rsid w:val="00F21D62"/>
    <w:rsid w:val="00F22046"/>
    <w:rsid w:val="00F220CB"/>
    <w:rsid w:val="00F22276"/>
    <w:rsid w:val="00F225F5"/>
    <w:rsid w:val="00F22615"/>
    <w:rsid w:val="00F22723"/>
    <w:rsid w:val="00F229D0"/>
    <w:rsid w:val="00F22BA8"/>
    <w:rsid w:val="00F232A1"/>
    <w:rsid w:val="00F232F1"/>
    <w:rsid w:val="00F23433"/>
    <w:rsid w:val="00F2348D"/>
    <w:rsid w:val="00F235C9"/>
    <w:rsid w:val="00F237E6"/>
    <w:rsid w:val="00F239D5"/>
    <w:rsid w:val="00F23D2E"/>
    <w:rsid w:val="00F240BE"/>
    <w:rsid w:val="00F24290"/>
    <w:rsid w:val="00F243CD"/>
    <w:rsid w:val="00F2444F"/>
    <w:rsid w:val="00F24A68"/>
    <w:rsid w:val="00F24C13"/>
    <w:rsid w:val="00F252DD"/>
    <w:rsid w:val="00F252FE"/>
    <w:rsid w:val="00F25848"/>
    <w:rsid w:val="00F25A4C"/>
    <w:rsid w:val="00F25AA0"/>
    <w:rsid w:val="00F25C23"/>
    <w:rsid w:val="00F25EDA"/>
    <w:rsid w:val="00F260AB"/>
    <w:rsid w:val="00F2637B"/>
    <w:rsid w:val="00F266B4"/>
    <w:rsid w:val="00F266E0"/>
    <w:rsid w:val="00F26B5F"/>
    <w:rsid w:val="00F26F9F"/>
    <w:rsid w:val="00F27043"/>
    <w:rsid w:val="00F270C2"/>
    <w:rsid w:val="00F2711D"/>
    <w:rsid w:val="00F27166"/>
    <w:rsid w:val="00F27A2E"/>
    <w:rsid w:val="00F30367"/>
    <w:rsid w:val="00F303A3"/>
    <w:rsid w:val="00F304DD"/>
    <w:rsid w:val="00F30AED"/>
    <w:rsid w:val="00F30B4C"/>
    <w:rsid w:val="00F30CEB"/>
    <w:rsid w:val="00F310E4"/>
    <w:rsid w:val="00F31257"/>
    <w:rsid w:val="00F316B2"/>
    <w:rsid w:val="00F31B00"/>
    <w:rsid w:val="00F31C77"/>
    <w:rsid w:val="00F31E1C"/>
    <w:rsid w:val="00F320B6"/>
    <w:rsid w:val="00F32317"/>
    <w:rsid w:val="00F32573"/>
    <w:rsid w:val="00F32836"/>
    <w:rsid w:val="00F3292A"/>
    <w:rsid w:val="00F329F4"/>
    <w:rsid w:val="00F32ABF"/>
    <w:rsid w:val="00F3304A"/>
    <w:rsid w:val="00F330B6"/>
    <w:rsid w:val="00F3332A"/>
    <w:rsid w:val="00F33339"/>
    <w:rsid w:val="00F3366C"/>
    <w:rsid w:val="00F336D3"/>
    <w:rsid w:val="00F33700"/>
    <w:rsid w:val="00F33B98"/>
    <w:rsid w:val="00F3430C"/>
    <w:rsid w:val="00F345C6"/>
    <w:rsid w:val="00F34974"/>
    <w:rsid w:val="00F34A82"/>
    <w:rsid w:val="00F34E5D"/>
    <w:rsid w:val="00F3550C"/>
    <w:rsid w:val="00F35925"/>
    <w:rsid w:val="00F35A42"/>
    <w:rsid w:val="00F35AD9"/>
    <w:rsid w:val="00F35DE7"/>
    <w:rsid w:val="00F35EC4"/>
    <w:rsid w:val="00F3618A"/>
    <w:rsid w:val="00F36586"/>
    <w:rsid w:val="00F367B4"/>
    <w:rsid w:val="00F36AF9"/>
    <w:rsid w:val="00F36CDB"/>
    <w:rsid w:val="00F36F98"/>
    <w:rsid w:val="00F370AB"/>
    <w:rsid w:val="00F3711B"/>
    <w:rsid w:val="00F37530"/>
    <w:rsid w:val="00F3760D"/>
    <w:rsid w:val="00F37678"/>
    <w:rsid w:val="00F401AC"/>
    <w:rsid w:val="00F40203"/>
    <w:rsid w:val="00F4023F"/>
    <w:rsid w:val="00F4037C"/>
    <w:rsid w:val="00F40593"/>
    <w:rsid w:val="00F4067A"/>
    <w:rsid w:val="00F406EC"/>
    <w:rsid w:val="00F40A49"/>
    <w:rsid w:val="00F40B71"/>
    <w:rsid w:val="00F40C89"/>
    <w:rsid w:val="00F40C91"/>
    <w:rsid w:val="00F40E02"/>
    <w:rsid w:val="00F40E55"/>
    <w:rsid w:val="00F4125A"/>
    <w:rsid w:val="00F41667"/>
    <w:rsid w:val="00F4213A"/>
    <w:rsid w:val="00F42295"/>
    <w:rsid w:val="00F424D0"/>
    <w:rsid w:val="00F42539"/>
    <w:rsid w:val="00F425D1"/>
    <w:rsid w:val="00F4277B"/>
    <w:rsid w:val="00F42850"/>
    <w:rsid w:val="00F42A5B"/>
    <w:rsid w:val="00F42E8E"/>
    <w:rsid w:val="00F42F1B"/>
    <w:rsid w:val="00F43060"/>
    <w:rsid w:val="00F4323B"/>
    <w:rsid w:val="00F4327C"/>
    <w:rsid w:val="00F435DF"/>
    <w:rsid w:val="00F4392E"/>
    <w:rsid w:val="00F43BDA"/>
    <w:rsid w:val="00F43E00"/>
    <w:rsid w:val="00F43FF7"/>
    <w:rsid w:val="00F4412E"/>
    <w:rsid w:val="00F4432B"/>
    <w:rsid w:val="00F4472E"/>
    <w:rsid w:val="00F447B6"/>
    <w:rsid w:val="00F4491E"/>
    <w:rsid w:val="00F44DBB"/>
    <w:rsid w:val="00F44E30"/>
    <w:rsid w:val="00F44FE8"/>
    <w:rsid w:val="00F45060"/>
    <w:rsid w:val="00F45237"/>
    <w:rsid w:val="00F4550E"/>
    <w:rsid w:val="00F45A25"/>
    <w:rsid w:val="00F45B96"/>
    <w:rsid w:val="00F45FE2"/>
    <w:rsid w:val="00F4602A"/>
    <w:rsid w:val="00F461EF"/>
    <w:rsid w:val="00F46491"/>
    <w:rsid w:val="00F46493"/>
    <w:rsid w:val="00F4674B"/>
    <w:rsid w:val="00F46810"/>
    <w:rsid w:val="00F46AB4"/>
    <w:rsid w:val="00F46C32"/>
    <w:rsid w:val="00F46FD3"/>
    <w:rsid w:val="00F47163"/>
    <w:rsid w:val="00F47168"/>
    <w:rsid w:val="00F4718A"/>
    <w:rsid w:val="00F471C3"/>
    <w:rsid w:val="00F4728B"/>
    <w:rsid w:val="00F47389"/>
    <w:rsid w:val="00F4753B"/>
    <w:rsid w:val="00F476FF"/>
    <w:rsid w:val="00F477C0"/>
    <w:rsid w:val="00F47A28"/>
    <w:rsid w:val="00F47B70"/>
    <w:rsid w:val="00F47F6E"/>
    <w:rsid w:val="00F47F9B"/>
    <w:rsid w:val="00F503F5"/>
    <w:rsid w:val="00F5052C"/>
    <w:rsid w:val="00F50B04"/>
    <w:rsid w:val="00F50CE6"/>
    <w:rsid w:val="00F50EEF"/>
    <w:rsid w:val="00F5118E"/>
    <w:rsid w:val="00F514CB"/>
    <w:rsid w:val="00F517A9"/>
    <w:rsid w:val="00F51B45"/>
    <w:rsid w:val="00F51D64"/>
    <w:rsid w:val="00F51E5C"/>
    <w:rsid w:val="00F5265E"/>
    <w:rsid w:val="00F526BB"/>
    <w:rsid w:val="00F52738"/>
    <w:rsid w:val="00F52B4A"/>
    <w:rsid w:val="00F52D8A"/>
    <w:rsid w:val="00F52E03"/>
    <w:rsid w:val="00F53205"/>
    <w:rsid w:val="00F533F7"/>
    <w:rsid w:val="00F5341E"/>
    <w:rsid w:val="00F5363C"/>
    <w:rsid w:val="00F53A3F"/>
    <w:rsid w:val="00F53C7C"/>
    <w:rsid w:val="00F53F4C"/>
    <w:rsid w:val="00F54095"/>
    <w:rsid w:val="00F54604"/>
    <w:rsid w:val="00F54779"/>
    <w:rsid w:val="00F54817"/>
    <w:rsid w:val="00F54A65"/>
    <w:rsid w:val="00F54A6D"/>
    <w:rsid w:val="00F54AAA"/>
    <w:rsid w:val="00F54CC9"/>
    <w:rsid w:val="00F54DB9"/>
    <w:rsid w:val="00F55035"/>
    <w:rsid w:val="00F551D4"/>
    <w:rsid w:val="00F55527"/>
    <w:rsid w:val="00F555F9"/>
    <w:rsid w:val="00F558B7"/>
    <w:rsid w:val="00F55959"/>
    <w:rsid w:val="00F55C35"/>
    <w:rsid w:val="00F55E23"/>
    <w:rsid w:val="00F560F4"/>
    <w:rsid w:val="00F561D3"/>
    <w:rsid w:val="00F562FF"/>
    <w:rsid w:val="00F567E5"/>
    <w:rsid w:val="00F569BB"/>
    <w:rsid w:val="00F56DB3"/>
    <w:rsid w:val="00F57315"/>
    <w:rsid w:val="00F5733C"/>
    <w:rsid w:val="00F57928"/>
    <w:rsid w:val="00F579C6"/>
    <w:rsid w:val="00F57E67"/>
    <w:rsid w:val="00F6011F"/>
    <w:rsid w:val="00F60163"/>
    <w:rsid w:val="00F603D6"/>
    <w:rsid w:val="00F60475"/>
    <w:rsid w:val="00F609A4"/>
    <w:rsid w:val="00F60A8A"/>
    <w:rsid w:val="00F610B0"/>
    <w:rsid w:val="00F611CD"/>
    <w:rsid w:val="00F6137C"/>
    <w:rsid w:val="00F61497"/>
    <w:rsid w:val="00F61676"/>
    <w:rsid w:val="00F6167C"/>
    <w:rsid w:val="00F61A26"/>
    <w:rsid w:val="00F61A90"/>
    <w:rsid w:val="00F61F46"/>
    <w:rsid w:val="00F61F51"/>
    <w:rsid w:val="00F6203B"/>
    <w:rsid w:val="00F62054"/>
    <w:rsid w:val="00F621DB"/>
    <w:rsid w:val="00F6252F"/>
    <w:rsid w:val="00F62AA7"/>
    <w:rsid w:val="00F62E44"/>
    <w:rsid w:val="00F62EA1"/>
    <w:rsid w:val="00F62F66"/>
    <w:rsid w:val="00F62FBB"/>
    <w:rsid w:val="00F62FE5"/>
    <w:rsid w:val="00F62FF8"/>
    <w:rsid w:val="00F630EA"/>
    <w:rsid w:val="00F63433"/>
    <w:rsid w:val="00F63574"/>
    <w:rsid w:val="00F6373C"/>
    <w:rsid w:val="00F63798"/>
    <w:rsid w:val="00F63981"/>
    <w:rsid w:val="00F6423C"/>
    <w:rsid w:val="00F64262"/>
    <w:rsid w:val="00F643D2"/>
    <w:rsid w:val="00F643FA"/>
    <w:rsid w:val="00F644C6"/>
    <w:rsid w:val="00F64773"/>
    <w:rsid w:val="00F647CF"/>
    <w:rsid w:val="00F65246"/>
    <w:rsid w:val="00F6534A"/>
    <w:rsid w:val="00F6560B"/>
    <w:rsid w:val="00F65B12"/>
    <w:rsid w:val="00F65B7B"/>
    <w:rsid w:val="00F65D6E"/>
    <w:rsid w:val="00F66282"/>
    <w:rsid w:val="00F668C5"/>
    <w:rsid w:val="00F66923"/>
    <w:rsid w:val="00F669EA"/>
    <w:rsid w:val="00F66A13"/>
    <w:rsid w:val="00F66B8F"/>
    <w:rsid w:val="00F66CA8"/>
    <w:rsid w:val="00F66D06"/>
    <w:rsid w:val="00F66D26"/>
    <w:rsid w:val="00F67047"/>
    <w:rsid w:val="00F67311"/>
    <w:rsid w:val="00F6740C"/>
    <w:rsid w:val="00F67506"/>
    <w:rsid w:val="00F67523"/>
    <w:rsid w:val="00F67843"/>
    <w:rsid w:val="00F67BEB"/>
    <w:rsid w:val="00F67C82"/>
    <w:rsid w:val="00F67C9A"/>
    <w:rsid w:val="00F67D1E"/>
    <w:rsid w:val="00F67FB6"/>
    <w:rsid w:val="00F704E2"/>
    <w:rsid w:val="00F70558"/>
    <w:rsid w:val="00F708BE"/>
    <w:rsid w:val="00F70A33"/>
    <w:rsid w:val="00F70C2B"/>
    <w:rsid w:val="00F70CEF"/>
    <w:rsid w:val="00F70D66"/>
    <w:rsid w:val="00F70FEF"/>
    <w:rsid w:val="00F710C4"/>
    <w:rsid w:val="00F71313"/>
    <w:rsid w:val="00F7163D"/>
    <w:rsid w:val="00F71A2E"/>
    <w:rsid w:val="00F71F70"/>
    <w:rsid w:val="00F72105"/>
    <w:rsid w:val="00F723B7"/>
    <w:rsid w:val="00F72503"/>
    <w:rsid w:val="00F7264D"/>
    <w:rsid w:val="00F7296D"/>
    <w:rsid w:val="00F72EF4"/>
    <w:rsid w:val="00F72F9A"/>
    <w:rsid w:val="00F73074"/>
    <w:rsid w:val="00F73197"/>
    <w:rsid w:val="00F731FB"/>
    <w:rsid w:val="00F7344D"/>
    <w:rsid w:val="00F734A0"/>
    <w:rsid w:val="00F7356E"/>
    <w:rsid w:val="00F7358F"/>
    <w:rsid w:val="00F735F7"/>
    <w:rsid w:val="00F736BF"/>
    <w:rsid w:val="00F736C7"/>
    <w:rsid w:val="00F736F1"/>
    <w:rsid w:val="00F73A67"/>
    <w:rsid w:val="00F73A8D"/>
    <w:rsid w:val="00F73B45"/>
    <w:rsid w:val="00F73C59"/>
    <w:rsid w:val="00F73CA0"/>
    <w:rsid w:val="00F73CD1"/>
    <w:rsid w:val="00F73E67"/>
    <w:rsid w:val="00F73EA2"/>
    <w:rsid w:val="00F740C4"/>
    <w:rsid w:val="00F740E9"/>
    <w:rsid w:val="00F74593"/>
    <w:rsid w:val="00F74C2D"/>
    <w:rsid w:val="00F74C67"/>
    <w:rsid w:val="00F74FA4"/>
    <w:rsid w:val="00F7510F"/>
    <w:rsid w:val="00F7521A"/>
    <w:rsid w:val="00F752B0"/>
    <w:rsid w:val="00F75365"/>
    <w:rsid w:val="00F7572D"/>
    <w:rsid w:val="00F7578F"/>
    <w:rsid w:val="00F757FC"/>
    <w:rsid w:val="00F75AC0"/>
    <w:rsid w:val="00F75D8C"/>
    <w:rsid w:val="00F75DC6"/>
    <w:rsid w:val="00F75E82"/>
    <w:rsid w:val="00F760D0"/>
    <w:rsid w:val="00F760D2"/>
    <w:rsid w:val="00F76138"/>
    <w:rsid w:val="00F7629A"/>
    <w:rsid w:val="00F76526"/>
    <w:rsid w:val="00F76701"/>
    <w:rsid w:val="00F76CE0"/>
    <w:rsid w:val="00F76DAF"/>
    <w:rsid w:val="00F76E42"/>
    <w:rsid w:val="00F77407"/>
    <w:rsid w:val="00F77791"/>
    <w:rsid w:val="00F77E58"/>
    <w:rsid w:val="00F77E72"/>
    <w:rsid w:val="00F80472"/>
    <w:rsid w:val="00F80873"/>
    <w:rsid w:val="00F80D0F"/>
    <w:rsid w:val="00F80D40"/>
    <w:rsid w:val="00F8118A"/>
    <w:rsid w:val="00F8133B"/>
    <w:rsid w:val="00F81453"/>
    <w:rsid w:val="00F815B9"/>
    <w:rsid w:val="00F81741"/>
    <w:rsid w:val="00F81EB4"/>
    <w:rsid w:val="00F8228C"/>
    <w:rsid w:val="00F82828"/>
    <w:rsid w:val="00F829EB"/>
    <w:rsid w:val="00F82A9F"/>
    <w:rsid w:val="00F82C95"/>
    <w:rsid w:val="00F82F55"/>
    <w:rsid w:val="00F83160"/>
    <w:rsid w:val="00F83215"/>
    <w:rsid w:val="00F8339A"/>
    <w:rsid w:val="00F8387A"/>
    <w:rsid w:val="00F83991"/>
    <w:rsid w:val="00F83A60"/>
    <w:rsid w:val="00F83BFE"/>
    <w:rsid w:val="00F84005"/>
    <w:rsid w:val="00F840F1"/>
    <w:rsid w:val="00F84486"/>
    <w:rsid w:val="00F844F7"/>
    <w:rsid w:val="00F84656"/>
    <w:rsid w:val="00F8473A"/>
    <w:rsid w:val="00F84A32"/>
    <w:rsid w:val="00F84AAC"/>
    <w:rsid w:val="00F84B82"/>
    <w:rsid w:val="00F84D24"/>
    <w:rsid w:val="00F850DA"/>
    <w:rsid w:val="00F85337"/>
    <w:rsid w:val="00F8536E"/>
    <w:rsid w:val="00F854B9"/>
    <w:rsid w:val="00F855B4"/>
    <w:rsid w:val="00F8579C"/>
    <w:rsid w:val="00F857CA"/>
    <w:rsid w:val="00F85CD5"/>
    <w:rsid w:val="00F85F63"/>
    <w:rsid w:val="00F85F90"/>
    <w:rsid w:val="00F86842"/>
    <w:rsid w:val="00F86DE5"/>
    <w:rsid w:val="00F86ED2"/>
    <w:rsid w:val="00F86FF6"/>
    <w:rsid w:val="00F87181"/>
    <w:rsid w:val="00F8727D"/>
    <w:rsid w:val="00F8767F"/>
    <w:rsid w:val="00F87AD0"/>
    <w:rsid w:val="00F87BBA"/>
    <w:rsid w:val="00F87CFF"/>
    <w:rsid w:val="00F900E2"/>
    <w:rsid w:val="00F902AD"/>
    <w:rsid w:val="00F902FB"/>
    <w:rsid w:val="00F9087B"/>
    <w:rsid w:val="00F9087E"/>
    <w:rsid w:val="00F90ACE"/>
    <w:rsid w:val="00F90B80"/>
    <w:rsid w:val="00F90BD9"/>
    <w:rsid w:val="00F90C92"/>
    <w:rsid w:val="00F90E79"/>
    <w:rsid w:val="00F9115D"/>
    <w:rsid w:val="00F91176"/>
    <w:rsid w:val="00F91A06"/>
    <w:rsid w:val="00F91B8B"/>
    <w:rsid w:val="00F9209A"/>
    <w:rsid w:val="00F922E8"/>
    <w:rsid w:val="00F924F5"/>
    <w:rsid w:val="00F927B5"/>
    <w:rsid w:val="00F927EF"/>
    <w:rsid w:val="00F93061"/>
    <w:rsid w:val="00F931FA"/>
    <w:rsid w:val="00F93341"/>
    <w:rsid w:val="00F9343B"/>
    <w:rsid w:val="00F93543"/>
    <w:rsid w:val="00F93610"/>
    <w:rsid w:val="00F93D2B"/>
    <w:rsid w:val="00F93D71"/>
    <w:rsid w:val="00F941FF"/>
    <w:rsid w:val="00F942C7"/>
    <w:rsid w:val="00F947C9"/>
    <w:rsid w:val="00F94A79"/>
    <w:rsid w:val="00F94C2D"/>
    <w:rsid w:val="00F94C3B"/>
    <w:rsid w:val="00F94D4C"/>
    <w:rsid w:val="00F94FB0"/>
    <w:rsid w:val="00F9526F"/>
    <w:rsid w:val="00F954C1"/>
    <w:rsid w:val="00F958DB"/>
    <w:rsid w:val="00F95B72"/>
    <w:rsid w:val="00F95FE4"/>
    <w:rsid w:val="00F96072"/>
    <w:rsid w:val="00F9613C"/>
    <w:rsid w:val="00F9614E"/>
    <w:rsid w:val="00F962CE"/>
    <w:rsid w:val="00F96390"/>
    <w:rsid w:val="00F96446"/>
    <w:rsid w:val="00F9684E"/>
    <w:rsid w:val="00F96C37"/>
    <w:rsid w:val="00F96C98"/>
    <w:rsid w:val="00F96E3E"/>
    <w:rsid w:val="00F96E43"/>
    <w:rsid w:val="00F97194"/>
    <w:rsid w:val="00F9729A"/>
    <w:rsid w:val="00F974AB"/>
    <w:rsid w:val="00F9758F"/>
    <w:rsid w:val="00F97662"/>
    <w:rsid w:val="00F9791C"/>
    <w:rsid w:val="00F979B2"/>
    <w:rsid w:val="00F97DAF"/>
    <w:rsid w:val="00F97ECF"/>
    <w:rsid w:val="00F97FAF"/>
    <w:rsid w:val="00FA0136"/>
    <w:rsid w:val="00FA02A0"/>
    <w:rsid w:val="00FA0568"/>
    <w:rsid w:val="00FA095A"/>
    <w:rsid w:val="00FA0B1C"/>
    <w:rsid w:val="00FA0B64"/>
    <w:rsid w:val="00FA0B87"/>
    <w:rsid w:val="00FA0D00"/>
    <w:rsid w:val="00FA0F6D"/>
    <w:rsid w:val="00FA0FA3"/>
    <w:rsid w:val="00FA10C9"/>
    <w:rsid w:val="00FA14EF"/>
    <w:rsid w:val="00FA15AE"/>
    <w:rsid w:val="00FA160C"/>
    <w:rsid w:val="00FA1BBE"/>
    <w:rsid w:val="00FA1C00"/>
    <w:rsid w:val="00FA1C25"/>
    <w:rsid w:val="00FA20C5"/>
    <w:rsid w:val="00FA20F3"/>
    <w:rsid w:val="00FA2157"/>
    <w:rsid w:val="00FA2692"/>
    <w:rsid w:val="00FA2BDF"/>
    <w:rsid w:val="00FA2BE9"/>
    <w:rsid w:val="00FA3036"/>
    <w:rsid w:val="00FA3143"/>
    <w:rsid w:val="00FA33A0"/>
    <w:rsid w:val="00FA36E3"/>
    <w:rsid w:val="00FA39CB"/>
    <w:rsid w:val="00FA3C9D"/>
    <w:rsid w:val="00FA3D65"/>
    <w:rsid w:val="00FA3EC7"/>
    <w:rsid w:val="00FA3FEE"/>
    <w:rsid w:val="00FA42F6"/>
    <w:rsid w:val="00FA4423"/>
    <w:rsid w:val="00FA4E12"/>
    <w:rsid w:val="00FA4FAA"/>
    <w:rsid w:val="00FA4FFE"/>
    <w:rsid w:val="00FA5275"/>
    <w:rsid w:val="00FA53DC"/>
    <w:rsid w:val="00FA5947"/>
    <w:rsid w:val="00FA5BAF"/>
    <w:rsid w:val="00FA5EFC"/>
    <w:rsid w:val="00FA6489"/>
    <w:rsid w:val="00FA6609"/>
    <w:rsid w:val="00FA68CB"/>
    <w:rsid w:val="00FA68E4"/>
    <w:rsid w:val="00FA695E"/>
    <w:rsid w:val="00FA6D7E"/>
    <w:rsid w:val="00FA7562"/>
    <w:rsid w:val="00FA7A7E"/>
    <w:rsid w:val="00FA7D35"/>
    <w:rsid w:val="00FB039C"/>
    <w:rsid w:val="00FB041B"/>
    <w:rsid w:val="00FB058C"/>
    <w:rsid w:val="00FB05A6"/>
    <w:rsid w:val="00FB0B5F"/>
    <w:rsid w:val="00FB0E50"/>
    <w:rsid w:val="00FB0F25"/>
    <w:rsid w:val="00FB1044"/>
    <w:rsid w:val="00FB1205"/>
    <w:rsid w:val="00FB1347"/>
    <w:rsid w:val="00FB1420"/>
    <w:rsid w:val="00FB16EB"/>
    <w:rsid w:val="00FB178F"/>
    <w:rsid w:val="00FB1A05"/>
    <w:rsid w:val="00FB1AF7"/>
    <w:rsid w:val="00FB1BE7"/>
    <w:rsid w:val="00FB1CAC"/>
    <w:rsid w:val="00FB20C7"/>
    <w:rsid w:val="00FB21B7"/>
    <w:rsid w:val="00FB2338"/>
    <w:rsid w:val="00FB23E0"/>
    <w:rsid w:val="00FB24E2"/>
    <w:rsid w:val="00FB26FF"/>
    <w:rsid w:val="00FB28DD"/>
    <w:rsid w:val="00FB2F37"/>
    <w:rsid w:val="00FB31EF"/>
    <w:rsid w:val="00FB337A"/>
    <w:rsid w:val="00FB3578"/>
    <w:rsid w:val="00FB367F"/>
    <w:rsid w:val="00FB402B"/>
    <w:rsid w:val="00FB43A7"/>
    <w:rsid w:val="00FB44E3"/>
    <w:rsid w:val="00FB44EC"/>
    <w:rsid w:val="00FB4696"/>
    <w:rsid w:val="00FB4B4C"/>
    <w:rsid w:val="00FB4B50"/>
    <w:rsid w:val="00FB4F5D"/>
    <w:rsid w:val="00FB4FAF"/>
    <w:rsid w:val="00FB523D"/>
    <w:rsid w:val="00FB529F"/>
    <w:rsid w:val="00FB5434"/>
    <w:rsid w:val="00FB5B52"/>
    <w:rsid w:val="00FB5D7E"/>
    <w:rsid w:val="00FB5F1F"/>
    <w:rsid w:val="00FB6228"/>
    <w:rsid w:val="00FB6747"/>
    <w:rsid w:val="00FB6F61"/>
    <w:rsid w:val="00FB7071"/>
    <w:rsid w:val="00FB73E2"/>
    <w:rsid w:val="00FB73EE"/>
    <w:rsid w:val="00FB785E"/>
    <w:rsid w:val="00FB7E0B"/>
    <w:rsid w:val="00FC0043"/>
    <w:rsid w:val="00FC0BCC"/>
    <w:rsid w:val="00FC0DA4"/>
    <w:rsid w:val="00FC0E4A"/>
    <w:rsid w:val="00FC1077"/>
    <w:rsid w:val="00FC1147"/>
    <w:rsid w:val="00FC1836"/>
    <w:rsid w:val="00FC18B6"/>
    <w:rsid w:val="00FC1965"/>
    <w:rsid w:val="00FC1AE2"/>
    <w:rsid w:val="00FC1EC6"/>
    <w:rsid w:val="00FC2225"/>
    <w:rsid w:val="00FC2555"/>
    <w:rsid w:val="00FC2606"/>
    <w:rsid w:val="00FC2692"/>
    <w:rsid w:val="00FC29DC"/>
    <w:rsid w:val="00FC2D75"/>
    <w:rsid w:val="00FC2DF6"/>
    <w:rsid w:val="00FC2F47"/>
    <w:rsid w:val="00FC2FCA"/>
    <w:rsid w:val="00FC315B"/>
    <w:rsid w:val="00FC31E9"/>
    <w:rsid w:val="00FC3217"/>
    <w:rsid w:val="00FC3996"/>
    <w:rsid w:val="00FC3B22"/>
    <w:rsid w:val="00FC3C39"/>
    <w:rsid w:val="00FC3C7C"/>
    <w:rsid w:val="00FC3DCA"/>
    <w:rsid w:val="00FC3EFE"/>
    <w:rsid w:val="00FC4257"/>
    <w:rsid w:val="00FC43B5"/>
    <w:rsid w:val="00FC44D8"/>
    <w:rsid w:val="00FC461E"/>
    <w:rsid w:val="00FC48BC"/>
    <w:rsid w:val="00FC4940"/>
    <w:rsid w:val="00FC4F53"/>
    <w:rsid w:val="00FC4F7B"/>
    <w:rsid w:val="00FC51A1"/>
    <w:rsid w:val="00FC544B"/>
    <w:rsid w:val="00FC5752"/>
    <w:rsid w:val="00FC5B01"/>
    <w:rsid w:val="00FC5F17"/>
    <w:rsid w:val="00FC610C"/>
    <w:rsid w:val="00FC627F"/>
    <w:rsid w:val="00FC6283"/>
    <w:rsid w:val="00FC63C6"/>
    <w:rsid w:val="00FC64C2"/>
    <w:rsid w:val="00FC65C0"/>
    <w:rsid w:val="00FC6714"/>
    <w:rsid w:val="00FC689C"/>
    <w:rsid w:val="00FC6D64"/>
    <w:rsid w:val="00FC6E94"/>
    <w:rsid w:val="00FC6EA2"/>
    <w:rsid w:val="00FC709B"/>
    <w:rsid w:val="00FC72DA"/>
    <w:rsid w:val="00FC750D"/>
    <w:rsid w:val="00FC76E7"/>
    <w:rsid w:val="00FC774B"/>
    <w:rsid w:val="00FC79DF"/>
    <w:rsid w:val="00FC7B4F"/>
    <w:rsid w:val="00FC7DE9"/>
    <w:rsid w:val="00FD00CD"/>
    <w:rsid w:val="00FD05B1"/>
    <w:rsid w:val="00FD07A8"/>
    <w:rsid w:val="00FD0874"/>
    <w:rsid w:val="00FD098E"/>
    <w:rsid w:val="00FD0E2F"/>
    <w:rsid w:val="00FD107F"/>
    <w:rsid w:val="00FD1247"/>
    <w:rsid w:val="00FD1399"/>
    <w:rsid w:val="00FD1625"/>
    <w:rsid w:val="00FD181A"/>
    <w:rsid w:val="00FD1A20"/>
    <w:rsid w:val="00FD1D64"/>
    <w:rsid w:val="00FD1DA6"/>
    <w:rsid w:val="00FD2294"/>
    <w:rsid w:val="00FD231E"/>
    <w:rsid w:val="00FD2471"/>
    <w:rsid w:val="00FD28F8"/>
    <w:rsid w:val="00FD2A39"/>
    <w:rsid w:val="00FD2F09"/>
    <w:rsid w:val="00FD32A1"/>
    <w:rsid w:val="00FD33F1"/>
    <w:rsid w:val="00FD3487"/>
    <w:rsid w:val="00FD34DF"/>
    <w:rsid w:val="00FD3A83"/>
    <w:rsid w:val="00FD3D76"/>
    <w:rsid w:val="00FD3FD6"/>
    <w:rsid w:val="00FD4189"/>
    <w:rsid w:val="00FD434A"/>
    <w:rsid w:val="00FD44FF"/>
    <w:rsid w:val="00FD47B4"/>
    <w:rsid w:val="00FD47BB"/>
    <w:rsid w:val="00FD4A7F"/>
    <w:rsid w:val="00FD4CE5"/>
    <w:rsid w:val="00FD4F2A"/>
    <w:rsid w:val="00FD5050"/>
    <w:rsid w:val="00FD5299"/>
    <w:rsid w:val="00FD52E7"/>
    <w:rsid w:val="00FD584E"/>
    <w:rsid w:val="00FD59B1"/>
    <w:rsid w:val="00FD5BB3"/>
    <w:rsid w:val="00FD5C9B"/>
    <w:rsid w:val="00FD6042"/>
    <w:rsid w:val="00FD63AE"/>
    <w:rsid w:val="00FD64CE"/>
    <w:rsid w:val="00FD650B"/>
    <w:rsid w:val="00FD6A59"/>
    <w:rsid w:val="00FD6ACE"/>
    <w:rsid w:val="00FD6E77"/>
    <w:rsid w:val="00FD6F97"/>
    <w:rsid w:val="00FD70DD"/>
    <w:rsid w:val="00FD71DB"/>
    <w:rsid w:val="00FD72B3"/>
    <w:rsid w:val="00FD73E1"/>
    <w:rsid w:val="00FD764D"/>
    <w:rsid w:val="00FD7814"/>
    <w:rsid w:val="00FD7F1A"/>
    <w:rsid w:val="00FE00CF"/>
    <w:rsid w:val="00FE0315"/>
    <w:rsid w:val="00FE038E"/>
    <w:rsid w:val="00FE0651"/>
    <w:rsid w:val="00FE07FE"/>
    <w:rsid w:val="00FE09CC"/>
    <w:rsid w:val="00FE0BB1"/>
    <w:rsid w:val="00FE0CBB"/>
    <w:rsid w:val="00FE100F"/>
    <w:rsid w:val="00FE1055"/>
    <w:rsid w:val="00FE1177"/>
    <w:rsid w:val="00FE18DD"/>
    <w:rsid w:val="00FE1904"/>
    <w:rsid w:val="00FE19A4"/>
    <w:rsid w:val="00FE1B7F"/>
    <w:rsid w:val="00FE1F02"/>
    <w:rsid w:val="00FE20F9"/>
    <w:rsid w:val="00FE211E"/>
    <w:rsid w:val="00FE22B3"/>
    <w:rsid w:val="00FE2312"/>
    <w:rsid w:val="00FE242E"/>
    <w:rsid w:val="00FE2EC4"/>
    <w:rsid w:val="00FE306C"/>
    <w:rsid w:val="00FE312F"/>
    <w:rsid w:val="00FE3379"/>
    <w:rsid w:val="00FE3595"/>
    <w:rsid w:val="00FE36DA"/>
    <w:rsid w:val="00FE3762"/>
    <w:rsid w:val="00FE37D5"/>
    <w:rsid w:val="00FE3D0D"/>
    <w:rsid w:val="00FE4225"/>
    <w:rsid w:val="00FE477E"/>
    <w:rsid w:val="00FE4867"/>
    <w:rsid w:val="00FE486B"/>
    <w:rsid w:val="00FE4FA6"/>
    <w:rsid w:val="00FE5143"/>
    <w:rsid w:val="00FE5621"/>
    <w:rsid w:val="00FE56BB"/>
    <w:rsid w:val="00FE56DE"/>
    <w:rsid w:val="00FE584F"/>
    <w:rsid w:val="00FE5D45"/>
    <w:rsid w:val="00FE5DEB"/>
    <w:rsid w:val="00FE5E7D"/>
    <w:rsid w:val="00FE5F65"/>
    <w:rsid w:val="00FE634B"/>
    <w:rsid w:val="00FE63D1"/>
    <w:rsid w:val="00FE65F3"/>
    <w:rsid w:val="00FE69D1"/>
    <w:rsid w:val="00FE6F77"/>
    <w:rsid w:val="00FE738E"/>
    <w:rsid w:val="00FE743E"/>
    <w:rsid w:val="00FE76CA"/>
    <w:rsid w:val="00FE787D"/>
    <w:rsid w:val="00FE7C32"/>
    <w:rsid w:val="00FE7FF7"/>
    <w:rsid w:val="00FF02CA"/>
    <w:rsid w:val="00FF0364"/>
    <w:rsid w:val="00FF04F5"/>
    <w:rsid w:val="00FF0E51"/>
    <w:rsid w:val="00FF1186"/>
    <w:rsid w:val="00FF11C2"/>
    <w:rsid w:val="00FF1384"/>
    <w:rsid w:val="00FF1B42"/>
    <w:rsid w:val="00FF1DED"/>
    <w:rsid w:val="00FF1F33"/>
    <w:rsid w:val="00FF25AF"/>
    <w:rsid w:val="00FF2779"/>
    <w:rsid w:val="00FF27A9"/>
    <w:rsid w:val="00FF298D"/>
    <w:rsid w:val="00FF2A38"/>
    <w:rsid w:val="00FF2AD9"/>
    <w:rsid w:val="00FF2D98"/>
    <w:rsid w:val="00FF30B9"/>
    <w:rsid w:val="00FF3592"/>
    <w:rsid w:val="00FF37EA"/>
    <w:rsid w:val="00FF3AD2"/>
    <w:rsid w:val="00FF3D0E"/>
    <w:rsid w:val="00FF3E96"/>
    <w:rsid w:val="00FF4045"/>
    <w:rsid w:val="00FF40D8"/>
    <w:rsid w:val="00FF42FF"/>
    <w:rsid w:val="00FF45C2"/>
    <w:rsid w:val="00FF4A92"/>
    <w:rsid w:val="00FF51A3"/>
    <w:rsid w:val="00FF52E7"/>
    <w:rsid w:val="00FF54E8"/>
    <w:rsid w:val="00FF55F1"/>
    <w:rsid w:val="00FF575C"/>
    <w:rsid w:val="00FF5D76"/>
    <w:rsid w:val="00FF6265"/>
    <w:rsid w:val="00FF69EC"/>
    <w:rsid w:val="00FF6AA1"/>
    <w:rsid w:val="00FF6CC3"/>
    <w:rsid w:val="00FF70BB"/>
    <w:rsid w:val="00FF71BF"/>
    <w:rsid w:val="00FF726C"/>
    <w:rsid w:val="00FF72D9"/>
    <w:rsid w:val="00FF75FC"/>
    <w:rsid w:val="00FF7636"/>
    <w:rsid w:val="00FF776D"/>
    <w:rsid w:val="00FF79FF"/>
    <w:rsid w:val="00FF7F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,"/>
  <w:listSeparator w:val=";"/>
  <w14:docId w14:val="2B0124F3"/>
  <w15:chartTrackingRefBased/>
  <w15:docId w15:val="{D2434BD9-AD36-4AF2-83B5-FEC76D0CE4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638F"/>
    <w:pPr>
      <w:spacing w:after="0" w:line="240" w:lineRule="auto"/>
      <w:ind w:firstLine="340"/>
      <w:jc w:val="both"/>
    </w:pPr>
    <w:rPr>
      <w:rFonts w:ascii="LM Roman 12" w:hAnsi="LM Roman 12"/>
    </w:rPr>
  </w:style>
  <w:style w:type="paragraph" w:styleId="Ttulo1">
    <w:name w:val="heading 1"/>
    <w:basedOn w:val="Normal"/>
    <w:next w:val="Normal"/>
    <w:link w:val="Ttulo1Car"/>
    <w:uiPriority w:val="9"/>
    <w:qFormat/>
    <w:rsid w:val="009128A4"/>
    <w:pPr>
      <w:keepNext/>
      <w:keepLines/>
      <w:numPr>
        <w:numId w:val="11"/>
      </w:numPr>
      <w:spacing w:before="1440" w:after="1080"/>
      <w:jc w:val="right"/>
      <w:outlineLvl w:val="0"/>
    </w:pPr>
    <w:rPr>
      <w:rFonts w:eastAsiaTheme="majorEastAsia" w:cstheme="majorBidi"/>
      <w:bCs/>
      <w:smallCaps/>
      <w:color w:val="000000" w:themeColor="text1"/>
      <w:sz w:val="44"/>
      <w:szCs w:val="36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2C43B8"/>
    <w:pPr>
      <w:keepNext/>
      <w:keepLines/>
      <w:numPr>
        <w:ilvl w:val="1"/>
        <w:numId w:val="11"/>
      </w:numPr>
      <w:spacing w:before="360" w:after="120"/>
      <w:ind w:left="578" w:hanging="578"/>
      <w:outlineLvl w:val="1"/>
    </w:pPr>
    <w:rPr>
      <w:rFonts w:eastAsiaTheme="majorEastAsia" w:cstheme="majorBidi"/>
      <w:b/>
      <w:bCs/>
      <w:smallCaps/>
      <w:color w:val="000000" w:themeColor="text1"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2193D"/>
    <w:pPr>
      <w:keepNext/>
      <w:keepLines/>
      <w:numPr>
        <w:ilvl w:val="2"/>
        <w:numId w:val="11"/>
      </w:numPr>
      <w:spacing w:before="200" w:line="360" w:lineRule="auto"/>
      <w:ind w:left="720"/>
      <w:outlineLvl w:val="2"/>
    </w:pPr>
    <w:rPr>
      <w:rFonts w:eastAsiaTheme="majorEastAsia" w:cstheme="majorBidi"/>
      <w:b/>
      <w:bCs/>
      <w:color w:val="000000" w:themeColor="text1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3C7C1B"/>
    <w:pPr>
      <w:keepNext/>
      <w:keepLines/>
      <w:numPr>
        <w:ilvl w:val="3"/>
        <w:numId w:val="1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3C7C1B"/>
    <w:pPr>
      <w:keepNext/>
      <w:keepLines/>
      <w:numPr>
        <w:ilvl w:val="4"/>
        <w:numId w:val="11"/>
      </w:numPr>
      <w:spacing w:before="200"/>
      <w:outlineLvl w:val="4"/>
    </w:pPr>
    <w:rPr>
      <w:rFonts w:asciiTheme="majorHAnsi" w:eastAsiaTheme="majorEastAsia" w:hAnsiTheme="majorHAnsi" w:cstheme="majorBidi"/>
      <w:color w:val="323E4F" w:themeColor="text2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3C7C1B"/>
    <w:pPr>
      <w:keepNext/>
      <w:keepLines/>
      <w:numPr>
        <w:ilvl w:val="5"/>
        <w:numId w:val="1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3C7C1B"/>
    <w:pPr>
      <w:keepNext/>
      <w:keepLines/>
      <w:numPr>
        <w:ilvl w:val="6"/>
        <w:numId w:val="1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3C7C1B"/>
    <w:pPr>
      <w:keepNext/>
      <w:keepLines/>
      <w:numPr>
        <w:ilvl w:val="7"/>
        <w:numId w:val="1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3C7C1B"/>
    <w:pPr>
      <w:keepNext/>
      <w:keepLines/>
      <w:numPr>
        <w:ilvl w:val="8"/>
        <w:numId w:val="1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3C7C1B"/>
    <w:pPr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3C7C1B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tulo1Car">
    <w:name w:val="Título 1 Car"/>
    <w:basedOn w:val="Fuentedeprrafopredeter"/>
    <w:link w:val="Ttulo1"/>
    <w:uiPriority w:val="9"/>
    <w:rsid w:val="00C40D3B"/>
    <w:rPr>
      <w:rFonts w:ascii="LM Roman 12" w:eastAsiaTheme="majorEastAsia" w:hAnsi="LM Roman 12" w:cstheme="majorBidi"/>
      <w:bCs/>
      <w:smallCaps/>
      <w:color w:val="000000" w:themeColor="text1"/>
      <w:sz w:val="44"/>
      <w:szCs w:val="36"/>
    </w:rPr>
  </w:style>
  <w:style w:type="character" w:customStyle="1" w:styleId="Ttulo2Car">
    <w:name w:val="Título 2 Car"/>
    <w:basedOn w:val="Fuentedeprrafopredeter"/>
    <w:link w:val="Ttulo2"/>
    <w:uiPriority w:val="9"/>
    <w:rsid w:val="002C43B8"/>
    <w:rPr>
      <w:rFonts w:ascii="LM Roman 12" w:eastAsiaTheme="majorEastAsia" w:hAnsi="LM Roman 12" w:cstheme="majorBidi"/>
      <w:b/>
      <w:bCs/>
      <w:smallCaps/>
      <w:color w:val="000000" w:themeColor="text1"/>
      <w:sz w:val="28"/>
      <w:szCs w:val="28"/>
    </w:rPr>
  </w:style>
  <w:style w:type="character" w:customStyle="1" w:styleId="Ttulo3Car">
    <w:name w:val="Título 3 Car"/>
    <w:basedOn w:val="Fuentedeprrafopredeter"/>
    <w:link w:val="Ttulo3"/>
    <w:uiPriority w:val="9"/>
    <w:rsid w:val="0012193D"/>
    <w:rPr>
      <w:rFonts w:ascii="LM Roman 12" w:eastAsiaTheme="majorEastAsia" w:hAnsi="LM Roman 12" w:cstheme="majorBidi"/>
      <w:b/>
      <w:bCs/>
      <w:color w:val="000000" w:themeColor="text1"/>
    </w:rPr>
  </w:style>
  <w:style w:type="character" w:customStyle="1" w:styleId="Ttulo4Car">
    <w:name w:val="Título 4 Car"/>
    <w:basedOn w:val="Fuentedeprrafopredeter"/>
    <w:link w:val="Ttulo4"/>
    <w:uiPriority w:val="9"/>
    <w:rsid w:val="003C7C1B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3C7C1B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3C7C1B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3C7C1B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3C7C1B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3C7C1B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Descripcin">
    <w:name w:val="caption"/>
    <w:basedOn w:val="Normal"/>
    <w:next w:val="Normal"/>
    <w:uiPriority w:val="35"/>
    <w:unhideWhenUsed/>
    <w:qFormat/>
    <w:rsid w:val="00CF00D3"/>
    <w:pPr>
      <w:spacing w:after="200"/>
      <w:ind w:firstLine="0"/>
    </w:pPr>
    <w:rPr>
      <w:b/>
      <w:iCs/>
      <w:sz w:val="18"/>
      <w:szCs w:val="18"/>
    </w:rPr>
  </w:style>
  <w:style w:type="paragraph" w:styleId="Subttulo">
    <w:name w:val="Subtitle"/>
    <w:basedOn w:val="Normal"/>
    <w:next w:val="Normal"/>
    <w:link w:val="SubttuloCar"/>
    <w:uiPriority w:val="11"/>
    <w:qFormat/>
    <w:rsid w:val="003C7C1B"/>
    <w:pPr>
      <w:numPr>
        <w:ilvl w:val="1"/>
      </w:numPr>
      <w:ind w:firstLine="340"/>
    </w:pPr>
    <w:rPr>
      <w:color w:val="5A5A5A" w:themeColor="text1" w:themeTint="A5"/>
      <w:spacing w:val="10"/>
    </w:rPr>
  </w:style>
  <w:style w:type="character" w:customStyle="1" w:styleId="SubttuloCar">
    <w:name w:val="Subtítulo Car"/>
    <w:basedOn w:val="Fuentedeprrafopredeter"/>
    <w:link w:val="Subttulo"/>
    <w:uiPriority w:val="11"/>
    <w:rsid w:val="003C7C1B"/>
    <w:rPr>
      <w:color w:val="5A5A5A" w:themeColor="text1" w:themeTint="A5"/>
      <w:spacing w:val="10"/>
    </w:rPr>
  </w:style>
  <w:style w:type="character" w:styleId="Textoennegrita">
    <w:name w:val="Strong"/>
    <w:basedOn w:val="Fuentedeprrafopredeter"/>
    <w:uiPriority w:val="22"/>
    <w:qFormat/>
    <w:rsid w:val="003C7C1B"/>
    <w:rPr>
      <w:b/>
      <w:bCs/>
      <w:color w:val="000000" w:themeColor="text1"/>
    </w:rPr>
  </w:style>
  <w:style w:type="character" w:styleId="nfasis">
    <w:name w:val="Emphasis"/>
    <w:basedOn w:val="Fuentedeprrafopredeter"/>
    <w:uiPriority w:val="20"/>
    <w:qFormat/>
    <w:rsid w:val="003C7C1B"/>
    <w:rPr>
      <w:i/>
      <w:iCs/>
      <w:color w:val="auto"/>
    </w:rPr>
  </w:style>
  <w:style w:type="paragraph" w:styleId="Sinespaciado">
    <w:name w:val="No Spacing"/>
    <w:link w:val="SinespaciadoCar"/>
    <w:uiPriority w:val="1"/>
    <w:qFormat/>
    <w:rsid w:val="003C7C1B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3C7C1B"/>
    <w:pPr>
      <w:spacing w:before="160"/>
      <w:ind w:left="720" w:right="720"/>
    </w:pPr>
    <w:rPr>
      <w:i/>
      <w:iCs/>
      <w:color w:val="000000" w:themeColor="text1"/>
    </w:rPr>
  </w:style>
  <w:style w:type="character" w:customStyle="1" w:styleId="CitaCar">
    <w:name w:val="Cita Car"/>
    <w:basedOn w:val="Fuentedeprrafopredeter"/>
    <w:link w:val="Cita"/>
    <w:uiPriority w:val="29"/>
    <w:rsid w:val="003C7C1B"/>
    <w:rPr>
      <w:i/>
      <w:iCs/>
      <w:color w:val="000000" w:themeColor="text1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C7C1B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/>
      <w:ind w:left="936" w:right="936"/>
      <w:jc w:val="center"/>
    </w:pPr>
    <w:rPr>
      <w:color w:val="000000" w:themeColor="tex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C7C1B"/>
    <w:rPr>
      <w:color w:val="000000" w:themeColor="text1"/>
      <w:shd w:val="clear" w:color="auto" w:fill="F2F2F2" w:themeFill="background1" w:themeFillShade="F2"/>
    </w:rPr>
  </w:style>
  <w:style w:type="character" w:styleId="nfasissutil">
    <w:name w:val="Subtle Emphasis"/>
    <w:basedOn w:val="Fuentedeprrafopredeter"/>
    <w:uiPriority w:val="19"/>
    <w:qFormat/>
    <w:rsid w:val="003C7C1B"/>
    <w:rPr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qFormat/>
    <w:rsid w:val="003C7C1B"/>
    <w:rPr>
      <w:b/>
      <w:bCs/>
      <w:i/>
      <w:iCs/>
      <w:caps/>
    </w:rPr>
  </w:style>
  <w:style w:type="character" w:styleId="Referenciasutil">
    <w:name w:val="Subtle Reference"/>
    <w:basedOn w:val="Fuentedeprrafopredeter"/>
    <w:uiPriority w:val="31"/>
    <w:qFormat/>
    <w:rsid w:val="003C7C1B"/>
    <w:rPr>
      <w:smallCaps/>
      <w:color w:val="404040" w:themeColor="text1" w:themeTint="BF"/>
      <w:u w:val="single" w:color="7F7F7F" w:themeColor="text1" w:themeTint="80"/>
    </w:rPr>
  </w:style>
  <w:style w:type="character" w:styleId="Referenciaintensa">
    <w:name w:val="Intense Reference"/>
    <w:basedOn w:val="Fuentedeprrafopredeter"/>
    <w:uiPriority w:val="32"/>
    <w:qFormat/>
    <w:rsid w:val="003C7C1B"/>
    <w:rPr>
      <w:b/>
      <w:bCs/>
      <w:smallCaps/>
      <w:u w:val="single"/>
    </w:rPr>
  </w:style>
  <w:style w:type="character" w:styleId="Ttulodellibro">
    <w:name w:val="Book Title"/>
    <w:basedOn w:val="Fuentedeprrafopredeter"/>
    <w:uiPriority w:val="33"/>
    <w:qFormat/>
    <w:rsid w:val="003C7C1B"/>
    <w:rPr>
      <w:b w:val="0"/>
      <w:bCs w:val="0"/>
      <w:smallCaps/>
      <w:spacing w:val="5"/>
    </w:rPr>
  </w:style>
  <w:style w:type="paragraph" w:styleId="TtuloTDC">
    <w:name w:val="TOC Heading"/>
    <w:basedOn w:val="Ttulo1"/>
    <w:next w:val="Normal"/>
    <w:uiPriority w:val="39"/>
    <w:unhideWhenUsed/>
    <w:qFormat/>
    <w:rsid w:val="003C7C1B"/>
    <w:pPr>
      <w:numPr>
        <w:numId w:val="10"/>
      </w:numPr>
    </w:pPr>
  </w:style>
  <w:style w:type="paragraph" w:styleId="Prrafodelista">
    <w:name w:val="List Paragraph"/>
    <w:basedOn w:val="Normal"/>
    <w:uiPriority w:val="34"/>
    <w:qFormat/>
    <w:rsid w:val="007B4BF9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64776B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4776B"/>
    <w:rPr>
      <w:rFonts w:ascii="Segoe UI" w:hAnsi="Segoe UI" w:cs="Segoe UI"/>
      <w:sz w:val="18"/>
      <w:szCs w:val="18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C91513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C91513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C91513"/>
    <w:rPr>
      <w:vertAlign w:val="superscript"/>
    </w:rPr>
  </w:style>
  <w:style w:type="paragraph" w:styleId="TDC1">
    <w:name w:val="toc 1"/>
    <w:basedOn w:val="Normal"/>
    <w:next w:val="Normal"/>
    <w:autoRedefine/>
    <w:uiPriority w:val="39"/>
    <w:unhideWhenUsed/>
    <w:rsid w:val="005231B4"/>
    <w:pPr>
      <w:tabs>
        <w:tab w:val="left" w:pos="1540"/>
        <w:tab w:val="right" w:leader="dot" w:pos="7360"/>
      </w:tabs>
      <w:spacing w:before="120" w:after="120"/>
      <w:jc w:val="left"/>
    </w:pPr>
    <w:rPr>
      <w:b/>
      <w:bCs/>
      <w:iCs/>
      <w:caps/>
      <w:noProof/>
      <w:sz w:val="18"/>
      <w:szCs w:val="18"/>
      <w:lang w:val="es-ES"/>
    </w:rPr>
  </w:style>
  <w:style w:type="paragraph" w:styleId="TDC2">
    <w:name w:val="toc 2"/>
    <w:basedOn w:val="Normal"/>
    <w:next w:val="Normal"/>
    <w:autoRedefine/>
    <w:uiPriority w:val="39"/>
    <w:unhideWhenUsed/>
    <w:rsid w:val="004C1122"/>
    <w:pPr>
      <w:ind w:left="220"/>
      <w:jc w:val="left"/>
    </w:pPr>
    <w:rPr>
      <w:rFonts w:asciiTheme="minorHAnsi" w:hAnsiTheme="minorHAnsi"/>
      <w:smallCaps/>
      <w:sz w:val="20"/>
      <w:szCs w:val="20"/>
    </w:rPr>
  </w:style>
  <w:style w:type="paragraph" w:styleId="TDC3">
    <w:name w:val="toc 3"/>
    <w:basedOn w:val="Normal"/>
    <w:next w:val="Normal"/>
    <w:autoRedefine/>
    <w:uiPriority w:val="39"/>
    <w:unhideWhenUsed/>
    <w:rsid w:val="004C1122"/>
    <w:pPr>
      <w:ind w:left="440"/>
      <w:jc w:val="left"/>
    </w:pPr>
    <w:rPr>
      <w:rFonts w:asciiTheme="minorHAnsi" w:hAnsiTheme="minorHAnsi"/>
      <w:i/>
      <w:iC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D43A27"/>
    <w:rPr>
      <w:color w:val="0563C1" w:themeColor="hyperlink"/>
      <w:u w:val="single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962D4D"/>
  </w:style>
  <w:style w:type="paragraph" w:styleId="TDC6">
    <w:name w:val="toc 6"/>
    <w:basedOn w:val="Normal"/>
    <w:next w:val="Normal"/>
    <w:autoRedefine/>
    <w:uiPriority w:val="39"/>
    <w:unhideWhenUsed/>
    <w:rsid w:val="00283561"/>
    <w:pPr>
      <w:ind w:left="1100"/>
      <w:jc w:val="left"/>
    </w:pPr>
    <w:rPr>
      <w:rFonts w:asciiTheme="minorHAnsi" w:hAnsiTheme="minorHAnsi"/>
      <w:sz w:val="18"/>
      <w:szCs w:val="18"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812AED"/>
    <w:rPr>
      <w:color w:val="605E5C"/>
      <w:shd w:val="clear" w:color="auto" w:fill="E1DFDD"/>
    </w:rPr>
  </w:style>
  <w:style w:type="character" w:styleId="Textodelmarcadordeposicin">
    <w:name w:val="Placeholder Text"/>
    <w:basedOn w:val="Fuentedeprrafopredeter"/>
    <w:uiPriority w:val="99"/>
    <w:semiHidden/>
    <w:rsid w:val="004601B9"/>
    <w:rPr>
      <w:color w:val="808080"/>
    </w:rPr>
  </w:style>
  <w:style w:type="table" w:styleId="Tablaconcuadrcula">
    <w:name w:val="Table Grid"/>
    <w:basedOn w:val="Tablanormal"/>
    <w:uiPriority w:val="39"/>
    <w:rsid w:val="006D3C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ario">
    <w:name w:val="annotation reference"/>
    <w:basedOn w:val="Fuentedeprrafopredeter"/>
    <w:uiPriority w:val="99"/>
    <w:semiHidden/>
    <w:unhideWhenUsed/>
    <w:rsid w:val="001C18B4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1C18B4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1C18B4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1C18B4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1C18B4"/>
    <w:rPr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92A59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A92A59"/>
  </w:style>
  <w:style w:type="paragraph" w:styleId="Piedepgina">
    <w:name w:val="footer"/>
    <w:basedOn w:val="Normal"/>
    <w:link w:val="PiedepginaCar"/>
    <w:uiPriority w:val="99"/>
    <w:unhideWhenUsed/>
    <w:rsid w:val="00A92A59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A92A59"/>
  </w:style>
  <w:style w:type="paragraph" w:styleId="Revisin">
    <w:name w:val="Revision"/>
    <w:hidden/>
    <w:uiPriority w:val="99"/>
    <w:semiHidden/>
    <w:rsid w:val="00E01FB9"/>
    <w:pPr>
      <w:spacing w:after="0" w:line="240" w:lineRule="auto"/>
    </w:pPr>
  </w:style>
  <w:style w:type="paragraph" w:customStyle="1" w:styleId="Standard">
    <w:name w:val="Standard"/>
    <w:qFormat/>
    <w:rsid w:val="003729C9"/>
    <w:pPr>
      <w:spacing w:after="0" w:line="240" w:lineRule="auto"/>
    </w:pPr>
    <w:rPr>
      <w:rFonts w:ascii="Liberation Serif" w:eastAsia="AR PL SungtiL GB" w:hAnsi="Liberation Serif" w:cs="Lohit Devanagari"/>
      <w:sz w:val="24"/>
      <w:szCs w:val="24"/>
      <w:lang w:eastAsia="zh-CN" w:bidi="hi-IN"/>
    </w:rPr>
  </w:style>
  <w:style w:type="paragraph" w:customStyle="1" w:styleId="TableContents">
    <w:name w:val="Table Contents"/>
    <w:basedOn w:val="Standard"/>
    <w:rsid w:val="007A7201"/>
    <w:pPr>
      <w:suppressLineNumbers/>
      <w:suppressAutoHyphens/>
      <w:autoSpaceDN w:val="0"/>
      <w:textAlignment w:val="baseline"/>
    </w:pPr>
    <w:rPr>
      <w:kern w:val="3"/>
    </w:rPr>
  </w:style>
  <w:style w:type="table" w:styleId="Tabladecuadrcula2">
    <w:name w:val="Grid Table 2"/>
    <w:basedOn w:val="Tablanormal"/>
    <w:uiPriority w:val="47"/>
    <w:rsid w:val="002A5257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adecuadrcula3-nfasis5">
    <w:name w:val="Grid Table 3 Accent 5"/>
    <w:basedOn w:val="Tablanormal"/>
    <w:uiPriority w:val="48"/>
    <w:rsid w:val="00BE720E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  <w:tblStylePr w:type="neCell">
      <w:tblPr/>
      <w:tcPr>
        <w:tcBorders>
          <w:bottom w:val="single" w:sz="4" w:space="0" w:color="9CC2E5" w:themeColor="accent5" w:themeTint="99"/>
        </w:tcBorders>
      </w:tcPr>
    </w:tblStylePr>
    <w:tblStylePr w:type="nwCell">
      <w:tblPr/>
      <w:tcPr>
        <w:tcBorders>
          <w:bottom w:val="single" w:sz="4" w:space="0" w:color="9CC2E5" w:themeColor="accent5" w:themeTint="99"/>
        </w:tcBorders>
      </w:tcPr>
    </w:tblStylePr>
    <w:tblStylePr w:type="seCell">
      <w:tblPr/>
      <w:tcPr>
        <w:tcBorders>
          <w:top w:val="single" w:sz="4" w:space="0" w:color="9CC2E5" w:themeColor="accent5" w:themeTint="99"/>
        </w:tcBorders>
      </w:tcPr>
    </w:tblStylePr>
    <w:tblStylePr w:type="swCell">
      <w:tblPr/>
      <w:tcPr>
        <w:tcBorders>
          <w:top w:val="single" w:sz="4" w:space="0" w:color="9CC2E5" w:themeColor="accent5" w:themeTint="99"/>
        </w:tcBorders>
      </w:tcPr>
    </w:tblStylePr>
  </w:style>
  <w:style w:type="paragraph" w:styleId="TDC4">
    <w:name w:val="toc 4"/>
    <w:basedOn w:val="Normal"/>
    <w:next w:val="Normal"/>
    <w:autoRedefine/>
    <w:uiPriority w:val="39"/>
    <w:unhideWhenUsed/>
    <w:rsid w:val="005E54CF"/>
    <w:pPr>
      <w:ind w:left="660"/>
      <w:jc w:val="left"/>
    </w:pPr>
    <w:rPr>
      <w:rFonts w:asciiTheme="minorHAnsi" w:hAnsiTheme="minorHAnsi"/>
      <w:sz w:val="18"/>
      <w:szCs w:val="18"/>
    </w:rPr>
  </w:style>
  <w:style w:type="paragraph" w:styleId="TDC5">
    <w:name w:val="toc 5"/>
    <w:basedOn w:val="Normal"/>
    <w:next w:val="Normal"/>
    <w:autoRedefine/>
    <w:uiPriority w:val="39"/>
    <w:unhideWhenUsed/>
    <w:rsid w:val="005E54CF"/>
    <w:pPr>
      <w:ind w:left="880"/>
      <w:jc w:val="left"/>
    </w:pPr>
    <w:rPr>
      <w:rFonts w:asciiTheme="minorHAnsi" w:hAnsiTheme="minorHAnsi"/>
      <w:sz w:val="18"/>
      <w:szCs w:val="18"/>
    </w:rPr>
  </w:style>
  <w:style w:type="paragraph" w:styleId="TDC7">
    <w:name w:val="toc 7"/>
    <w:basedOn w:val="Normal"/>
    <w:next w:val="Normal"/>
    <w:autoRedefine/>
    <w:uiPriority w:val="39"/>
    <w:unhideWhenUsed/>
    <w:rsid w:val="00685001"/>
    <w:pPr>
      <w:ind w:left="1320"/>
      <w:jc w:val="left"/>
    </w:pPr>
    <w:rPr>
      <w:rFonts w:asciiTheme="minorHAnsi" w:hAnsiTheme="minorHAnsi"/>
      <w:sz w:val="18"/>
      <w:szCs w:val="18"/>
    </w:rPr>
  </w:style>
  <w:style w:type="paragraph" w:styleId="TDC8">
    <w:name w:val="toc 8"/>
    <w:basedOn w:val="Normal"/>
    <w:next w:val="Normal"/>
    <w:autoRedefine/>
    <w:uiPriority w:val="39"/>
    <w:unhideWhenUsed/>
    <w:rsid w:val="00685001"/>
    <w:pPr>
      <w:ind w:left="1540"/>
      <w:jc w:val="left"/>
    </w:pPr>
    <w:rPr>
      <w:rFonts w:asciiTheme="minorHAnsi" w:hAnsiTheme="minorHAnsi"/>
      <w:sz w:val="18"/>
      <w:szCs w:val="18"/>
    </w:rPr>
  </w:style>
  <w:style w:type="paragraph" w:styleId="TDC9">
    <w:name w:val="toc 9"/>
    <w:basedOn w:val="Normal"/>
    <w:next w:val="Normal"/>
    <w:autoRedefine/>
    <w:uiPriority w:val="39"/>
    <w:unhideWhenUsed/>
    <w:rsid w:val="00685001"/>
    <w:pPr>
      <w:ind w:left="1760"/>
      <w:jc w:val="left"/>
    </w:pPr>
    <w:rPr>
      <w:rFonts w:asciiTheme="minorHAnsi" w:hAnsiTheme="minorHAnsi"/>
      <w:sz w:val="18"/>
      <w:szCs w:val="18"/>
    </w:rPr>
  </w:style>
  <w:style w:type="character" w:customStyle="1" w:styleId="tlid-translation">
    <w:name w:val="tlid-translation"/>
    <w:basedOn w:val="Fuentedeprrafopredeter"/>
    <w:rsid w:val="006D4034"/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CE2E26"/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CE2E26"/>
    <w:rPr>
      <w:rFonts w:ascii="LM Roman 12" w:hAnsi="LM Roman 12"/>
      <w:sz w:val="20"/>
      <w:szCs w:val="20"/>
    </w:rPr>
  </w:style>
  <w:style w:type="character" w:styleId="Refdenotaalfinal">
    <w:name w:val="endnote reference"/>
    <w:basedOn w:val="Fuentedeprrafopredeter"/>
    <w:uiPriority w:val="99"/>
    <w:semiHidden/>
    <w:unhideWhenUsed/>
    <w:rsid w:val="00CE2E2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7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3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5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3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1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7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7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7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6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9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3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76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65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0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34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85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508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3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0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13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87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0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0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9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81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47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2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26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5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54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74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95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28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29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95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8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928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11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51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20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51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30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51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8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275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1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94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94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428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503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13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0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66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01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027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59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27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8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6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658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43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094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13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6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40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336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0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58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80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350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43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88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91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335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64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9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28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5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8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92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97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83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7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3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46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605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7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5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58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6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71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7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603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no"?>
<Relationships xmlns="http://schemas.openxmlformats.org/package/2006/relationships">
<Relationship Id="rId1" Target="../customXml/item1.xml" Type="http://schemas.openxmlformats.org/officeDocument/2006/relationships/customXml"/>
<Relationship Id="rId10" Target="header1.xml" Type="http://schemas.openxmlformats.org/officeDocument/2006/relationships/header"/>
<Relationship Id="rId11" Target="header2.xml" Type="http://schemas.openxmlformats.org/officeDocument/2006/relationships/header"/>
<Relationship Id="rId12" Target="footer1.xml" Type="http://schemas.openxmlformats.org/officeDocument/2006/relationships/footer"/>
<Relationship Id="rId13" Target="footer2.xml" Type="http://schemas.openxmlformats.org/officeDocument/2006/relationships/footer"/>
<Relationship Id="rId14" Target="header3.xml" Type="http://schemas.openxmlformats.org/officeDocument/2006/relationships/header"/>
<Relationship Id="rId15" Target="footer3.xml" Type="http://schemas.openxmlformats.org/officeDocument/2006/relationships/footer"/>
<Relationship Id="rId16" Target="header4.xml" Type="http://schemas.openxmlformats.org/officeDocument/2006/relationships/header"/>
<Relationship Id="rId17" Target="footer4.xml" Type="http://schemas.openxmlformats.org/officeDocument/2006/relationships/footer"/>
<Relationship Id="rId18" Target="header5.xml" Type="http://schemas.openxmlformats.org/officeDocument/2006/relationships/header"/>
<Relationship Id="rId19" Target="header6.xml" Type="http://schemas.openxmlformats.org/officeDocument/2006/relationships/header"/>
<Relationship Id="rId2" Target="numbering.xml" Type="http://schemas.openxmlformats.org/officeDocument/2006/relationships/numbering"/>
<Relationship Id="rId20" Target="header7.xml" Type="http://schemas.openxmlformats.org/officeDocument/2006/relationships/header"/>
<Relationship Id="rId21" Target="footer5.xml" Type="http://schemas.openxmlformats.org/officeDocument/2006/relationships/footer"/>
<Relationship Id="rId22" Target="media/image3.gif" Type="http://schemas.openxmlformats.org/officeDocument/2006/relationships/image"/>
<Relationship Id="rId23" Target="header8.xml" Type="http://schemas.openxmlformats.org/officeDocument/2006/relationships/header"/>
<Relationship Id="rId24" Target="header9.xml" Type="http://schemas.openxmlformats.org/officeDocument/2006/relationships/header"/>
<Relationship Id="rId25" Target="header10.xml" Type="http://schemas.openxmlformats.org/officeDocument/2006/relationships/header"/>
<Relationship Id="rId26" Target="header11.xml" Type="http://schemas.openxmlformats.org/officeDocument/2006/relationships/header"/>
<Relationship Id="rId27" Target="header12.xml" Type="http://schemas.openxmlformats.org/officeDocument/2006/relationships/header"/>
<Relationship Id="rId28" Target="fontTable.xml" Type="http://schemas.openxmlformats.org/officeDocument/2006/relationships/fontTable"/>
<Relationship Id="rId29" Target="theme/theme1.xml" Type="http://schemas.openxmlformats.org/officeDocument/2006/relationships/theme"/>
<Relationship Id="rId3" Target="styles.xml" Type="http://schemas.openxmlformats.org/officeDocument/2006/relationships/styles"/>
<Relationship Id="rId4" Target="settings.xml" Type="http://schemas.openxmlformats.org/officeDocument/2006/relationships/settings"/>
<Relationship Id="rId5" Target="webSettings.xml" Type="http://schemas.openxmlformats.org/officeDocument/2006/relationships/webSettings"/>
<Relationship Id="rId6" Target="footnotes.xml" Type="http://schemas.openxmlformats.org/officeDocument/2006/relationships/footnotes"/>
<Relationship Id="rId7" Target="endnotes.xml" Type="http://schemas.openxmlformats.org/officeDocument/2006/relationships/endnotes"/>
<Relationship Id="rId8" Target="media/image1.png" Type="http://schemas.openxmlformats.org/officeDocument/2006/relationships/image"/>
<Relationship Id="rId9" Target="media/image2.emf" Type="http://schemas.openxmlformats.org/officeDocument/2006/relationships/image"/>
</Relationships>
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no"?>
<Relationships xmlns="http://schemas.openxmlformats.org/package/2006/relationships">
<Relationship Id="rId1" Target="itemProps1.xml" Type="http://schemas.openxmlformats.org/officeDocument/2006/relationships/customXmlProps"/>
</Relationships>
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662FB742-3F3D-4093-B8AE-2BC2A81AF7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/>
  <TotalTime>0</TotalTime>
  <Pages>15</Pages>
  <Words>1118</Words>
  <Characters>6155</Characters>
  <Application/>
  <DocSecurity>0</DocSecurity>
  <Lines>51</Lines>
  <Paragraphs>14</Paragraphs>
  <ScaleCrop>false</ScaleCrop>
  <HeadingPairs>
    <vt:vector baseType="variant" size="2">
      <vt:variant>
        <vt:lpstr>Título</vt:lpstr>
      </vt:variant>
      <vt:variant>
        <vt:i4>1</vt:i4>
      </vt:variant>
    </vt:vector>
  </HeadingPairs>
  <TitlesOfParts>
    <vt:vector baseType="lpstr" size="1">
      <vt:lpstr>Tesis</vt:lpstr>
    </vt:vector>
  </TitlesOfParts>
  <Company/>
  <LinksUpToDate>false</LinksUpToDate>
  <CharactersWithSpaces>7259</CharactersWithSpaces>
  <SharedDoc>false</SharedDoc>
  <HyperlinksChanged>false</HyperlinksChanged>
  <AppVersion>16.0000</AppVersion>
  <Manager/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>
  <cp:revision>0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/>
</file>